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2" w:author="Ben Fels" w:date="2024-12-21T13:05:00Z" w16du:dateUtc="2024-12-21T12:05:00Z"/>
        </w:rPr>
      </w:pPr>
      <w:ins w:id="3" w:author="Ben Fels" w:date="2024-12-21T11:49:00Z" w16du:dateUtc="2024-12-21T10:49:00Z">
        <w:r>
          <w:t>In einer Zeit, in der Informationen in großer Menge und hoher Geschwindigkeit verbreitet werden, ist es von wachsender Bedeutung, wesentliche Aussagen schnell und präzise zu erfassen</w:t>
        </w:r>
      </w:ins>
      <w:ins w:id="4"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5" w:author="Ben Fels" w:date="2024-12-21T12:41:00Z" w16du:dateUtc="2024-12-21T11:41:00Z"/>
        </w:rPr>
      </w:pPr>
    </w:p>
    <w:p w14:paraId="571617AB" w14:textId="0C1FB223" w:rsidR="006827AF" w:rsidRPr="002F4B5A" w:rsidRDefault="003A7433" w:rsidP="006827AF">
      <w:pPr>
        <w:rPr>
          <w:ins w:id="6" w:author="Ben Fels" w:date="2024-12-21T13:22:00Z" w16du:dateUtc="2024-12-21T12:22:00Z"/>
          <w:lang w:val="en-US"/>
          <w:rPrChange w:id="7" w:author="Ben Fels" w:date="2024-12-21T18:19:00Z" w16du:dateUtc="2024-12-21T17:19:00Z">
            <w:rPr>
              <w:ins w:id="8" w:author="Ben Fels" w:date="2024-12-21T13:22:00Z" w16du:dateUtc="2024-12-21T12:22:00Z"/>
            </w:rPr>
          </w:rPrChange>
        </w:rPr>
      </w:pPr>
      <w:ins w:id="9" w:author="Ben Fels" w:date="2024-12-21T12:41:00Z" w16du:dateUtc="2024-12-21T11:41:00Z">
        <w:r w:rsidRPr="00F37881">
          <w:t xml:space="preserve">Argumente sind ein wichtiger Bestandteil in der menschlichen Kommunikation. </w:t>
        </w:r>
      </w:ins>
      <w:ins w:id="10" w:author="Ben Fels" w:date="2024-12-21T13:18:00Z" w16du:dateUtc="2024-12-21T12:18:00Z">
        <w:r w:rsidR="00F71787" w:rsidRPr="0000785A">
          <w:rPr>
            <w:highlight w:val="magenta"/>
            <w:rPrChange w:id="11" w:author="Ben Fels" w:date="2024-12-21T13:20:00Z" w16du:dateUtc="2024-12-21T12:20:00Z">
              <w:rPr/>
            </w:rPrChange>
          </w:rPr>
          <w:fldChar w:fldCharType="begin"/>
        </w:r>
        <w:r w:rsidR="00F71787" w:rsidRPr="0000785A">
          <w:rPr>
            <w:highlight w:val="magenta"/>
            <w:rPrChange w:id="12"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3" w:author="Ben Fels" w:date="2024-12-21T13:20:00Z" w16du:dateUtc="2024-12-21T12:20:00Z">
              <w:rPr/>
            </w:rPrChange>
          </w:rPr>
          <w:fldChar w:fldCharType="separate"/>
        </w:r>
        <w:r w:rsidR="00F71787" w:rsidRPr="0000785A">
          <w:rPr>
            <w:rFonts w:cs="Arial"/>
            <w:highlight w:val="magenta"/>
            <w:rPrChange w:id="14" w:author="Ben Fels" w:date="2024-12-21T13:20:00Z" w16du:dateUtc="2024-12-21T12:20:00Z">
              <w:rPr>
                <w:rFonts w:cs="Arial"/>
              </w:rPr>
            </w:rPrChange>
          </w:rPr>
          <w:t>Peldszus &amp; Stede (2013, S. 1)</w:t>
        </w:r>
        <w:r w:rsidR="00F71787" w:rsidRPr="0000785A">
          <w:rPr>
            <w:highlight w:val="magenta"/>
            <w:rPrChange w:id="15"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6" w:author="Ben Fels" w:date="2024-12-21T13:19:00Z" w16du:dateUtc="2024-12-21T12:19:00Z">
        <w:r w:rsidR="001801D0">
          <w:t xml:space="preserve">Dabei werden </w:t>
        </w:r>
      </w:ins>
      <w:ins w:id="17" w:author="Ben Fels" w:date="2024-12-21T12:41:00Z" w16du:dateUtc="2024-12-21T11:41:00Z">
        <w:r w:rsidRPr="00F37881">
          <w:t xml:space="preserve">Standpunkte anhand von </w:t>
        </w:r>
        <w:r w:rsidRPr="00842046">
          <w:t xml:space="preserve">Beispielen bestärkt </w:t>
        </w:r>
      </w:ins>
      <w:ins w:id="18" w:author="Ben Fels" w:date="2024-12-21T13:19:00Z" w16du:dateUtc="2024-12-21T12:19:00Z">
        <w:r w:rsidR="001801D0">
          <w:t xml:space="preserve">mit dem Ziel </w:t>
        </w:r>
      </w:ins>
      <w:ins w:id="19" w:author="Ben Fels" w:date="2024-12-21T12:41:00Z" w16du:dateUtc="2024-12-21T11:41:00Z">
        <w:r w:rsidRPr="00842046">
          <w:t xml:space="preserve">die andere Seite von dem </w:t>
        </w:r>
      </w:ins>
      <w:ins w:id="20" w:author="Ben Fels" w:date="2024-12-21T13:19:00Z" w16du:dateUtc="2024-12-21T12:19:00Z">
        <w:r w:rsidR="001801D0">
          <w:t xml:space="preserve">eigenen </w:t>
        </w:r>
      </w:ins>
      <w:ins w:id="21" w:author="Ben Fels" w:date="2024-12-21T12:41:00Z" w16du:dateUtc="2024-12-21T11:41:00Z">
        <w:r w:rsidRPr="00842046">
          <w:t xml:space="preserve">Standpunkt </w:t>
        </w:r>
      </w:ins>
      <w:ins w:id="22" w:author="Ben Fels" w:date="2024-12-21T13:19:00Z" w16du:dateUtc="2024-12-21T12:19:00Z">
        <w:r w:rsidR="001801D0">
          <w:t xml:space="preserve">zu </w:t>
        </w:r>
      </w:ins>
      <w:ins w:id="23" w:author="Ben Fels" w:date="2024-12-21T12:41:00Z" w16du:dateUtc="2024-12-21T11:41:00Z">
        <w:r w:rsidRPr="00842046">
          <w:t xml:space="preserve">überzeugen. Gute Argumente sind </w:t>
        </w:r>
      </w:ins>
      <w:ins w:id="24" w:author="Ben Fels" w:date="2024-12-21T13:20:00Z" w16du:dateUtc="2024-12-21T12:20:00Z">
        <w:r w:rsidR="00154BD4">
          <w:t xml:space="preserve">zudem </w:t>
        </w:r>
      </w:ins>
      <w:ins w:id="25" w:author="Ben Fels" w:date="2024-12-21T12:41:00Z" w16du:dateUtc="2024-12-21T11:41:00Z">
        <w:r w:rsidRPr="00842046">
          <w:t xml:space="preserve">die Grundlage für eine fundierte Entscheidungsfindung bei verschiedenen Standpunkten </w:t>
        </w:r>
        <w:r w:rsidRPr="003A7433">
          <w:rPr>
            <w:highlight w:val="magenta"/>
            <w:rPrChange w:id="26" w:author="Ben Fels" w:date="2024-12-21T12:42:00Z" w16du:dateUtc="2024-12-21T11:42:00Z">
              <w:rPr/>
            </w:rPrChange>
          </w:rPr>
          <w:fldChar w:fldCharType="begin"/>
        </w:r>
        <w:r w:rsidRPr="003A7433">
          <w:rPr>
            <w:highlight w:val="magenta"/>
            <w:rPrChange w:id="27"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8" w:author="Ben Fels" w:date="2024-12-21T12:42:00Z" w16du:dateUtc="2024-12-21T11:42:00Z">
              <w:rPr/>
            </w:rPrChange>
          </w:rPr>
          <w:fldChar w:fldCharType="separate"/>
        </w:r>
        <w:r w:rsidRPr="003A7433">
          <w:rPr>
            <w:rFonts w:cs="Arial"/>
            <w:highlight w:val="magenta"/>
            <w:rPrChange w:id="29" w:author="Ben Fels" w:date="2024-12-21T12:42:00Z" w16du:dateUtc="2024-12-21T11:42:00Z">
              <w:rPr>
                <w:rFonts w:cs="Arial"/>
              </w:rPr>
            </w:rPrChange>
          </w:rPr>
          <w:t>(Stab &amp; Gurevych, 2014, S. 1501)</w:t>
        </w:r>
        <w:r w:rsidRPr="003A7433">
          <w:rPr>
            <w:highlight w:val="magenta"/>
            <w:rPrChange w:id="30" w:author="Ben Fels" w:date="2024-12-21T12:42:00Z" w16du:dateUtc="2024-12-21T11:42:00Z">
              <w:rPr/>
            </w:rPrChange>
          </w:rPr>
          <w:fldChar w:fldCharType="end"/>
        </w:r>
        <w:r w:rsidRPr="00842046">
          <w:t xml:space="preserve">. </w:t>
        </w:r>
      </w:ins>
      <w:ins w:id="31" w:author="Ben Fels" w:date="2024-12-21T13:22:00Z" w16du:dateUtc="2024-12-21T12:22:00Z">
        <w:r w:rsidR="006827AF">
          <w:t>Das verstehen der argumentativen Struktur macht es nachvollziehbar, warum Menschen eine gewisse Meinung</w:t>
        </w:r>
      </w:ins>
      <w:ins w:id="32" w:author="Ben Fels" w:date="2024-12-21T13:38:00Z" w16du:dateUtc="2024-12-21T12:38:00Z">
        <w:r w:rsidR="009F7637">
          <w:t xml:space="preserve"> zu einem Thema</w:t>
        </w:r>
      </w:ins>
      <w:ins w:id="33"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4"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5"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6"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7" w:author="Ben Fels" w:date="2024-12-21T18:19:00Z" w16du:dateUtc="2024-12-21T17:19:00Z">
            <w:rPr>
              <w:rFonts w:cs="Arial"/>
            </w:rPr>
          </w:rPrChange>
        </w:rPr>
        <w:t>(Cabrio &amp; Villata, 2018, S. 5428; Lawrence &amp; Reed, 2020, S. 765)</w:t>
      </w:r>
      <w:ins w:id="38"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39" w:author="Ben Fels" w:date="2024-12-21T13:20:00Z" w16du:dateUtc="2024-12-21T12:20:00Z"/>
          <w:lang w:val="en-US"/>
          <w:rPrChange w:id="40" w:author="Ben Fels" w:date="2024-12-21T18:19:00Z" w16du:dateUtc="2024-12-21T17:19:00Z">
            <w:rPr>
              <w:ins w:id="41" w:author="Ben Fels" w:date="2024-12-21T13:20:00Z" w16du:dateUtc="2024-12-21T12:20:00Z"/>
            </w:rPr>
          </w:rPrChange>
        </w:rPr>
      </w:pPr>
    </w:p>
    <w:p w14:paraId="49F14CC4" w14:textId="193943AB" w:rsidR="003A7433" w:rsidRDefault="003A7433" w:rsidP="003A7433">
      <w:pPr>
        <w:jc w:val="both"/>
        <w:rPr>
          <w:ins w:id="42" w:author="Ben Fels" w:date="2024-12-21T12:41:00Z" w16du:dateUtc="2024-12-21T11:41:00Z"/>
        </w:rPr>
      </w:pPr>
      <w:ins w:id="43" w:author="Ben Fels" w:date="2024-12-21T12:41:00Z" w16du:dateUtc="2024-12-21T11:41:00Z">
        <w:r w:rsidRPr="00970FE2">
          <w:rPr>
            <w:rFonts w:cs="Arial"/>
            <w:highlight w:val="magenta"/>
            <w:lang w:val="en-US"/>
            <w:rPrChange w:id="44" w:author="Ben Fels" w:date="2024-12-22T09:02:00Z" w16du:dateUtc="2024-12-22T08:02:00Z">
              <w:rPr>
                <w:rFonts w:cs="Arial"/>
              </w:rPr>
            </w:rPrChange>
          </w:rPr>
          <w:t xml:space="preserve">Stab &amp; </w:t>
        </w:r>
        <w:proofErr w:type="spellStart"/>
        <w:r w:rsidRPr="00970FE2">
          <w:rPr>
            <w:rFonts w:cs="Arial"/>
            <w:highlight w:val="magenta"/>
            <w:lang w:val="en-US"/>
            <w:rPrChange w:id="45" w:author="Ben Fels" w:date="2024-12-22T09:02:00Z" w16du:dateUtc="2024-12-22T08:02:00Z">
              <w:rPr>
                <w:rFonts w:cs="Arial"/>
              </w:rPr>
            </w:rPrChange>
          </w:rPr>
          <w:t>Gurevych</w:t>
        </w:r>
        <w:proofErr w:type="spellEnd"/>
        <w:r w:rsidRPr="00970FE2">
          <w:rPr>
            <w:rFonts w:cs="Arial"/>
            <w:highlight w:val="magenta"/>
            <w:lang w:val="en-US"/>
            <w:rPrChange w:id="46" w:author="Ben Fels" w:date="2024-12-22T09:02:00Z" w16du:dateUtc="2024-12-22T08:02:00Z">
              <w:rPr>
                <w:rFonts w:cs="Arial"/>
              </w:rPr>
            </w:rPrChange>
          </w:rPr>
          <w:t xml:space="preserve"> </w:t>
        </w:r>
        <w:r w:rsidRPr="003A7433">
          <w:rPr>
            <w:highlight w:val="magenta"/>
            <w:rPrChange w:id="47" w:author="Ben Fels" w:date="2024-12-21T12:42:00Z" w16du:dateUtc="2024-12-21T11:42:00Z">
              <w:rPr/>
            </w:rPrChange>
          </w:rPr>
          <w:fldChar w:fldCharType="begin"/>
        </w:r>
        <w:r w:rsidRPr="00970FE2">
          <w:rPr>
            <w:highlight w:val="magenta"/>
            <w:lang w:val="en-US"/>
            <w:rPrChange w:id="48"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49" w:author="Ben Fels" w:date="2024-12-21T12:42:00Z" w16du:dateUtc="2024-12-21T11:42:00Z">
              <w:rPr/>
            </w:rPrChange>
          </w:rPr>
          <w:instrText>α</w:instrText>
        </w:r>
        <w:r w:rsidRPr="00970FE2">
          <w:rPr>
            <w:highlight w:val="magenta"/>
            <w:lang w:val="en-US"/>
            <w:rPrChange w:id="50" w:author="Ben Fels" w:date="2024-12-22T09:02:00Z" w16du:dateUtc="2024-12-22T08:02:00Z">
              <w:rPr/>
            </w:rPrChange>
          </w:rPr>
          <w:instrText xml:space="preserve">U = 0.72 for argument components and </w:instrText>
        </w:r>
        <w:r w:rsidRPr="003A7433">
          <w:rPr>
            <w:highlight w:val="magenta"/>
            <w:rPrChange w:id="51" w:author="Ben Fels" w:date="2024-12-21T12:42:00Z" w16du:dateUtc="2024-12-21T11:42:00Z">
              <w:rPr/>
            </w:rPrChange>
          </w:rPr>
          <w:instrText>α</w:instrText>
        </w:r>
        <w:r w:rsidRPr="00970FE2">
          <w:rPr>
            <w:highlight w:val="magenta"/>
            <w:lang w:val="en-US"/>
            <w:rPrChange w:id="52"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3" w:author="Ben Fels" w:date="2024-12-21T12:42:00Z" w16du:dateUtc="2024-12-21T11:42:00Z">
              <w:rPr/>
            </w:rPrChange>
          </w:rPr>
          <w:instrText>ﬁ</w:instrText>
        </w:r>
        <w:r w:rsidRPr="00970FE2">
          <w:rPr>
            <w:highlight w:val="magenta"/>
            <w:lang w:val="en-US"/>
            <w:rPrChange w:id="54"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5" w:author="Ben Fels" w:date="2024-12-21T12:42:00Z" w16du:dateUtc="2024-12-21T11:42:00Z">
              <w:rPr/>
            </w:rPrChange>
          </w:rPr>
          <w:fldChar w:fldCharType="separate"/>
        </w:r>
        <w:r w:rsidRPr="00970FE2">
          <w:rPr>
            <w:rFonts w:cs="Arial"/>
            <w:highlight w:val="magenta"/>
            <w:lang w:val="en-US"/>
            <w:rPrChange w:id="56" w:author="Ben Fels" w:date="2024-12-22T09:02:00Z" w16du:dateUtc="2024-12-22T08:02:00Z">
              <w:rPr>
                <w:rFonts w:cs="Arial"/>
              </w:rPr>
            </w:rPrChange>
          </w:rPr>
          <w:t>(2014, S. 1501)</w:t>
        </w:r>
        <w:r w:rsidRPr="003A7433">
          <w:rPr>
            <w:highlight w:val="magenta"/>
            <w:rPrChange w:id="57" w:author="Ben Fels" w:date="2024-12-21T12:42:00Z" w16du:dateUtc="2024-12-21T11:42:00Z">
              <w:rPr/>
            </w:rPrChange>
          </w:rPr>
          <w:fldChar w:fldCharType="end"/>
        </w:r>
        <w:r w:rsidRPr="00970FE2">
          <w:rPr>
            <w:lang w:val="en-US"/>
          </w:rPr>
          <w:t xml:space="preserve"> </w:t>
        </w:r>
        <w:proofErr w:type="spellStart"/>
        <w:r w:rsidRPr="00970FE2">
          <w:rPr>
            <w:lang w:val="en-US"/>
          </w:rPr>
          <w:t>führen</w:t>
        </w:r>
        <w:proofErr w:type="spellEnd"/>
        <w:r w:rsidRPr="00970FE2">
          <w:rPr>
            <w:lang w:val="en-US"/>
          </w:rPr>
          <w:t xml:space="preserve"> an, </w:t>
        </w:r>
        <w:proofErr w:type="spellStart"/>
        <w:r w:rsidRPr="00970FE2">
          <w:rPr>
            <w:lang w:val="en-US"/>
          </w:rPr>
          <w:t>dass</w:t>
        </w:r>
        <w:proofErr w:type="spellEnd"/>
        <w:r w:rsidRPr="00970FE2">
          <w:rPr>
            <w:lang w:val="en-US"/>
          </w:rPr>
          <w:t xml:space="preserve"> die </w:t>
        </w:r>
        <w:proofErr w:type="spellStart"/>
        <w:r w:rsidRPr="00970FE2">
          <w:rPr>
            <w:lang w:val="en-US"/>
          </w:rPr>
          <w:t>automatisierte</w:t>
        </w:r>
        <w:proofErr w:type="spellEnd"/>
        <w:r w:rsidRPr="00970FE2">
          <w:rPr>
            <w:lang w:val="en-US"/>
          </w:rPr>
          <w:t xml:space="preserve"> </w:t>
        </w:r>
        <w:proofErr w:type="spellStart"/>
        <w:r w:rsidRPr="00970FE2">
          <w:rPr>
            <w:lang w:val="en-US"/>
          </w:rPr>
          <w:t>Erkennung</w:t>
        </w:r>
        <w:proofErr w:type="spellEnd"/>
        <w:r w:rsidRPr="00970FE2">
          <w:rPr>
            <w:lang w:val="en-US"/>
          </w:rPr>
          <w:t xml:space="preserve"> von </w:t>
        </w:r>
        <w:proofErr w:type="spellStart"/>
        <w:r w:rsidRPr="00970FE2">
          <w:rPr>
            <w:lang w:val="en-US"/>
          </w:rPr>
          <w:t>Argumenten</w:t>
        </w:r>
        <w:proofErr w:type="spellEnd"/>
        <w:r w:rsidRPr="00970FE2">
          <w:rPr>
            <w:lang w:val="en-US"/>
          </w:rPr>
          <w:t xml:space="preserve"> in </w:t>
        </w:r>
        <w:proofErr w:type="spellStart"/>
        <w:r w:rsidRPr="00970FE2">
          <w:rPr>
            <w:lang w:val="en-US"/>
          </w:rPr>
          <w:t>Texten</w:t>
        </w:r>
        <w:proofErr w:type="spellEnd"/>
        <w:r w:rsidRPr="00970FE2">
          <w:rPr>
            <w:lang w:val="en-US"/>
          </w:rPr>
          <w:t xml:space="preserve"> </w:t>
        </w:r>
        <w:proofErr w:type="spellStart"/>
        <w:r w:rsidRPr="00970FE2">
          <w:rPr>
            <w:lang w:val="en-US"/>
          </w:rPr>
          <w:t>dazu</w:t>
        </w:r>
        <w:proofErr w:type="spellEnd"/>
        <w:r w:rsidRPr="00970FE2">
          <w:rPr>
            <w:lang w:val="en-US"/>
          </w:rPr>
          <w:t xml:space="preserve"> </w:t>
        </w:r>
        <w:proofErr w:type="spellStart"/>
        <w:r w:rsidRPr="00970FE2">
          <w:rPr>
            <w:lang w:val="en-US"/>
          </w:rPr>
          <w:t>beitragen</w:t>
        </w:r>
        <w:proofErr w:type="spellEnd"/>
        <w:r w:rsidRPr="00970FE2">
          <w:rPr>
            <w:lang w:val="en-US"/>
          </w:rPr>
          <w:t xml:space="preserve"> </w:t>
        </w:r>
        <w:proofErr w:type="spellStart"/>
        <w:r w:rsidRPr="00970FE2">
          <w:rPr>
            <w:lang w:val="en-US"/>
          </w:rPr>
          <w:t>kann</w:t>
        </w:r>
        <w:proofErr w:type="spellEnd"/>
        <w:r w:rsidRPr="00970FE2">
          <w:rPr>
            <w:lang w:val="en-US"/>
          </w:rPr>
          <w:t xml:space="preserve">, die </w:t>
        </w:r>
        <w:proofErr w:type="spellStart"/>
        <w:r w:rsidRPr="00970FE2">
          <w:rPr>
            <w:lang w:val="en-US"/>
          </w:rPr>
          <w:t>Plausibilität</w:t>
        </w:r>
        <w:proofErr w:type="spellEnd"/>
        <w:r w:rsidRPr="00970FE2">
          <w:rPr>
            <w:lang w:val="en-US"/>
          </w:rPr>
          <w:t xml:space="preserve"> der </w:t>
        </w:r>
        <w:proofErr w:type="spellStart"/>
        <w:r w:rsidRPr="00970FE2">
          <w:rPr>
            <w:lang w:val="en-US"/>
          </w:rPr>
          <w:t>Argumentationsführung</w:t>
        </w:r>
        <w:proofErr w:type="spellEnd"/>
        <w:r w:rsidRPr="00970FE2">
          <w:rPr>
            <w:lang w:val="en-US"/>
          </w:rPr>
          <w:t xml:space="preserve"> </w:t>
        </w:r>
        <w:proofErr w:type="spellStart"/>
        <w:r w:rsidRPr="00970FE2">
          <w:rPr>
            <w:lang w:val="en-US"/>
          </w:rPr>
          <w:t>zu</w:t>
        </w:r>
        <w:proofErr w:type="spellEnd"/>
        <w:r w:rsidRPr="00970FE2">
          <w:rPr>
            <w:lang w:val="en-US"/>
          </w:rPr>
          <w:t xml:space="preserve"> </w:t>
        </w:r>
        <w:proofErr w:type="spellStart"/>
        <w:r w:rsidRPr="00970FE2">
          <w:rPr>
            <w:lang w:val="en-US"/>
          </w:rPr>
          <w:t>prüfen</w:t>
        </w:r>
        <w:proofErr w:type="spellEnd"/>
        <w:r w:rsidRPr="00970FE2">
          <w:rPr>
            <w:lang w:val="en-US"/>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58"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59" w:author="Ben Fels" w:date="2024-12-21T12:41:00Z" w16du:dateUtc="2024-12-21T11:41:00Z">
        <w:r w:rsidRPr="00232C87">
          <w:rPr>
            <w:highlight w:val="magenta"/>
            <w:rPrChange w:id="60" w:author="Ben Fels" w:date="2024-12-21T12:42:00Z" w16du:dateUtc="2024-12-21T11:42:00Z">
              <w:rPr/>
            </w:rPrChange>
          </w:rPr>
          <w:fldChar w:fldCharType="separate"/>
        </w:r>
      </w:ins>
      <w:r w:rsidR="008833CB" w:rsidRPr="008833CB">
        <w:rPr>
          <w:rFonts w:cs="Arial"/>
          <w:highlight w:val="magenta"/>
        </w:rPr>
        <w:t>(Lawrence &amp; Reed, 2020; Stab &amp; Gurevych, 2017b)</w:t>
      </w:r>
      <w:ins w:id="61" w:author="Ben Fels" w:date="2024-12-21T12:41:00Z" w16du:dateUtc="2024-12-21T11:41:00Z">
        <w:r w:rsidRPr="00232C87">
          <w:rPr>
            <w:highlight w:val="magenta"/>
            <w:rPrChange w:id="62"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3"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4" w:author="Ben Fels" w:date="2024-12-21T12:43:00Z" w16du:dateUtc="2024-12-21T11:43:00Z">
              <w:rPr/>
            </w:rPrChange>
          </w:rPr>
          <w:t>Natural Language Processing (NLP</w:t>
        </w:r>
        <w:r w:rsidRPr="00245094">
          <w:t xml:space="preserve">) </w:t>
        </w:r>
        <w:r w:rsidRPr="00232C87">
          <w:rPr>
            <w:highlight w:val="magenta"/>
            <w:rPrChange w:id="65" w:author="Ben Fels" w:date="2024-12-21T12:42:00Z" w16du:dateUtc="2024-12-21T11:42:00Z">
              <w:rPr/>
            </w:rPrChange>
          </w:rPr>
          <w:t xml:space="preserve">Aufgaben </w:t>
        </w:r>
        <w:r w:rsidRPr="00232C87">
          <w:rPr>
            <w:highlight w:val="magenta"/>
            <w:rPrChange w:id="66" w:author="Ben Fels" w:date="2024-12-21T12:42:00Z" w16du:dateUtc="2024-12-21T11:42:00Z">
              <w:rPr/>
            </w:rPrChange>
          </w:rPr>
          <w:fldChar w:fldCharType="begin"/>
        </w:r>
        <w:r w:rsidRPr="00232C87">
          <w:rPr>
            <w:highlight w:val="magenta"/>
            <w:rPrChange w:id="67"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68" w:author="Ben Fels" w:date="2024-12-21T12:42:00Z" w16du:dateUtc="2024-12-21T11:42:00Z">
              <w:rPr/>
            </w:rPrChange>
          </w:rPr>
          <w:fldChar w:fldCharType="separate"/>
        </w:r>
        <w:r w:rsidRPr="00232C87">
          <w:rPr>
            <w:rFonts w:cs="Arial"/>
            <w:highlight w:val="magenta"/>
            <w:rPrChange w:id="69" w:author="Ben Fels" w:date="2024-12-21T12:42:00Z" w16du:dateUtc="2024-12-21T11:42:00Z">
              <w:rPr>
                <w:rFonts w:cs="Arial"/>
              </w:rPr>
            </w:rPrChange>
          </w:rPr>
          <w:t xml:space="preserve">(Ozdemir, 2024, S. 46; </w:t>
        </w:r>
        <w:r w:rsidRPr="00232C87">
          <w:rPr>
            <w:rFonts w:cs="Arial"/>
            <w:highlight w:val="magenta"/>
            <w:rPrChange w:id="70" w:author="Ben Fels" w:date="2024-12-21T12:42:00Z" w16du:dateUtc="2024-12-21T11:42:00Z">
              <w:rPr>
                <w:rFonts w:cs="Arial"/>
              </w:rPr>
            </w:rPrChange>
          </w:rPr>
          <w:lastRenderedPageBreak/>
          <w:t>Patil &amp; Gudivada, 2024, S. 1)</w:t>
        </w:r>
        <w:r w:rsidRPr="00232C87">
          <w:rPr>
            <w:highlight w:val="magenta"/>
            <w:rPrChange w:id="71"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2" w:author="Ben Fels" w:date="2024-12-21T12:42:00Z" w16du:dateUtc="2024-12-21T11:42:00Z">
              <w:rPr/>
            </w:rPrChange>
          </w:rPr>
          <w:fldChar w:fldCharType="begin"/>
        </w:r>
        <w:r w:rsidRPr="00232C87">
          <w:rPr>
            <w:highlight w:val="magenta"/>
            <w:rPrChange w:id="73"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4" w:author="Ben Fels" w:date="2024-12-21T12:42:00Z" w16du:dateUtc="2024-12-21T11:42:00Z">
              <w:rPr/>
            </w:rPrChange>
          </w:rPr>
          <w:fldChar w:fldCharType="separate"/>
        </w:r>
        <w:r w:rsidRPr="00232C87">
          <w:rPr>
            <w:rFonts w:cs="Arial"/>
            <w:highlight w:val="magenta"/>
            <w:rPrChange w:id="75" w:author="Ben Fels" w:date="2024-12-21T12:42:00Z" w16du:dateUtc="2024-12-21T11:42:00Z">
              <w:rPr>
                <w:rFonts w:cs="Arial"/>
              </w:rPr>
            </w:rPrChange>
          </w:rPr>
          <w:t>(Kochmar, 2022)</w:t>
        </w:r>
        <w:r w:rsidRPr="00232C87">
          <w:rPr>
            <w:highlight w:val="magenta"/>
            <w:rPrChange w:id="76"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77" w:author="Ben Fels" w:date="2024-12-21T12:43:00Z" w16du:dateUtc="2024-12-21T11:43:00Z">
              <w:rPr>
                <w:rFonts w:cs="Arial"/>
              </w:rPr>
            </w:rPrChange>
          </w:rPr>
          <w:t>Patil</w:t>
        </w:r>
        <w:proofErr w:type="spellEnd"/>
        <w:r w:rsidRPr="00232C87">
          <w:rPr>
            <w:rFonts w:cs="Arial"/>
            <w:highlight w:val="magenta"/>
            <w:rPrChange w:id="78" w:author="Ben Fels" w:date="2024-12-21T12:43:00Z" w16du:dateUtc="2024-12-21T11:43:00Z">
              <w:rPr>
                <w:rFonts w:cs="Arial"/>
              </w:rPr>
            </w:rPrChange>
          </w:rPr>
          <w:t xml:space="preserve"> &amp; </w:t>
        </w:r>
        <w:proofErr w:type="spellStart"/>
        <w:r w:rsidRPr="00232C87">
          <w:rPr>
            <w:rFonts w:cs="Arial"/>
            <w:highlight w:val="magenta"/>
            <w:rPrChange w:id="79" w:author="Ben Fels" w:date="2024-12-21T12:43:00Z" w16du:dateUtc="2024-12-21T11:43:00Z">
              <w:rPr>
                <w:rFonts w:cs="Arial"/>
              </w:rPr>
            </w:rPrChange>
          </w:rPr>
          <w:t>Gudivada</w:t>
        </w:r>
        <w:proofErr w:type="spellEnd"/>
        <w:r w:rsidRPr="00232C87">
          <w:rPr>
            <w:highlight w:val="magenta"/>
            <w:rPrChange w:id="80" w:author="Ben Fels" w:date="2024-12-21T12:43:00Z" w16du:dateUtc="2024-12-21T11:43:00Z">
              <w:rPr/>
            </w:rPrChange>
          </w:rPr>
          <w:t xml:space="preserve"> </w:t>
        </w:r>
        <w:r w:rsidRPr="00232C87">
          <w:rPr>
            <w:highlight w:val="magenta"/>
            <w:rPrChange w:id="81" w:author="Ben Fels" w:date="2024-12-21T12:43:00Z" w16du:dateUtc="2024-12-21T11:43:00Z">
              <w:rPr/>
            </w:rPrChange>
          </w:rPr>
          <w:fldChar w:fldCharType="begin"/>
        </w:r>
        <w:r w:rsidRPr="00232C87">
          <w:rPr>
            <w:highlight w:val="magenta"/>
            <w:rPrChange w:id="82"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3" w:author="Ben Fels" w:date="2024-12-21T12:43:00Z" w16du:dateUtc="2024-12-21T11:43:00Z">
              <w:rPr/>
            </w:rPrChange>
          </w:rPr>
          <w:fldChar w:fldCharType="separate"/>
        </w:r>
        <w:r w:rsidRPr="00232C87">
          <w:rPr>
            <w:rFonts w:cs="Arial"/>
            <w:highlight w:val="magenta"/>
            <w:rPrChange w:id="84" w:author="Ben Fels" w:date="2024-12-21T12:43:00Z" w16du:dateUtc="2024-12-21T11:43:00Z">
              <w:rPr>
                <w:rFonts w:cs="Arial"/>
              </w:rPr>
            </w:rPrChange>
          </w:rPr>
          <w:t>(2024, S. 4)</w:t>
        </w:r>
        <w:r w:rsidRPr="00232C87">
          <w:rPr>
            <w:highlight w:val="magenta"/>
            <w:rPrChange w:id="85"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86" w:author="Ben Fels" w:date="2024-12-21T13:16:00Z" w16du:dateUtc="2024-12-21T12:16:00Z"/>
        </w:rPr>
      </w:pPr>
      <w:moveToRangeStart w:id="87" w:author="Ben Fels" w:date="2024-12-21T13:16:00Z" w:name="move185679391"/>
      <w:moveTo w:id="88"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87"/>
    <w:p w14:paraId="4E685DAA" w14:textId="77777777" w:rsidR="00D31E52" w:rsidRDefault="00D31E52" w:rsidP="00D31E52">
      <w:pPr>
        <w:jc w:val="both"/>
        <w:rPr>
          <w:ins w:id="89" w:author="Ben Fels" w:date="2024-12-21T13:17:00Z" w16du:dateUtc="2024-12-21T12:17:00Z"/>
        </w:rPr>
      </w:pPr>
      <w:ins w:id="90"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91" w:author="Ben Fels" w:date="2024-12-22T17:43:00Z" w16du:dateUtc="2024-12-22T16:43:00Z">
        <w:r>
          <w:t>Zur Orientierung, f</w:t>
        </w:r>
      </w:ins>
      <w:ins w:id="92"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93" w:author="Ben Fels" w:date="2024-12-22T17:42:00Z" w16du:dateUtc="2024-12-22T16:42:00Z">
        <w:r w:rsidR="00234B77">
          <w:t xml:space="preserve">/ GPT 4o-mini </w:t>
        </w:r>
      </w:ins>
      <w:ins w:id="94" w:author="Ben Fels" w:date="2024-12-22T17:40:00Z" w16du:dateUtc="2024-12-22T16:40:00Z">
        <w:r w:rsidR="008A5CF9">
          <w:t xml:space="preserve">Models wurden x …Grafikkarten verwendet. </w:t>
        </w:r>
      </w:ins>
      <w:ins w:id="95" w:author="Ben Fels" w:date="2024-12-22T17:41:00Z" w16du:dateUtc="2024-12-22T16:41:00Z">
        <w:r w:rsidR="003A274E">
          <w:t xml:space="preserve">Eine einzelne solcher </w:t>
        </w:r>
      </w:ins>
      <w:ins w:id="96" w:author="Ben Fels" w:date="2024-12-22T17:40:00Z" w16du:dateUtc="2024-12-22T16:40:00Z">
        <w:r w:rsidR="008A5CF9">
          <w:t>Grafikkarte</w:t>
        </w:r>
      </w:ins>
      <w:ins w:id="97" w:author="Ben Fels" w:date="2024-12-22T17:41:00Z" w16du:dateUtc="2024-12-22T16:41:00Z">
        <w:r w:rsidR="003A274E">
          <w:t>n</w:t>
        </w:r>
      </w:ins>
      <w:ins w:id="98" w:author="Ben Fels" w:date="2024-12-22T17:40:00Z" w16du:dateUtc="2024-12-22T16:40:00Z">
        <w:r w:rsidR="008A5CF9">
          <w:t xml:space="preserve"> kostet </w:t>
        </w:r>
      </w:ins>
      <w:ins w:id="99"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100" w:author="Ben Fels" w:date="2024-12-22T17:42:00Z" w16du:dateUtc="2024-12-22T16:42:00Z">
        <w:r w:rsidR="00234B77">
          <w:t xml:space="preserve">Die Kosten für </w:t>
        </w:r>
      </w:ins>
      <w:ins w:id="101" w:author="Ben Fels" w:date="2024-12-22T17:44:00Z" w16du:dateUtc="2024-12-22T16:44:00Z">
        <w:r w:rsidR="00560169">
          <w:t xml:space="preserve">den </w:t>
        </w:r>
      </w:ins>
      <w:ins w:id="102" w:author="Ben Fels" w:date="2024-12-22T17:42:00Z" w16du:dateUtc="2024-12-22T16:42:00Z">
        <w:r w:rsidR="00234B77">
          <w:t xml:space="preserve">Strom und </w:t>
        </w:r>
      </w:ins>
      <w:ins w:id="103" w:author="Ben Fels" w:date="2024-12-22T17:44:00Z" w16du:dateUtc="2024-12-22T16:44:00Z">
        <w:r w:rsidR="00560169">
          <w:t xml:space="preserve">das </w:t>
        </w:r>
      </w:ins>
      <w:ins w:id="104" w:author="Ben Fels" w:date="2024-12-22T17:42:00Z" w16du:dateUtc="2024-12-22T16:42:00Z">
        <w:r w:rsidR="00234B77">
          <w:t>Fach</w:t>
        </w:r>
      </w:ins>
      <w:ins w:id="105" w:author="Ben Fels" w:date="2024-12-22T17:44:00Z" w16du:dateUtc="2024-12-22T16:44:00Z">
        <w:r w:rsidR="00560169">
          <w:t>personal</w:t>
        </w:r>
      </w:ins>
      <w:ins w:id="106" w:author="Ben Fels" w:date="2024-12-22T17:43:00Z" w16du:dateUtc="2024-12-22T16:43:00Z">
        <w:r w:rsidR="00444C71">
          <w:t xml:space="preserve"> sind zusätzlich zu berücksichtigen</w:t>
        </w:r>
      </w:ins>
      <w:ins w:id="107" w:author="Ben Fels" w:date="2024-12-22T17:44:00Z" w16du:dateUtc="2024-12-22T16:44:00Z">
        <w:r w:rsidR="00560169">
          <w:t>.</w:t>
        </w:r>
      </w:ins>
    </w:p>
    <w:p w14:paraId="2F18D3BB" w14:textId="754CC8C5" w:rsidR="0011466B" w:rsidRPr="00F50FB5" w:rsidRDefault="00F50FB5" w:rsidP="00F34A39">
      <w:pPr>
        <w:rPr>
          <w:ins w:id="108"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9" w:author="Ben Fels" w:date="2024-12-21T12:40:00Z" w16du:dateUtc="2024-12-21T11:40:00Z"/>
          <w:lang w:val="en-US"/>
        </w:rPr>
      </w:pPr>
    </w:p>
    <w:p w14:paraId="35DD79E7" w14:textId="524549EA" w:rsidR="007965FC" w:rsidRDefault="00F34A39" w:rsidP="006E7B3E">
      <w:pPr>
        <w:jc w:val="both"/>
        <w:rPr>
          <w:ins w:id="110" w:author="Ben Fels" w:date="2024-12-21T12:57:00Z" w16du:dateUtc="2024-12-21T11:57:00Z"/>
        </w:rPr>
      </w:pPr>
      <w:moveToRangeStart w:id="111" w:author="Ben Fels" w:date="2024-12-21T11:50:00Z" w:name="move185674234"/>
      <w:moveTo w:id="112" w:author="Ben Fels" w:date="2024-12-21T11:50:00Z" w16du:dateUtc="2024-12-21T10:50:00Z">
        <w:del w:id="113"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0D12EC"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0D12EC" w:rsidDel="005A5829">
            <w:rPr>
              <w:highlight w:val="magenta"/>
            </w:rPr>
            <w:delInstrText xml:space="preserve">U = 0.72 for argument components and </w:delInstrText>
          </w:r>
          <w:r w:rsidDel="005A5829">
            <w:rPr>
              <w:highlight w:val="magenta"/>
            </w:rPr>
            <w:delInstrText>α</w:delInstrText>
          </w:r>
          <w:r w:rsidRPr="000D12EC"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0D12EC"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4"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5" w:author="Ben Fels" w:date="2024-12-21T12:44:00Z" w16du:dateUtc="2024-12-21T11:44:00Z">
              <w:rPr>
                <w:bCs/>
                <w:i/>
              </w:rPr>
            </w:rPrChange>
          </w:rPr>
          <w:fldChar w:fldCharType="begin"/>
        </w:r>
        <w:r w:rsidR="006E7B3E" w:rsidRPr="006E7B3E">
          <w:rPr>
            <w:bCs/>
            <w:i/>
            <w:highlight w:val="magenta"/>
            <w:rPrChange w:id="116"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7" w:author="Ben Fels" w:date="2024-12-21T12:44:00Z" w16du:dateUtc="2024-12-21T11:44:00Z">
              <w:rPr>
                <w:bCs/>
                <w:i/>
              </w:rPr>
            </w:rPrChange>
          </w:rPr>
          <w:fldChar w:fldCharType="separate"/>
        </w:r>
        <w:r w:rsidR="006E7B3E" w:rsidRPr="006E7B3E">
          <w:rPr>
            <w:rFonts w:cs="Arial"/>
            <w:highlight w:val="magenta"/>
            <w:rPrChange w:id="118" w:author="Ben Fels" w:date="2024-12-21T12:44:00Z" w16du:dateUtc="2024-12-21T11:44:00Z">
              <w:rPr>
                <w:rFonts w:cs="Arial"/>
              </w:rPr>
            </w:rPrChange>
          </w:rPr>
          <w:t>(Brown et al., 2020, S. 3)</w:t>
        </w:r>
        <w:r w:rsidR="006E7B3E" w:rsidRPr="006E7B3E">
          <w:rPr>
            <w:bCs/>
            <w:i/>
            <w:highlight w:val="magenta"/>
            <w:rPrChange w:id="119"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0" w:author="Ben Fels" w:date="2024-12-21T12:44:00Z" w16du:dateUtc="2024-12-21T11:44:00Z">
              <w:rPr/>
            </w:rPrChange>
          </w:rPr>
          <w:fldChar w:fldCharType="begin"/>
        </w:r>
        <w:r w:rsidR="006E7B3E" w:rsidRPr="006E7B3E">
          <w:rPr>
            <w:highlight w:val="magenta"/>
            <w:rPrChange w:id="12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2" w:author="Ben Fels" w:date="2024-12-21T12:44:00Z" w16du:dateUtc="2024-12-21T11:44:00Z">
              <w:rPr/>
            </w:rPrChange>
          </w:rPr>
          <w:fldChar w:fldCharType="separate"/>
        </w:r>
        <w:r w:rsidR="006E7B3E" w:rsidRPr="006E7B3E">
          <w:rPr>
            <w:rFonts w:cs="Arial"/>
            <w:highlight w:val="magenta"/>
            <w:rPrChange w:id="123" w:author="Ben Fels" w:date="2024-12-21T12:44:00Z" w16du:dateUtc="2024-12-21T11:44:00Z">
              <w:rPr>
                <w:rFonts w:cs="Arial"/>
              </w:rPr>
            </w:rPrChange>
          </w:rPr>
          <w:t>(Brown et al., 2020, S. 6; Patil &amp; Gudivada, 2024, S. 18)</w:t>
        </w:r>
        <w:r w:rsidR="006E7B3E" w:rsidRPr="006E7B3E">
          <w:rPr>
            <w:highlight w:val="magenta"/>
            <w:rPrChange w:id="124"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5" w:author="Ben Fels" w:date="2024-12-21T13:16:00Z" w16du:dateUtc="2024-12-21T12:16:00Z"/>
        </w:rPr>
      </w:pPr>
      <w:ins w:id="126"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127" w:author="Ben Fels" w:date="2024-12-22T18:00:00Z" w16du:dateUtc="2024-12-22T17:00:00Z"/>
          <w:lang w:val="en-US"/>
        </w:rPr>
      </w:pPr>
      <w:del w:id="128" w:author="Ben Fels" w:date="2024-12-22T18:00:00Z" w16du:dateUtc="2024-12-22T17:00:00Z">
        <w:r w:rsidRPr="006B5225" w:rsidDel="00176B77">
          <w:rPr>
            <w:highlight w:val="magenta"/>
            <w:rPrChange w:id="129"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0"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1" w:author="Ben Fels" w:date="2024-12-22T17:53:00Z" w16du:dateUtc="2024-12-22T16:53:00Z">
              <w:rPr/>
            </w:rPrChange>
          </w:rPr>
          <w:fldChar w:fldCharType="end"/>
        </w:r>
      </w:del>
      <w:ins w:id="132" w:author="Ben Fels" w:date="2024-12-21T12:44:00Z" w16du:dateUtc="2024-12-21T11:44:00Z">
        <w:r w:rsidR="006E7B3E" w:rsidRPr="005A4558">
          <w:rPr>
            <w:rFonts w:cs="Arial"/>
          </w:rPr>
          <w:t xml:space="preserve">Die Ressourcen hierzu stehen nicht jedem zur Verfügung. Eine Alternative stellt das </w:t>
        </w:r>
      </w:ins>
      <w:ins w:id="133" w:author="Ben Fels" w:date="2024-12-22T17:58:00Z" w16du:dateUtc="2024-12-22T16:58:00Z">
        <w:r w:rsidR="009160AF">
          <w:rPr>
            <w:rFonts w:cs="Arial"/>
          </w:rPr>
          <w:t>Prompt Engineering bz</w:t>
        </w:r>
        <w:r w:rsidR="009160AF" w:rsidRPr="008464D1">
          <w:rPr>
            <w:rFonts w:cs="Arial"/>
          </w:rPr>
          <w:t xml:space="preserve">w. </w:t>
        </w:r>
      </w:ins>
      <w:proofErr w:type="spellStart"/>
      <w:ins w:id="134" w:author="Ben Fels" w:date="2024-12-21T12:44:00Z" w16du:dateUtc="2024-12-21T11:44:00Z">
        <w:r w:rsidR="006E7B3E" w:rsidRPr="008464D1">
          <w:t>Prompting</w:t>
        </w:r>
        <w:proofErr w:type="spellEnd"/>
        <w:r w:rsidR="006E7B3E" w:rsidRPr="005A4558">
          <w:t xml:space="preserve"> dar, welches sich auf die Methode</w:t>
        </w:r>
      </w:ins>
      <w:ins w:id="135" w:author="Ben Fels" w:date="2024-12-22T18:00:00Z" w16du:dateUtc="2024-12-22T17:00:00Z">
        <w:r w:rsidR="00176B77">
          <w:t>/Prozess</w:t>
        </w:r>
      </w:ins>
      <w:ins w:id="136" w:author="Ben Fels" w:date="2024-12-21T12:44:00Z" w16du:dateUtc="2024-12-21T11:44:00Z">
        <w:r w:rsidR="006E7B3E" w:rsidRPr="005A4558">
          <w:t xml:space="preserve"> bezieht, einem LLM </w:t>
        </w:r>
      </w:ins>
      <w:ins w:id="137" w:author="Ben Fels" w:date="2024-12-22T17:58:00Z" w16du:dateUtc="2024-12-22T16:58:00Z">
        <w:r w:rsidR="009160AF">
          <w:t xml:space="preserve">präzise </w:t>
        </w:r>
      </w:ins>
      <w:ins w:id="138" w:author="Ben Fels" w:date="2024-12-21T12:44:00Z" w16du:dateUtc="2024-12-21T11:44:00Z">
        <w:r w:rsidR="006E7B3E" w:rsidRPr="005A4558">
          <w:t xml:space="preserve">Eingabeaufforderungen </w:t>
        </w:r>
      </w:ins>
      <w:ins w:id="139" w:author="Ben Fels" w:date="2024-12-22T17:59:00Z" w16du:dateUtc="2024-12-22T16:59:00Z">
        <w:r w:rsidR="00E75183">
          <w:t xml:space="preserve">(engl. prompt) </w:t>
        </w:r>
      </w:ins>
      <w:ins w:id="140" w:author="Ben Fels" w:date="2024-12-21T12:44:00Z" w16du:dateUtc="2024-12-21T11:44:00Z">
        <w:r w:rsidR="006E7B3E" w:rsidRPr="005A4558">
          <w:t xml:space="preserve">zu übergeben, um eine gewünschte </w:t>
        </w:r>
      </w:ins>
      <w:ins w:id="141" w:author="Ben Fels" w:date="2024-12-22T17:59:00Z" w16du:dateUtc="2024-12-22T16:59:00Z">
        <w:r w:rsidR="00E75183">
          <w:t xml:space="preserve">Antwort des LLMs zu erhalten </w:t>
        </w:r>
      </w:ins>
      <w:ins w:id="142" w:author="Ben Fels" w:date="2024-12-21T12:44:00Z" w16du:dateUtc="2024-12-21T11:44:00Z">
        <w:r w:rsidR="006E7B3E" w:rsidRPr="001908E1">
          <w:rPr>
            <w:highlight w:val="magenta"/>
            <w:rPrChange w:id="143"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4" w:author="Ben Fels" w:date="2024-12-21T12:44:00Z" w16du:dateUtc="2024-12-21T11:44:00Z">
        <w:r w:rsidR="006E7B3E" w:rsidRPr="001908E1">
          <w:rPr>
            <w:highlight w:val="magenta"/>
            <w:rPrChange w:id="145"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6" w:author="Ben Fels" w:date="2024-12-21T12:44:00Z" w16du:dateUtc="2024-12-21T11:44:00Z">
        <w:r w:rsidR="006E7B3E" w:rsidRPr="001908E1">
          <w:rPr>
            <w:highlight w:val="magenta"/>
            <w:rPrChange w:id="147" w:author="Ben Fels" w:date="2024-12-22T10:59:00Z" w16du:dateUtc="2024-12-22T09:59:00Z">
              <w:rPr/>
            </w:rPrChange>
          </w:rPr>
          <w:fldChar w:fldCharType="end"/>
        </w:r>
        <w:r w:rsidR="006E7B3E" w:rsidRPr="00552BDB">
          <w:rPr>
            <w:highlight w:val="magenta"/>
            <w:lang w:val="en-US"/>
            <w:rPrChange w:id="148"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9" w:author="Ben Fels" w:date="2024-12-22T18:00:00Z" w16du:dateUtc="2024-12-22T17:00:00Z"/>
        </w:rPr>
      </w:pPr>
      <w:ins w:id="150"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1" w:author="Ben Fels" w:date="2024-12-22T18:00:00Z" w16du:dateUtc="2024-12-22T17:00:00Z">
        <w:r w:rsidRPr="00BC700B">
          <w:rPr>
            <w:highlight w:val="magenta"/>
            <w:lang w:val="en-US"/>
          </w:rPr>
          <w:fldChar w:fldCharType="separate"/>
        </w:r>
      </w:ins>
      <w:r w:rsidR="004C2386" w:rsidRPr="004C2386">
        <w:rPr>
          <w:rFonts w:cs="Arial"/>
        </w:rPr>
        <w:t>(OpenAI, 2024d)</w:t>
      </w:r>
      <w:ins w:id="152"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3" w:author="Ben Fels" w:date="2024-12-21T12:57:00Z" w16du:dateUtc="2024-12-21T11:57:00Z"/>
        </w:rPr>
      </w:pPr>
    </w:p>
    <w:p w14:paraId="7BCF70C7" w14:textId="2D7B1D53" w:rsidR="006E7B3E" w:rsidRPr="00CF7AE6" w:rsidRDefault="006E7B3E" w:rsidP="006E7B3E">
      <w:pPr>
        <w:jc w:val="both"/>
        <w:rPr>
          <w:ins w:id="154" w:author="Ben Fels" w:date="2024-12-21T12:44:00Z" w16du:dateUtc="2024-12-21T11:44:00Z"/>
        </w:rPr>
      </w:pPr>
      <w:ins w:id="155"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p>
    <w:p w14:paraId="771F39A9" w14:textId="77777777" w:rsidR="006E7B3E" w:rsidDel="00A72529" w:rsidRDefault="006E7B3E" w:rsidP="00F34A39">
      <w:pPr>
        <w:rPr>
          <w:del w:id="156" w:author="Ben Fels" w:date="2024-12-21T12:45:00Z" w16du:dateUtc="2024-12-21T11:45:00Z"/>
          <w:moveTo w:id="157" w:author="Ben Fels" w:date="2024-12-21T11:50:00Z" w16du:dateUtc="2024-12-21T10:50:00Z"/>
        </w:rPr>
      </w:pPr>
    </w:p>
    <w:p w14:paraId="67BC759D" w14:textId="790E3068" w:rsidR="00F34A39" w:rsidDel="00A72529" w:rsidRDefault="00F34A39" w:rsidP="00F34A39">
      <w:pPr>
        <w:rPr>
          <w:del w:id="158" w:author="Ben Fels" w:date="2024-12-21T12:45:00Z" w16du:dateUtc="2024-12-21T11:45:00Z"/>
          <w:moveTo w:id="159" w:author="Ben Fels" w:date="2024-12-21T11:50:00Z" w16du:dateUtc="2024-12-21T10:50:00Z"/>
        </w:rPr>
      </w:pPr>
      <w:moveTo w:id="160" w:author="Ben Fels" w:date="2024-12-21T11:50:00Z" w16du:dateUtc="2024-12-21T10:50:00Z">
        <w:del w:id="161"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1"/>
    <w:p w14:paraId="310D24ED" w14:textId="2E677403" w:rsidR="00491A04" w:rsidDel="00A72529" w:rsidRDefault="00E14BB0" w:rsidP="001F7CA5">
      <w:pPr>
        <w:jc w:val="both"/>
        <w:rPr>
          <w:del w:id="162" w:author="Ben Fels" w:date="2024-12-21T12:45:00Z" w16du:dateUtc="2024-12-21T11:45:00Z"/>
        </w:rPr>
      </w:pPr>
      <w:del w:id="163" w:author="Ben Fels" w:date="2024-12-21T12:45:00Z" w16du:dateUtc="2024-12-21T11:45:00Z">
        <w:r w:rsidRPr="00E14BB0" w:rsidDel="00A72529">
          <w:delText xml:space="preserve">Peldszus </w:delText>
        </w:r>
        <w:commentRangeStart w:id="164"/>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4"/>
        <w:r w:rsidR="003F72C9" w:rsidDel="00A72529">
          <w:rPr>
            <w:rStyle w:val="Kommentarzeichen"/>
          </w:rPr>
          <w:commentReference w:id="164"/>
        </w:r>
      </w:del>
    </w:p>
    <w:p w14:paraId="3E61A6F3" w14:textId="13444F29" w:rsidR="003A5172" w:rsidRDefault="009C2379" w:rsidP="009C2379">
      <w:pPr>
        <w:rPr>
          <w:ins w:id="165" w:author="Ben Fels" w:date="2024-12-21T12:46:00Z" w16du:dateUtc="2024-12-21T11:46:00Z"/>
        </w:rPr>
      </w:pPr>
      <w:moveToRangeStart w:id="166" w:author="Ben Fels" w:date="2024-12-21T11:51:00Z" w:name="move185674280"/>
      <w:moveTo w:id="167" w:author="Ben Fels" w:date="2024-12-21T11:51:00Z" w16du:dateUtc="2024-12-21T10:51:00Z">
        <w:del w:id="16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9" w:author="Ben Fels" w:date="2024-12-21T12:54:00Z" w16du:dateUtc="2024-12-21T11:54:00Z">
          <w:r w:rsidDel="00AC3B7D">
            <w:delText xml:space="preserve"> </w:delText>
          </w:r>
        </w:del>
      </w:moveTo>
    </w:p>
    <w:p w14:paraId="09764F2C" w14:textId="5949DF62" w:rsidR="003A5172" w:rsidRPr="00A66707" w:rsidRDefault="003A5172" w:rsidP="003A5172">
      <w:pPr>
        <w:jc w:val="both"/>
        <w:rPr>
          <w:ins w:id="170" w:author="Ben Fels" w:date="2024-12-21T12:46:00Z" w16du:dateUtc="2024-12-21T11:46:00Z"/>
        </w:rPr>
      </w:pPr>
      <w:ins w:id="171"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w:t>
        </w:r>
      </w:ins>
      <w:r w:rsidR="00914E4E">
        <w:t>für das Argument</w:t>
      </w:r>
      <w:r w:rsidR="00C7600E">
        <w:t xml:space="preserve"> </w:t>
      </w:r>
      <w:proofErr w:type="spellStart"/>
      <w:r w:rsidR="00C7600E">
        <w:t>Miing</w:t>
      </w:r>
      <w:proofErr w:type="spellEnd"/>
      <w:r w:rsidR="00C7600E">
        <w:t xml:space="preserve"> </w:t>
      </w:r>
      <w:r w:rsidR="00914E4E">
        <w:t>verbessern</w:t>
      </w:r>
      <w:ins w:id="172" w:author="Ben Fels" w:date="2024-12-21T12:46:00Z" w16du:dateUtc="2024-12-21T11:46:00Z">
        <w:r w:rsidRPr="00A66707">
          <w:t xml:space="preserve">. Die zentrale </w:t>
        </w:r>
        <w:r w:rsidRPr="00C551CC">
          <w:rPr>
            <w:b/>
            <w:rPrChange w:id="173" w:author="Ben Fels" w:date="2024-12-21T13:15:00Z" w16du:dateUtc="2024-12-21T12:15:00Z">
              <w:rPr/>
            </w:rPrChange>
          </w:rPr>
          <w:t>Forschungsfrage</w:t>
        </w:r>
        <w:r w:rsidRPr="00A66707">
          <w:t xml:space="preserve"> lautet: </w:t>
        </w:r>
        <w:r w:rsidRPr="003A5172">
          <w:rPr>
            <w:highlight w:val="yellow"/>
            <w:rPrChange w:id="174"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5" w:author="Ben Fels" w:date="2024-12-21T12:47:00Z" w16du:dateUtc="2024-12-21T11:47:00Z"/>
          <w:moveTo w:id="176" w:author="Ben Fels" w:date="2024-12-21T11:51:00Z" w16du:dateUtc="2024-12-21T10:51:00Z"/>
        </w:rPr>
      </w:pPr>
    </w:p>
    <w:p w14:paraId="68B84C80" w14:textId="1DC4833E" w:rsidR="009C2379" w:rsidDel="0084052A" w:rsidRDefault="009C2379" w:rsidP="009C2379">
      <w:pPr>
        <w:rPr>
          <w:del w:id="177" w:author="Ben Fels" w:date="2024-12-21T12:46:00Z" w16du:dateUtc="2024-12-21T11:46:00Z"/>
          <w:moveTo w:id="178" w:author="Ben Fels" w:date="2024-12-21T11:51:00Z" w16du:dateUtc="2024-12-21T10:51:00Z"/>
        </w:rPr>
      </w:pPr>
      <w:moveTo w:id="179" w:author="Ben Fels" w:date="2024-12-21T11:51:00Z" w16du:dateUtc="2024-12-21T10:51:00Z">
        <w:del w:id="180"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1" w:author="Ben Fels" w:date="2024-12-21T12:46:00Z" w16du:dateUtc="2024-12-21T11:46:00Z"/>
        </w:rPr>
      </w:pPr>
      <w:moveToRangeStart w:id="182" w:author="Ben Fels" w:date="2024-12-21T11:52:00Z" w:name="move185674394"/>
      <w:moveToRangeEnd w:id="166"/>
      <w:moveTo w:id="183" w:author="Ben Fels" w:date="2024-12-21T11:52:00Z" w16du:dateUtc="2024-12-21T10:52:00Z">
        <w:del w:id="184" w:author="Ben Fels" w:date="2024-12-21T12:47:00Z" w16du:dateUtc="2024-12-21T11:47:00Z">
          <w:r w:rsidDel="003A5172">
            <w:delText>Ziel dieser Masterarbeit ist es</w:delText>
          </w:r>
        </w:del>
        <w:del w:id="185"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6"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7" w:author="Ben Fels" w:date="2024-12-21T11:52:00Z" w16du:dateUtc="2024-12-21T10:52:00Z"/>
        </w:rPr>
      </w:pPr>
      <w:moveTo w:id="188"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89" w:author="Ben Fels" w:date="2024-12-21T12:46:00Z" w16du:dateUtc="2024-12-21T11:46:00Z"/>
        </w:rPr>
      </w:pPr>
      <w:moveTo w:id="190" w:author="Ben Fels" w:date="2024-12-21T11:52:00Z" w16du:dateUtc="2024-12-21T10:52:00Z">
        <w:del w:id="191"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2" w:author="Ben Fels" w:date="2024-12-21T13:12:00Z" w16du:dateUtc="2024-12-21T12:12:00Z"/>
        </w:rPr>
      </w:pPr>
      <w:ins w:id="193" w:author="Ben Fels" w:date="2024-12-21T13:12:00Z" w16du:dateUtc="2024-12-21T12:12:00Z">
        <w:r>
          <w:t xml:space="preserve">Zur Beantwortung der Forschungsfrage bedarf es </w:t>
        </w:r>
      </w:ins>
      <w:ins w:id="194" w:author="Ben Fels" w:date="2024-12-21T13:13:00Z" w16du:dateUtc="2024-12-21T12:13:00Z">
        <w:r w:rsidR="00DF79FF" w:rsidRPr="00DF79FF">
          <w:rPr>
            <w:highlight w:val="cyan"/>
            <w:rPrChange w:id="195" w:author="Ben Fels" w:date="2024-12-21T13:13:00Z" w16du:dateUtc="2024-12-21T12:13:00Z">
              <w:rPr/>
            </w:rPrChange>
          </w:rPr>
          <w:t>(Aufbau der Untersuchung beschreiben</w:t>
        </w:r>
        <w:r w:rsidR="00DF79FF">
          <w:t xml:space="preserve">) </w:t>
        </w:r>
      </w:ins>
      <w:ins w:id="196" w:author="Ben Fels" w:date="2024-12-21T13:12:00Z" w16du:dateUtc="2024-12-21T12:12:00Z">
        <w:r>
          <w:t>Begriffsde</w:t>
        </w:r>
      </w:ins>
      <w:ins w:id="197" w:author="Ben Fels" w:date="2024-12-21T13:13:00Z" w16du:dateUtc="2024-12-21T12:13:00Z">
        <w:r>
          <w:t>finition</w:t>
        </w:r>
        <w:r w:rsidR="00DF79FF">
          <w:t>, Stand der Forschung</w:t>
        </w:r>
      </w:ins>
    </w:p>
    <w:p w14:paraId="03A30209" w14:textId="27F4D87C" w:rsidR="00A35D5E" w:rsidDel="00722631" w:rsidRDefault="00A35D5E" w:rsidP="00A35D5E">
      <w:pPr>
        <w:rPr>
          <w:del w:id="198" w:author="Ben Fels" w:date="2024-12-21T13:05:00Z" w16du:dateUtc="2024-12-21T12:05:00Z"/>
          <w:moveTo w:id="199" w:author="Ben Fels" w:date="2024-12-21T11:53:00Z" w16du:dateUtc="2024-12-21T10:53:00Z"/>
        </w:rPr>
      </w:pPr>
      <w:moveToRangeStart w:id="200" w:author="Ben Fels" w:date="2024-12-21T11:53:00Z" w:name="move185674422"/>
      <w:moveToRangeEnd w:id="182"/>
      <w:moveTo w:id="201" w:author="Ben Fels" w:date="2024-12-21T11:53:00Z" w16du:dateUtc="2024-12-21T10:53:00Z">
        <w:del w:id="202"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3" w:author="Ben Fels" w:date="2024-12-21T13:06:00Z" w16du:dateUtc="2024-12-21T12:06:00Z"/>
          <w:moveTo w:id="204" w:author="Ben Fels" w:date="2024-12-21T11:53:00Z" w16du:dateUtc="2024-12-21T10:53:00Z"/>
        </w:rPr>
      </w:pPr>
      <w:moveTo w:id="205" w:author="Ben Fels" w:date="2024-12-21T11:53:00Z" w16du:dateUtc="2024-12-21T10:53:00Z">
        <w:del w:id="206"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7" w:author="Ben Fels" w:date="2024-12-21T13:06:00Z" w16du:dateUtc="2024-12-21T12:06:00Z"/>
          <w:moveTo w:id="208" w:author="Ben Fels" w:date="2024-12-21T11:53:00Z" w16du:dateUtc="2024-12-21T10:53:00Z"/>
        </w:rPr>
      </w:pPr>
      <w:moveTo w:id="209" w:author="Ben Fels" w:date="2024-12-21T11:53:00Z" w16du:dateUtc="2024-12-21T10:53:00Z">
        <w:del w:id="210"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1" w:author="Ben Fels" w:date="2024-12-21T13:06:00Z" w16du:dateUtc="2024-12-21T12:06:00Z"/>
          <w:moveTo w:id="212" w:author="Ben Fels" w:date="2024-12-21T11:53:00Z" w16du:dateUtc="2024-12-21T10:53:00Z"/>
        </w:rPr>
      </w:pPr>
      <w:moveTo w:id="213" w:author="Ben Fels" w:date="2024-12-21T11:53:00Z" w16du:dateUtc="2024-12-21T10:53:00Z">
        <w:del w:id="214" w:author="Ben Fels" w:date="2024-12-21T13:06:00Z" w16du:dateUtc="2024-12-21T12:06:00Z">
          <w:r w:rsidRPr="006F0952" w:rsidDel="006820FB">
            <w:rPr>
              <w:rPrChange w:id="215"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6"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7" w:author="Ben Fels" w:date="2024-12-21T13:07:00Z" w16du:dateUtc="2024-12-21T12:07:00Z"/>
          <w:moveTo w:id="218" w:author="Ben Fels" w:date="2024-12-21T11:53:00Z" w16du:dateUtc="2024-12-21T10:53:00Z"/>
        </w:rPr>
      </w:pPr>
      <w:moveTo w:id="219" w:author="Ben Fels" w:date="2024-12-21T11:53:00Z" w16du:dateUtc="2024-12-21T10:53:00Z">
        <w:del w:id="220"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1"/>
          <w:r w:rsidRPr="006820FB" w:rsidDel="00FB56BB">
            <w:rPr>
              <w:highlight w:val="magenta"/>
              <w:rPrChange w:id="222" w:author="Ben Fels" w:date="2024-12-21T13:07:00Z" w16du:dateUtc="2024-12-21T12:07:00Z">
                <w:rPr/>
              </w:rPrChange>
            </w:rPr>
            <w:delText xml:space="preserve">Lu et al. </w:delText>
          </w:r>
          <w:r w:rsidRPr="006820FB" w:rsidDel="00FB56BB">
            <w:rPr>
              <w:highlight w:val="magenta"/>
              <w:rPrChange w:id="223" w:author="Ben Fels" w:date="2024-12-21T13:07:00Z" w16du:dateUtc="2024-12-21T12:07:00Z">
                <w:rPr/>
              </w:rPrChange>
            </w:rPr>
            <w:fldChar w:fldCharType="begin"/>
          </w:r>
          <w:r w:rsidRPr="006820FB" w:rsidDel="00FB56BB">
            <w:rPr>
              <w:highlight w:val="magenta"/>
              <w:rPrChange w:id="224"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5" w:author="Ben Fels" w:date="2024-12-21T13:07:00Z" w16du:dateUtc="2024-12-21T12:07:00Z">
                <w:rPr/>
              </w:rPrChange>
            </w:rPr>
            <w:fldChar w:fldCharType="separate"/>
          </w:r>
          <w:r w:rsidRPr="006820FB" w:rsidDel="00FB56BB">
            <w:rPr>
              <w:rFonts w:cs="Arial"/>
              <w:highlight w:val="magenta"/>
              <w:rPrChange w:id="226" w:author="Ben Fels" w:date="2024-12-21T13:07:00Z" w16du:dateUtc="2024-12-21T12:07:00Z">
                <w:rPr>
                  <w:rFonts w:cs="Arial"/>
                </w:rPr>
              </w:rPrChange>
            </w:rPr>
            <w:delText>(2024)</w:delText>
          </w:r>
          <w:r w:rsidRPr="006820FB" w:rsidDel="00FB56BB">
            <w:rPr>
              <w:highlight w:val="magenta"/>
              <w:rPrChange w:id="227" w:author="Ben Fels" w:date="2024-12-21T13:07:00Z" w16du:dateUtc="2024-12-21T12:07:00Z">
                <w:rPr/>
              </w:rPrChange>
            </w:rPr>
            <w:fldChar w:fldCharType="end"/>
          </w:r>
          <w:commentRangeEnd w:id="221"/>
          <w:r w:rsidRPr="006820FB" w:rsidDel="00FB56BB">
            <w:rPr>
              <w:rStyle w:val="Kommentarzeichen"/>
              <w:highlight w:val="magenta"/>
              <w:rPrChange w:id="228" w:author="Ben Fels" w:date="2024-12-21T13:07:00Z" w16du:dateUtc="2024-12-21T12:07:00Z">
                <w:rPr>
                  <w:rStyle w:val="Kommentarzeichen"/>
                </w:rPr>
              </w:rPrChange>
            </w:rPr>
            <w:commentReference w:id="221"/>
          </w:r>
          <w:r w:rsidDel="00FB56BB">
            <w:delText xml:space="preserve"> zu entnehmen. </w:delText>
          </w:r>
        </w:del>
      </w:moveTo>
    </w:p>
    <w:p w14:paraId="210BF37C" w14:textId="5BB58638" w:rsidR="00A35D5E" w:rsidDel="00446345" w:rsidRDefault="00A35D5E" w:rsidP="00A35D5E">
      <w:pPr>
        <w:rPr>
          <w:del w:id="229" w:author="Ben Fels" w:date="2024-12-21T13:07:00Z" w16du:dateUtc="2024-12-21T12:07:00Z"/>
          <w:moveTo w:id="230" w:author="Ben Fels" w:date="2024-12-21T11:53:00Z" w16du:dateUtc="2024-12-21T10:53:00Z"/>
        </w:rPr>
      </w:pPr>
      <w:moveTo w:id="231" w:author="Ben Fels" w:date="2024-12-21T11:53:00Z" w16du:dateUtc="2024-12-21T10:53:00Z">
        <w:del w:id="232"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3" w:author="Ben Fels" w:date="2024-12-21T13:07:00Z" w16du:dateUtc="2024-12-21T12:07:00Z">
          <w:r w:rsidDel="006820FB">
            <w:delText>-</w:delText>
          </w:r>
        </w:del>
        <w:del w:id="234"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5" w:author="Ben Fels" w:date="2024-12-21T13:15:00Z" w16du:dateUtc="2024-12-21T12:15:00Z"/>
          <w:moveTo w:id="236" w:author="Ben Fels" w:date="2024-12-21T11:53:00Z" w16du:dateUtc="2024-12-21T10:53:00Z"/>
          <w:rPrChange w:id="237" w:author="Ben Fels" w:date="2024-12-21T18:19:00Z" w16du:dateUtc="2024-12-21T17:19:00Z">
            <w:rPr>
              <w:del w:id="238" w:author="Ben Fels" w:date="2024-12-21T13:15:00Z" w16du:dateUtc="2024-12-21T12:15:00Z"/>
              <w:moveTo w:id="239" w:author="Ben Fels" w:date="2024-12-21T11:53:00Z" w16du:dateUtc="2024-12-21T10:53:00Z"/>
              <w:lang w:val="en-US"/>
            </w:rPr>
          </w:rPrChange>
        </w:rPr>
      </w:pPr>
      <w:moveTo w:id="240" w:author="Ben Fels" w:date="2024-12-21T11:53:00Z" w16du:dateUtc="2024-12-21T10:53:00Z">
        <w:del w:id="241" w:author="Ben Fels" w:date="2024-12-21T13:07:00Z" w16du:dateUtc="2024-12-21T12:07:00Z">
          <w:r w:rsidRPr="002F4B5A" w:rsidDel="00446345">
            <w:rPr>
              <w:rPrChange w:id="242"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3" w:author="Ben Fels" w:date="2024-12-21T13:08:00Z" w16du:dateUtc="2024-12-21T12:08:00Z"/>
          <w:moveTo w:id="244" w:author="Ben Fels" w:date="2024-12-21T11:53:00Z" w16du:dateUtc="2024-12-21T10:53:00Z"/>
        </w:rPr>
      </w:pPr>
      <w:moveTo w:id="245" w:author="Ben Fels" w:date="2024-12-21T11:53:00Z" w16du:dateUtc="2024-12-21T10:53:00Z">
        <w:del w:id="246"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7" w:author="Ben Fels" w:date="2024-12-21T13:08:00Z" w16du:dateUtc="2024-12-21T12:08:00Z"/>
          <w:moveTo w:id="248" w:author="Ben Fels" w:date="2024-12-21T11:53:00Z" w16du:dateUtc="2024-12-21T10:53:00Z"/>
        </w:rPr>
      </w:pPr>
      <w:moveTo w:id="249" w:author="Ben Fels" w:date="2024-12-21T11:53:00Z" w16du:dateUtc="2024-12-21T10:53:00Z">
        <w:del w:id="250"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1" w:author="Ben Fels" w:date="2024-12-21T13:08:00Z" w16du:dateUtc="2024-12-21T12:08:00Z"/>
          <w:moveTo w:id="252" w:author="Ben Fels" w:date="2024-12-21T11:53:00Z" w16du:dateUtc="2024-12-21T10:53:00Z"/>
        </w:rPr>
      </w:pPr>
      <w:moveTo w:id="253" w:author="Ben Fels" w:date="2024-12-21T11:53:00Z" w16du:dateUtc="2024-12-21T10:53:00Z">
        <w:del w:id="254"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5" w:author="Ben Fels" w:date="2024-12-21T13:14:00Z" w16du:dateUtc="2024-12-21T12:14:00Z"/>
          <w:moveTo w:id="256" w:author="Ben Fels" w:date="2024-12-21T11:53:00Z" w16du:dateUtc="2024-12-21T10:53:00Z"/>
        </w:rPr>
      </w:pPr>
      <w:moveTo w:id="257" w:author="Ben Fels" w:date="2024-12-21T11:53:00Z" w16du:dateUtc="2024-12-21T10:53:00Z">
        <w:del w:id="258"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9" w:author="Ben Fels" w:date="2024-12-21T19:35:00Z" w16du:dateUtc="2024-12-21T18:35:00Z"/>
          <w:moveTo w:id="260" w:author="Ben Fels" w:date="2024-12-21T11:53:00Z" w16du:dateUtc="2024-12-21T10:53:00Z"/>
        </w:rPr>
      </w:pPr>
      <w:moveTo w:id="261" w:author="Ben Fels" w:date="2024-12-21T11:53:00Z" w16du:dateUtc="2024-12-21T10:53:00Z">
        <w:del w:id="262"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3" w:author="Ben Fels" w:date="2024-12-21T13:12:00Z" w16du:dateUtc="2024-12-21T12:12:00Z"/>
          <w:moveTo w:id="264" w:author="Ben Fels" w:date="2024-12-21T11:53:00Z" w16du:dateUtc="2024-12-21T10:53:00Z"/>
        </w:rPr>
      </w:pPr>
      <w:moveTo w:id="265" w:author="Ben Fels" w:date="2024-12-21T11:53:00Z" w16du:dateUtc="2024-12-21T10:53:00Z">
        <w:del w:id="266"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7" w:author="Ben Fels" w:date="2024-12-21T13:14:00Z" w16du:dateUtc="2024-12-21T12:14:00Z"/>
          <w:moveTo w:id="268" w:author="Ben Fels" w:date="2024-12-21T11:53:00Z" w16du:dateUtc="2024-12-21T10:53:00Z"/>
        </w:rPr>
      </w:pPr>
      <w:moveTo w:id="269" w:author="Ben Fels" w:date="2024-12-21T11:53:00Z" w16du:dateUtc="2024-12-21T10:53:00Z">
        <w:del w:id="270"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0"/>
    <w:p w14:paraId="5CF45C21" w14:textId="77777777" w:rsidR="009C2379" w:rsidRDefault="009C2379" w:rsidP="001F7CA5">
      <w:pPr>
        <w:jc w:val="both"/>
        <w:rPr>
          <w:ins w:id="271" w:author="Ben Fels" w:date="2024-12-17T07:55:00Z" w16du:dateUtc="2024-12-17T06:55:00Z"/>
          <w:highlight w:val="cyan"/>
        </w:rPr>
      </w:pPr>
    </w:p>
    <w:p w14:paraId="407C4F16" w14:textId="0322F467" w:rsidR="00CB5525" w:rsidDel="00FB56BB" w:rsidRDefault="00915CF8" w:rsidP="001F7CA5">
      <w:pPr>
        <w:jc w:val="both"/>
        <w:rPr>
          <w:moveFrom w:id="272" w:author="Ben Fels" w:date="2024-12-21T13:16:00Z" w16du:dateUtc="2024-12-21T12:16:00Z"/>
        </w:rPr>
      </w:pPr>
      <w:moveFromRangeStart w:id="273" w:author="Ben Fels" w:date="2024-12-21T13:16:00Z" w:name="move185679391"/>
      <w:moveFrom w:id="274" w:author="Ben Fels" w:date="2024-12-21T13:16:00Z" w16du:dateUtc="2024-12-21T12:16:00Z">
        <w:r w:rsidRPr="00915CF8" w:rsidDel="00FB56BB">
          <w:rPr>
            <w:highlight w:val="cyan"/>
          </w:rPr>
          <w:t>Warum Training eines eigenen Models und fine-tuning keine Alternativen sind:</w:t>
        </w:r>
        <w:bookmarkStart w:id="275" w:name="_Toc185697448"/>
        <w:bookmarkStart w:id="276" w:name="_Toc186791522"/>
        <w:bookmarkStart w:id="277" w:name="_Toc187929375"/>
        <w:bookmarkEnd w:id="275"/>
        <w:bookmarkEnd w:id="276"/>
        <w:bookmarkEnd w:id="277"/>
      </w:moveFrom>
    </w:p>
    <w:moveFromRangeEnd w:id="273"/>
    <w:p w14:paraId="3D1E055F" w14:textId="09063E36" w:rsidR="00437BD8" w:rsidRPr="00BB2D45" w:rsidDel="00D31E52" w:rsidRDefault="00D538BE" w:rsidP="001F7CA5">
      <w:pPr>
        <w:jc w:val="both"/>
        <w:rPr>
          <w:del w:id="278" w:author="Ben Fels" w:date="2024-12-21T13:16:00Z" w16du:dateUtc="2024-12-21T12:16:00Z"/>
        </w:rPr>
      </w:pPr>
      <w:del w:id="279" w:author="Ben Fels" w:date="2024-12-21T13:16:00Z" w16du:dateUtc="2024-12-21T12:16:00Z">
        <w:r w:rsidRPr="002312C7" w:rsidDel="00D31E52">
          <w:rPr>
            <w:highlight w:val="magenta"/>
            <w:lang w:val="en-US"/>
            <w:rPrChange w:id="280"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1"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2" w:author="Ben Fels" w:date="2024-12-20T12:31:00Z" w16du:dateUtc="2024-12-20T11:31:00Z">
              <w:rPr>
                <w:lang w:val="en-US"/>
              </w:rPr>
            </w:rPrChange>
          </w:rPr>
          <w:fldChar w:fldCharType="end"/>
        </w:r>
        <w:bookmarkStart w:id="283" w:name="_Toc185697449"/>
        <w:bookmarkStart w:id="284" w:name="_Toc186791523"/>
        <w:bookmarkStart w:id="285" w:name="_Toc187929376"/>
        <w:bookmarkEnd w:id="283"/>
        <w:bookmarkEnd w:id="284"/>
        <w:bookmarkEnd w:id="285"/>
      </w:del>
    </w:p>
    <w:p w14:paraId="20582599" w14:textId="2EF8DDBC" w:rsidR="00AD550E" w:rsidDel="00AD550E" w:rsidRDefault="00491A04" w:rsidP="001F7CA5">
      <w:pPr>
        <w:jc w:val="both"/>
        <w:rPr>
          <w:del w:id="286" w:author="Ben Fels" w:date="2024-12-16T22:04:00Z" w16du:dateUtc="2024-12-16T21:04:00Z"/>
        </w:rPr>
      </w:pPr>
      <w:del w:id="287" w:author="Ben Fels" w:date="2024-12-21T12:47:00Z" w16du:dateUtc="2024-12-21T11:47:00Z">
        <w:r w:rsidRPr="00143A9F" w:rsidDel="00E676E7">
          <w:delText>Forschungsfrage</w:delText>
        </w:r>
        <w:r w:rsidDel="00E676E7">
          <w:delText xml:space="preserve">: </w:delText>
        </w:r>
        <w:r w:rsidRPr="00B13CBF" w:rsidDel="00E676E7">
          <w:rPr>
            <w:highlight w:val="yellow"/>
            <w:rPrChange w:id="2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9" w:name="_Toc185697450"/>
      <w:bookmarkStart w:id="290" w:name="_Toc186791524"/>
      <w:bookmarkStart w:id="291" w:name="_Toc187929377"/>
      <w:bookmarkEnd w:id="289"/>
      <w:bookmarkEnd w:id="290"/>
      <w:bookmarkEnd w:id="291"/>
    </w:p>
    <w:p w14:paraId="18F3FB5D" w14:textId="208C2C48" w:rsidR="00AC5562" w:rsidRPr="00AC5562" w:rsidRDefault="00AC5562">
      <w:pPr>
        <w:pStyle w:val="berschrift2"/>
        <w:pPrChange w:id="292" w:author="Ben Fels" w:date="2024-12-21T09:10:00Z" w16du:dateUtc="2024-12-21T08:10:00Z">
          <w:pPr>
            <w:jc w:val="both"/>
          </w:pPr>
        </w:pPrChange>
      </w:pPr>
      <w:bookmarkStart w:id="293" w:name="_Toc187929378"/>
      <w:r w:rsidRPr="00AC5562">
        <w:t>Begriffsdefinition</w:t>
      </w:r>
      <w:ins w:id="294" w:author="Ben Fels" w:date="2024-12-21T19:36:00Z" w16du:dateUtc="2024-12-21T18:36:00Z">
        <w:r w:rsidR="00004A87">
          <w:t xml:space="preserve"> + Stand der Forschung</w:t>
        </w:r>
      </w:ins>
      <w:bookmarkEnd w:id="293"/>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5" w:author="Ben Fels" w:date="2024-12-21T12:00:00Z" w16du:dateUtc="2024-12-21T11:00:00Z"/>
        </w:rPr>
      </w:pPr>
      <w:r w:rsidRPr="009B2EDD">
        <w:rPr>
          <w:lang w:val="en-US"/>
        </w:rPr>
        <w:lastRenderedPageBreak/>
        <w:t xml:space="preserve">Argument Mining / </w:t>
      </w:r>
      <w:proofErr w:type="spellStart"/>
      <w:r w:rsidRPr="009B2EDD">
        <w:rPr>
          <w:lang w:val="en-US"/>
        </w:rPr>
        <w:t>Argumentationskomponenten</w:t>
      </w:r>
      <w:proofErr w:type="spellEnd"/>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 xml:space="preserve">Prompt Engineering &amp; Prompt Engineering </w:t>
      </w:r>
      <w:proofErr w:type="spellStart"/>
      <w:r w:rsidRPr="009B2EDD">
        <w:rPr>
          <w:lang w:val="en-US"/>
        </w:rPr>
        <w:t>Techniken</w:t>
      </w:r>
      <w:proofErr w:type="spellEnd"/>
      <w:ins w:id="296" w:author="Ben Fels" w:date="2024-12-20T12:33:00Z" w16du:dateUtc="2024-12-20T11:33:00Z">
        <w:r w:rsidR="00C21BBA">
          <w:rPr>
            <w:lang w:val="en-US"/>
          </w:rPr>
          <w:t xml:space="preserve">. </w:t>
        </w:r>
      </w:ins>
    </w:p>
    <w:p w14:paraId="3563A635" w14:textId="51D980BF" w:rsidR="004328D8" w:rsidRDefault="004328D8">
      <w:pPr>
        <w:pStyle w:val="berschrift3"/>
        <w:rPr>
          <w:ins w:id="297" w:author="Ben Fels" w:date="2024-12-21T12:00:00Z" w16du:dateUtc="2024-12-21T11:00:00Z"/>
        </w:rPr>
        <w:pPrChange w:id="298" w:author="Ben Fels" w:date="2024-12-21T12:01:00Z" w16du:dateUtc="2024-12-21T11:01:00Z">
          <w:pPr/>
        </w:pPrChange>
      </w:pPr>
      <w:bookmarkStart w:id="299" w:name="_Toc187929379"/>
      <w:moveToRangeStart w:id="300" w:author="Ben Fels" w:date="2024-12-21T11:53:00Z" w:name="move185674449"/>
      <w:ins w:id="301" w:author="Ben Fels" w:date="2024-12-21T12:00:00Z" w16du:dateUtc="2024-12-21T11:00:00Z">
        <w:r>
          <w:t xml:space="preserve">Argumente </w:t>
        </w:r>
      </w:ins>
      <w:ins w:id="302" w:author="Ben Fels" w:date="2024-12-21T13:25:00Z" w16du:dateUtc="2024-12-21T12:25:00Z">
        <w:r w:rsidR="009F4187">
          <w:t>und Argument Mining</w:t>
        </w:r>
      </w:ins>
      <w:bookmarkEnd w:id="299"/>
    </w:p>
    <w:p w14:paraId="4398F85E" w14:textId="28619A09" w:rsidR="006B219E" w:rsidRDefault="00AA2CFC">
      <w:pPr>
        <w:jc w:val="both"/>
        <w:rPr>
          <w:ins w:id="303" w:author="Ben Fels" w:date="2024-12-21T19:40:00Z" w16du:dateUtc="2024-12-21T18:40:00Z"/>
        </w:rPr>
      </w:pPr>
      <w:ins w:id="304" w:author="Ben Fels" w:date="2024-12-21T13:22:00Z" w16du:dateUtc="2024-12-21T12:22:00Z">
        <w:r w:rsidRPr="005918DB">
          <w:t xml:space="preserve">Nach </w:t>
        </w:r>
        <w:proofErr w:type="spellStart"/>
        <w:r w:rsidRPr="006827AF">
          <w:rPr>
            <w:rFonts w:cs="Arial"/>
            <w:highlight w:val="magenta"/>
            <w:rPrChange w:id="305" w:author="Ben Fels" w:date="2024-12-21T13:22:00Z" w16du:dateUtc="2024-12-21T12:22:00Z">
              <w:rPr>
                <w:rFonts w:cs="Arial"/>
              </w:rPr>
            </w:rPrChange>
          </w:rPr>
          <w:t>Peldszus</w:t>
        </w:r>
        <w:proofErr w:type="spellEnd"/>
        <w:r w:rsidRPr="006827AF">
          <w:rPr>
            <w:rFonts w:cs="Arial"/>
            <w:highlight w:val="magenta"/>
            <w:rPrChange w:id="306" w:author="Ben Fels" w:date="2024-12-21T13:22:00Z" w16du:dateUtc="2024-12-21T12:22:00Z">
              <w:rPr>
                <w:rFonts w:cs="Arial"/>
              </w:rPr>
            </w:rPrChange>
          </w:rPr>
          <w:t xml:space="preserve"> &amp; Stede</w:t>
        </w:r>
        <w:r w:rsidRPr="006827AF">
          <w:rPr>
            <w:highlight w:val="magenta"/>
            <w:rPrChange w:id="307" w:author="Ben Fels" w:date="2024-12-21T13:22:00Z" w16du:dateUtc="2024-12-21T12:22:00Z">
              <w:rPr/>
            </w:rPrChange>
          </w:rPr>
          <w:t xml:space="preserve"> </w:t>
        </w:r>
        <w:r w:rsidRPr="006827AF">
          <w:rPr>
            <w:highlight w:val="magenta"/>
            <w:rPrChange w:id="308" w:author="Ben Fels" w:date="2024-12-21T13:22:00Z" w16du:dateUtc="2024-12-21T12:22:00Z">
              <w:rPr/>
            </w:rPrChange>
          </w:rPr>
          <w:fldChar w:fldCharType="begin"/>
        </w:r>
        <w:r w:rsidRPr="006827AF">
          <w:rPr>
            <w:highlight w:val="magenta"/>
            <w:rPrChange w:id="309"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10" w:author="Ben Fels" w:date="2024-12-21T13:22:00Z" w16du:dateUtc="2024-12-21T12:22:00Z">
              <w:rPr/>
            </w:rPrChange>
          </w:rPr>
          <w:fldChar w:fldCharType="separate"/>
        </w:r>
        <w:r w:rsidRPr="006827AF">
          <w:rPr>
            <w:rFonts w:cs="Arial"/>
            <w:highlight w:val="magenta"/>
            <w:rPrChange w:id="311" w:author="Ben Fels" w:date="2024-12-21T13:22:00Z" w16du:dateUtc="2024-12-21T12:22:00Z">
              <w:rPr>
                <w:rFonts w:cs="Arial"/>
              </w:rPr>
            </w:rPrChange>
          </w:rPr>
          <w:t>(2013)</w:t>
        </w:r>
        <w:r w:rsidRPr="006827AF">
          <w:rPr>
            <w:highlight w:val="magenta"/>
            <w:rPrChange w:id="312" w:author="Ben Fels" w:date="2024-12-21T13:22:00Z" w16du:dateUtc="2024-12-21T12:22:00Z">
              <w:rPr/>
            </w:rPrChange>
          </w:rPr>
          <w:fldChar w:fldCharType="end"/>
        </w:r>
        <w:r w:rsidRPr="005918DB">
          <w:t xml:space="preserve"> sowie </w:t>
        </w:r>
        <w:r w:rsidRPr="006827AF">
          <w:rPr>
            <w:rFonts w:cs="Arial"/>
            <w:highlight w:val="magenta"/>
            <w:rPrChange w:id="313" w:author="Ben Fels" w:date="2024-12-21T13:23:00Z" w16du:dateUtc="2024-12-21T12:23:00Z">
              <w:rPr>
                <w:rFonts w:cs="Arial"/>
              </w:rPr>
            </w:rPrChange>
          </w:rPr>
          <w:t xml:space="preserve">Stab &amp; </w:t>
        </w:r>
        <w:proofErr w:type="spellStart"/>
        <w:r w:rsidRPr="006827AF">
          <w:rPr>
            <w:rFonts w:cs="Arial"/>
            <w:highlight w:val="magenta"/>
            <w:rPrChange w:id="314" w:author="Ben Fels" w:date="2024-12-21T13:23:00Z" w16du:dateUtc="2024-12-21T12:23:00Z">
              <w:rPr>
                <w:rFonts w:cs="Arial"/>
              </w:rPr>
            </w:rPrChange>
          </w:rPr>
          <w:t>Gurevych</w:t>
        </w:r>
        <w:proofErr w:type="spellEnd"/>
        <w:r w:rsidRPr="006827AF">
          <w:rPr>
            <w:highlight w:val="magenta"/>
            <w:rPrChange w:id="315" w:author="Ben Fels" w:date="2024-12-21T13:23:00Z" w16du:dateUtc="2024-12-21T12:23:00Z">
              <w:rPr/>
            </w:rPrChange>
          </w:rPr>
          <w:t xml:space="preserve"> </w:t>
        </w:r>
        <w:r w:rsidRPr="006827AF">
          <w:rPr>
            <w:highlight w:val="magenta"/>
            <w:rPrChange w:id="316"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7" w:author="Ben Fels" w:date="2024-12-21T13:22:00Z" w16du:dateUtc="2024-12-21T12:22:00Z">
        <w:r w:rsidRPr="006827AF">
          <w:rPr>
            <w:highlight w:val="magenta"/>
            <w:rPrChange w:id="318" w:author="Ben Fels" w:date="2024-12-21T13:23:00Z" w16du:dateUtc="2024-12-21T12:23:00Z">
              <w:rPr/>
            </w:rPrChange>
          </w:rPr>
          <w:fldChar w:fldCharType="separate"/>
        </w:r>
      </w:ins>
      <w:r w:rsidR="008833CB" w:rsidRPr="008833CB">
        <w:rPr>
          <w:rFonts w:cs="Arial"/>
          <w:highlight w:val="magenta"/>
        </w:rPr>
        <w:t>(2017b)</w:t>
      </w:r>
      <w:ins w:id="319" w:author="Ben Fels" w:date="2024-12-21T13:22:00Z" w16du:dateUtc="2024-12-21T12:22:00Z">
        <w:r w:rsidRPr="006827AF">
          <w:rPr>
            <w:highlight w:val="magenta"/>
            <w:rPrChange w:id="320" w:author="Ben Fels" w:date="2024-12-21T13:23:00Z" w16du:dateUtc="2024-12-21T12:23:00Z">
              <w:rPr/>
            </w:rPrChange>
          </w:rPr>
          <w:fldChar w:fldCharType="end"/>
        </w:r>
        <w:r w:rsidRPr="005918DB">
          <w:t xml:space="preserve"> </w:t>
        </w:r>
        <w:r w:rsidRPr="005E17A1">
          <w:rPr>
            <w:highlight w:val="yellow"/>
            <w:rPrChange w:id="321"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22" w:author="Ben Fels" w:date="2024-12-21T13:24:00Z" w16du:dateUtc="2024-12-21T12:24:00Z">
              <w:rPr/>
            </w:rPrChange>
          </w:rPr>
          <w:fldChar w:fldCharType="begin"/>
        </w:r>
        <w:r w:rsidRPr="005E17A1">
          <w:rPr>
            <w:highlight w:val="magenta"/>
            <w:rPrChange w:id="323"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4" w:author="Ben Fels" w:date="2024-12-21T13:24:00Z" w16du:dateUtc="2024-12-21T12:24:00Z">
              <w:rPr/>
            </w:rPrChange>
          </w:rPr>
          <w:fldChar w:fldCharType="separate"/>
        </w:r>
        <w:r w:rsidRPr="005E17A1">
          <w:rPr>
            <w:rFonts w:cs="Arial"/>
            <w:highlight w:val="magenta"/>
            <w:rPrChange w:id="325"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6" w:author="Ben Fels" w:date="2024-12-21T13:24:00Z" w16du:dateUtc="2024-12-21T12:24:00Z">
              <w:rPr/>
            </w:rPrChange>
          </w:rPr>
          <w:fldChar w:fldCharType="end"/>
        </w:r>
        <w:r w:rsidRPr="005918DB">
          <w:t xml:space="preserve"> </w:t>
        </w:r>
        <w:r w:rsidRPr="005E17A1">
          <w:rPr>
            <w:highlight w:val="yellow"/>
            <w:rPrChange w:id="327" w:author="Ben Fels" w:date="2024-12-21T13:24:00Z" w16du:dateUtc="2024-12-21T12:24:00Z">
              <w:rPr/>
            </w:rPrChange>
          </w:rPr>
          <w:t xml:space="preserve">die automatische Identifikation und Extraktion der Argumentationskomponenten und deren Beziehungen zueinander </w:t>
        </w:r>
        <w:commentRangeStart w:id="328"/>
        <w:commentRangeStart w:id="329"/>
        <w:r w:rsidRPr="005E17A1">
          <w:rPr>
            <w:highlight w:val="yellow"/>
            <w:rPrChange w:id="330" w:author="Ben Fels" w:date="2024-12-21T13:24:00Z" w16du:dateUtc="2024-12-21T12:24:00Z">
              <w:rPr/>
            </w:rPrChange>
          </w:rPr>
          <w:t xml:space="preserve">aus Texten </w:t>
        </w:r>
      </w:ins>
      <w:commentRangeEnd w:id="328"/>
      <w:ins w:id="331" w:author="Ben Fels" w:date="2024-12-21T13:27:00Z" w16du:dateUtc="2024-12-21T12:27:00Z">
        <w:r w:rsidR="00EF77C8">
          <w:rPr>
            <w:rStyle w:val="Kommentarzeichen"/>
          </w:rPr>
          <w:commentReference w:id="328"/>
        </w:r>
      </w:ins>
      <w:commentRangeEnd w:id="329"/>
      <w:r w:rsidR="00252304">
        <w:rPr>
          <w:rStyle w:val="Kommentarzeichen"/>
        </w:rPr>
        <w:commentReference w:id="329"/>
      </w:r>
      <w:ins w:id="332" w:author="Ben Fels" w:date="2024-12-21T13:22:00Z" w16du:dateUtc="2024-12-21T12:22:00Z">
        <w:r w:rsidRPr="005E17A1">
          <w:rPr>
            <w:highlight w:val="yellow"/>
            <w:rPrChange w:id="333" w:author="Ben Fels" w:date="2024-12-21T13:24:00Z" w16du:dateUtc="2024-12-21T12:24:00Z">
              <w:rPr/>
            </w:rPrChange>
          </w:rPr>
          <w:t>verstanden werden.</w:t>
        </w:r>
        <w:r w:rsidRPr="005918DB">
          <w:t xml:space="preserve"> Argument Mining stammt aus dem Bereich des NLP </w:t>
        </w:r>
        <w:r w:rsidRPr="005E17A1">
          <w:rPr>
            <w:highlight w:val="magenta"/>
            <w:rPrChange w:id="334" w:author="Ben Fels" w:date="2024-12-21T13:24:00Z" w16du:dateUtc="2024-12-21T12:24:00Z">
              <w:rPr/>
            </w:rPrChange>
          </w:rPr>
          <w:fldChar w:fldCharType="begin"/>
        </w:r>
        <w:r w:rsidRPr="005E17A1">
          <w:rPr>
            <w:highlight w:val="magenta"/>
            <w:rPrChange w:id="3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6" w:author="Ben Fels" w:date="2024-12-21T13:24:00Z" w16du:dateUtc="2024-12-21T12:24:00Z">
              <w:rPr/>
            </w:rPrChange>
          </w:rPr>
          <w:fldChar w:fldCharType="separate"/>
        </w:r>
        <w:r w:rsidRPr="005E17A1">
          <w:rPr>
            <w:rFonts w:cs="Arial"/>
            <w:highlight w:val="magenta"/>
            <w:rPrChange w:id="337" w:author="Ben Fels" w:date="2024-12-21T13:24:00Z" w16du:dateUtc="2024-12-21T12:24:00Z">
              <w:rPr>
                <w:rFonts w:cs="Arial"/>
              </w:rPr>
            </w:rPrChange>
          </w:rPr>
          <w:t>(Yeginbergen et al., 2024, S. 11687)</w:t>
        </w:r>
        <w:r w:rsidRPr="005E17A1">
          <w:rPr>
            <w:highlight w:val="magenta"/>
            <w:rPrChange w:id="338" w:author="Ben Fels" w:date="2024-12-21T13:24:00Z" w16du:dateUtc="2024-12-21T12:24:00Z">
              <w:rPr/>
            </w:rPrChange>
          </w:rPr>
          <w:fldChar w:fldCharType="end"/>
        </w:r>
      </w:ins>
      <w:ins w:id="339" w:author="Ben Fels" w:date="2024-12-21T13:24:00Z" w16du:dateUtc="2024-12-21T12:24:00Z">
        <w:r w:rsidR="005E17A1">
          <w:t xml:space="preserve">, </w:t>
        </w:r>
      </w:ins>
      <w:ins w:id="340" w:author="Ben Fels" w:date="2024-12-21T13:22:00Z" w16du:dateUtc="2024-12-21T12:22:00Z">
        <w:r w:rsidRPr="005918DB">
          <w:t xml:space="preserve">welcher wiederum ein Teil aus dem Bereich der künstlichen Intelligenz ist </w:t>
        </w:r>
        <w:r w:rsidRPr="005E17A1">
          <w:rPr>
            <w:highlight w:val="magenta"/>
            <w:rPrChange w:id="341" w:author="Ben Fels" w:date="2024-12-21T13:24:00Z" w16du:dateUtc="2024-12-21T12:24:00Z">
              <w:rPr/>
            </w:rPrChange>
          </w:rPr>
          <w:fldChar w:fldCharType="begin"/>
        </w:r>
        <w:r w:rsidRPr="005E17A1">
          <w:rPr>
            <w:highlight w:val="magenta"/>
            <w:rPrChange w:id="3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3" w:author="Ben Fels" w:date="2024-12-21T13:24:00Z" w16du:dateUtc="2024-12-21T12:24:00Z">
              <w:rPr/>
            </w:rPrChange>
          </w:rPr>
          <w:fldChar w:fldCharType="separate"/>
        </w:r>
        <w:r w:rsidRPr="005E17A1">
          <w:rPr>
            <w:rFonts w:cs="Arial"/>
            <w:highlight w:val="magenta"/>
            <w:rPrChange w:id="344" w:author="Ben Fels" w:date="2024-12-21T13:24:00Z" w16du:dateUtc="2024-12-21T12:24:00Z">
              <w:rPr>
                <w:rFonts w:cs="Arial"/>
              </w:rPr>
            </w:rPrChange>
          </w:rPr>
          <w:t>(Kochmar, 2022; Lu et al., 2024, S. 2)</w:t>
        </w:r>
        <w:r w:rsidRPr="005E17A1">
          <w:rPr>
            <w:highlight w:val="magenta"/>
            <w:rPrChange w:id="345" w:author="Ben Fels" w:date="2024-12-21T13:24:00Z" w16du:dateUtc="2024-12-21T12:24:00Z">
              <w:rPr/>
            </w:rPrChange>
          </w:rPr>
          <w:fldChar w:fldCharType="end"/>
        </w:r>
        <w:r w:rsidRPr="005E17A1">
          <w:rPr>
            <w:highlight w:val="magenta"/>
            <w:rPrChange w:id="346" w:author="Ben Fels" w:date="2024-12-21T13:24:00Z" w16du:dateUtc="2024-12-21T12:24:00Z">
              <w:rPr/>
            </w:rPrChange>
          </w:rPr>
          <w:t>.</w:t>
        </w:r>
      </w:ins>
      <w:ins w:id="347" w:author="Ben Fels" w:date="2024-12-21T13:25:00Z" w16du:dateUtc="2024-12-21T12:25:00Z">
        <w:r w:rsidR="00204D6A">
          <w:t xml:space="preserve"> </w:t>
        </w:r>
        <w:r w:rsidR="00204D6A" w:rsidRPr="00204D6A">
          <w:rPr>
            <w:highlight w:val="cyan"/>
            <w:rPrChange w:id="348" w:author="Ben Fels" w:date="2024-12-21T13:25:00Z" w16du:dateUtc="2024-12-21T12:25:00Z">
              <w:rPr/>
            </w:rPrChange>
          </w:rPr>
          <w:t>Hier ggf. künstliche Intelligenz definieren</w:t>
        </w:r>
      </w:ins>
    </w:p>
    <w:p w14:paraId="1242DDEA" w14:textId="3C632D5E" w:rsidR="006B219E" w:rsidDel="00A8436A" w:rsidRDefault="006B219E">
      <w:pPr>
        <w:jc w:val="both"/>
        <w:rPr>
          <w:del w:id="349" w:author="Ben Fels" w:date="2024-12-21T19:43:00Z" w16du:dateUtc="2024-12-21T18:43:00Z"/>
          <w:moveTo w:id="350" w:author="Ben Fels" w:date="2024-12-21T11:53:00Z" w16du:dateUtc="2024-12-21T10:53:00Z"/>
        </w:rPr>
        <w:pPrChange w:id="351" w:author="Ben Fels" w:date="2024-12-21T13:23:00Z" w16du:dateUtc="2024-12-21T12:23:00Z">
          <w:pPr/>
        </w:pPrChange>
      </w:pPr>
    </w:p>
    <w:p w14:paraId="4D1E8235" w14:textId="5F59027A" w:rsidR="004328D8" w:rsidDel="00EF77C8" w:rsidRDefault="004328D8" w:rsidP="004328D8">
      <w:pPr>
        <w:rPr>
          <w:del w:id="352" w:author="Ben Fels" w:date="2024-12-21T13:27:00Z" w16du:dateUtc="2024-12-21T12:27:00Z"/>
        </w:rPr>
      </w:pPr>
      <w:moveToRangeStart w:id="353" w:author="Ben Fels" w:date="2024-12-21T12:00:00Z" w:name="move185674825"/>
      <w:moveToRangeEnd w:id="300"/>
      <w:moveTo w:id="354" w:author="Ben Fels" w:date="2024-12-21T12:00:00Z" w16du:dateUtc="2024-12-21T11:00:00Z">
        <w:del w:id="355"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6" w:author="Ben Fels" w:date="2024-12-21T13:36:00Z" w16du:dateUtc="2024-12-21T12:36:00Z"/>
          <w:moveTo w:id="357" w:author="Ben Fels" w:date="2024-12-21T12:00:00Z" w16du:dateUtc="2024-12-21T11:00:00Z"/>
        </w:rPr>
      </w:pPr>
      <w:moveTo w:id="358" w:author="Ben Fels" w:date="2024-12-21T12:00:00Z" w16du:dateUtc="2024-12-21T11:00:00Z">
        <w:del w:id="35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60" w:author="Ben Fels" w:date="2024-12-21T19:40:00Z" w16du:dateUtc="2024-12-21T18:40:00Z"/>
          <w:moveTo w:id="361" w:author="Ben Fels" w:date="2024-12-21T12:00:00Z" w16du:dateUtc="2024-12-21T11:00:00Z"/>
          <w:i/>
        </w:rPr>
      </w:pPr>
      <w:moveTo w:id="362" w:author="Ben Fels" w:date="2024-12-21T12:00:00Z" w16du:dateUtc="2024-12-21T11:00:00Z">
        <w:del w:id="363" w:author="Ben Fels" w:date="2024-12-21T19:40:00Z" w16du:dateUtc="2024-12-21T18:40:00Z">
          <w:r w:rsidRPr="00EE07C6" w:rsidDel="006B219E">
            <w:rPr>
              <w:highlight w:val="magenta"/>
            </w:rPr>
            <w:fldChar w:fldCharType="begin"/>
          </w:r>
        </w:del>
      </w:moveTo>
      <w:del w:id="364"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65" w:author="Ben Fels" w:date="2024-12-21T12:00:00Z" w16du:dateUtc="2024-12-21T11:00:00Z">
        <w:del w:id="366" w:author="Ben Fels" w:date="2024-12-21T19:40:00Z" w16du:dateUtc="2024-12-21T18:40:00Z">
          <w:r w:rsidRPr="00EE07C6" w:rsidDel="006B219E">
            <w:rPr>
              <w:highlight w:val="magenta"/>
            </w:rPr>
            <w:fldChar w:fldCharType="separate"/>
          </w:r>
        </w:del>
      </w:moveTo>
      <w:del w:id="367" w:author="Ben Fels" w:date="2024-12-21T19:40:00Z" w16du:dateUtc="2024-12-21T18:40:00Z">
        <w:r w:rsidR="006B219E" w:rsidRPr="006B219E" w:rsidDel="006B219E">
          <w:rPr>
            <w:rFonts w:cs="Arial"/>
            <w:highlight w:val="magenta"/>
          </w:rPr>
          <w:delText>(2020)</w:delText>
        </w:r>
      </w:del>
      <w:moveTo w:id="368" w:author="Ben Fels" w:date="2024-12-21T12:00:00Z" w16du:dateUtc="2024-12-21T11:00:00Z">
        <w:del w:id="369"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70" w:author="Ben Fels" w:date="2024-12-21T13:38:00Z" w16du:dateUtc="2024-12-21T12:38:00Z"/>
          <w:moveTo w:id="371" w:author="Ben Fels" w:date="2024-12-21T12:00:00Z" w16du:dateUtc="2024-12-21T11:00:00Z"/>
          <w:i/>
        </w:rPr>
      </w:pPr>
      <w:moveTo w:id="372" w:author="Ben Fels" w:date="2024-12-21T12:00:00Z" w16du:dateUtc="2024-12-21T11:00:00Z">
        <w:del w:id="373"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74" w:author="Ben Fels" w:date="2024-12-21T13:39:00Z" w16du:dateUtc="2024-12-21T12:39:00Z"/>
          <w:moveTo w:id="375" w:author="Ben Fels" w:date="2024-12-21T12:00:00Z" w16du:dateUtc="2024-12-21T11:00:00Z"/>
          <w:b/>
          <w:rPrChange w:id="376" w:author="Ben Fels" w:date="2024-12-21T18:08:00Z" w16du:dateUtc="2024-12-21T17:08:00Z">
            <w:rPr>
              <w:del w:id="377" w:author="Ben Fels" w:date="2024-12-21T13:39:00Z" w16du:dateUtc="2024-12-21T12:39:00Z"/>
              <w:moveTo w:id="378" w:author="Ben Fels" w:date="2024-12-21T12:00:00Z" w16du:dateUtc="2024-12-21T11:00:00Z"/>
              <w:b/>
              <w:lang w:val="en-US"/>
            </w:rPr>
          </w:rPrChange>
        </w:rPr>
      </w:pPr>
      <w:moveTo w:id="379" w:author="Ben Fels" w:date="2024-12-21T12:00:00Z" w16du:dateUtc="2024-12-21T11:00:00Z">
        <w:del w:id="380"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81" w:author="Ben Fels" w:date="2024-12-21T12:00:00Z" w16du:dateUtc="2024-12-21T11:00:00Z"/>
          <w:moveTo w:id="382" w:author="Ben Fels" w:date="2024-12-21T12:00:00Z" w16du:dateUtc="2024-12-21T11:00:00Z"/>
        </w:rPr>
      </w:pPr>
      <w:moveTo w:id="383" w:author="Ben Fels" w:date="2024-12-21T12:00:00Z" w16du:dateUtc="2024-12-21T11:00:00Z">
        <w:del w:id="384"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85" w:author="Ben Fels" w:date="2024-12-21T13:39:00Z" w16du:dateUtc="2024-12-21T12:39:00Z"/>
          <w:moveTo w:id="386" w:author="Ben Fels" w:date="2024-12-21T12:00:00Z" w16du:dateUtc="2024-12-21T11:00:00Z"/>
        </w:rPr>
      </w:pPr>
      <w:moveTo w:id="387" w:author="Ben Fels" w:date="2024-12-21T12:00:00Z" w16du:dateUtc="2024-12-21T11:00:00Z">
        <w:del w:id="388" w:author="Ben Fels" w:date="2024-12-21T12:00:00Z" w16du:dateUtc="2024-12-21T11:00:00Z">
          <w:r w:rsidDel="004328D8">
            <w:delText>Doch was genau ist ein Argument?</w:delText>
          </w:r>
        </w:del>
      </w:moveTo>
    </w:p>
    <w:moveToRangeEnd w:id="353"/>
    <w:p w14:paraId="6B32E185" w14:textId="77777777" w:rsidR="004328D8" w:rsidRDefault="004328D8" w:rsidP="00025B9B">
      <w:pPr>
        <w:rPr>
          <w:ins w:id="389" w:author="Ben Fels" w:date="2024-12-21T12:01:00Z" w16du:dateUtc="2024-12-21T11:01:00Z"/>
        </w:rPr>
      </w:pPr>
    </w:p>
    <w:p w14:paraId="03AE9598" w14:textId="088A20D0" w:rsidR="004328D8" w:rsidRDefault="004328D8" w:rsidP="004328D8">
      <w:pPr>
        <w:pStyle w:val="berschrift3"/>
        <w:rPr>
          <w:ins w:id="390" w:author="Ben Fels" w:date="2024-12-21T13:34:00Z" w16du:dateUtc="2024-12-21T12:34:00Z"/>
        </w:rPr>
      </w:pPr>
      <w:bookmarkStart w:id="391" w:name="_Toc187929380"/>
      <w:ins w:id="392" w:author="Ben Fels" w:date="2024-12-21T12:01:00Z" w16du:dateUtc="2024-12-21T11:01:00Z">
        <w:r>
          <w:t xml:space="preserve">Aufgaben des Argument </w:t>
        </w:r>
        <w:proofErr w:type="spellStart"/>
        <w:r>
          <w:t>minings</w:t>
        </w:r>
      </w:ins>
      <w:bookmarkEnd w:id="391"/>
      <w:proofErr w:type="spellEnd"/>
    </w:p>
    <w:p w14:paraId="0B39212C" w14:textId="77777777" w:rsidR="00026FF8" w:rsidRDefault="00E93172" w:rsidP="006E6972">
      <w:pPr>
        <w:jc w:val="both"/>
      </w:pPr>
      <w:ins w:id="393"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94" w:author="Ben Fels" w:date="2024-12-21T20:19:00Z" w16du:dateUtc="2024-12-21T19:19:00Z">
        <w:r w:rsidR="00CC21E1" w:rsidRPr="007B766F">
          <w:rPr>
            <w:highlight w:val="green"/>
          </w:rPr>
          <w:t xml:space="preserve">. Es werden sowohl </w:t>
        </w:r>
      </w:ins>
      <w:ins w:id="395" w:author="Ben Fels" w:date="2024-12-21T13:46:00Z" w16du:dateUtc="2024-12-21T12:46:00Z">
        <w:r w:rsidR="00D50C0A" w:rsidRPr="007B766F">
          <w:rPr>
            <w:highlight w:val="green"/>
            <w:rPrChange w:id="396" w:author="Ben Fels" w:date="2024-12-21T13:46:00Z" w16du:dateUtc="2024-12-21T12:46:00Z">
              <w:rPr>
                <w:lang w:val="en-US"/>
              </w:rPr>
            </w:rPrChange>
          </w:rPr>
          <w:t>zwei</w:t>
        </w:r>
      </w:ins>
      <w:ins w:id="397"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8"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9" w:author="Ben Fels" w:date="2024-12-21T13:49:00Z" w16du:dateUtc="2024-12-21T12:49:00Z">
        <w:r w:rsidR="00495AC8">
          <w:fldChar w:fldCharType="end"/>
        </w:r>
      </w:ins>
      <w:del w:id="400"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01" w:author="Ben Fels" w:date="2024-12-21T20:19:00Z" w16du:dateUtc="2024-12-21T19:19:00Z">
        <w:r w:rsidR="00CC21E1">
          <w:t xml:space="preserve"> a</w:t>
        </w:r>
        <w:r w:rsidR="00CC21E1" w:rsidRPr="007B766F">
          <w:rPr>
            <w:highlight w:val="green"/>
          </w:rPr>
          <w:t xml:space="preserve">ls auch </w:t>
        </w:r>
      </w:ins>
      <w:ins w:id="402" w:author="Ben Fels" w:date="2024-12-21T13:47:00Z" w16du:dateUtc="2024-12-21T12:47:00Z">
        <w:r w:rsidR="00D50C0A" w:rsidRPr="007B766F">
          <w:rPr>
            <w:highlight w:val="green"/>
          </w:rPr>
          <w:t>drei</w:t>
        </w:r>
        <w:r w:rsidR="00D50C0A" w:rsidRPr="00FF68C4">
          <w:t xml:space="preserve"> </w:t>
        </w:r>
      </w:ins>
      <w:ins w:id="403" w:author="Ben Fels" w:date="2024-12-21T13:49:00Z" w16du:dateUtc="2024-12-21T12:49:00Z">
        <w:r w:rsidR="00495AC8" w:rsidRPr="00877DAF">
          <w:rPr>
            <w:highlight w:val="magenta"/>
            <w:rPrChange w:id="404"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05" w:author="Ben Fels" w:date="2024-12-21T13:49:00Z" w16du:dateUtc="2024-12-21T12:49:00Z">
        <w:r w:rsidR="00495AC8" w:rsidRPr="00877DAF">
          <w:rPr>
            <w:highlight w:val="magenta"/>
            <w:rPrChange w:id="406"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7" w:author="Ben Fels" w:date="2024-12-21T13:49:00Z" w16du:dateUtc="2024-12-21T12:49:00Z">
        <w:r w:rsidR="00495AC8" w:rsidRPr="00877DAF">
          <w:rPr>
            <w:highlight w:val="magenta"/>
            <w:rPrChange w:id="408" w:author="Ben Fels" w:date="2024-12-21T18:36:00Z" w16du:dateUtc="2024-12-21T17:36:00Z">
              <w:rPr/>
            </w:rPrChange>
          </w:rPr>
          <w:fldChar w:fldCharType="end"/>
        </w:r>
        <w:r w:rsidR="00495AC8" w:rsidRPr="00FF68C4">
          <w:t xml:space="preserve"> </w:t>
        </w:r>
      </w:ins>
      <w:ins w:id="409" w:author="Ben Fels" w:date="2024-12-21T13:47:00Z" w16du:dateUtc="2024-12-21T12:47:00Z">
        <w:r w:rsidR="00D50C0A" w:rsidRPr="007B766F">
          <w:rPr>
            <w:highlight w:val="green"/>
          </w:rPr>
          <w:t>Teilaufgaben benannt.</w:t>
        </w:r>
      </w:ins>
      <w:r w:rsidR="00395122" w:rsidRPr="007B766F">
        <w:rPr>
          <w:highlight w:val="green"/>
        </w:rPr>
        <w:t xml:space="preserve"> </w:t>
      </w:r>
      <w:ins w:id="410"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11" w:author="Ben Fels" w:date="2024-12-21T13:40:00Z" w16du:dateUtc="2024-12-21T12:40:00Z">
        <w:r w:rsidR="007031B4" w:rsidRPr="008C679F">
          <w:rPr>
            <w:highlight w:val="green"/>
            <w:rPrChange w:id="412" w:author="Ben Fels" w:date="2024-12-21T14:12:00Z" w16du:dateUtc="2024-12-21T13:12:00Z">
              <w:rPr/>
            </w:rPrChange>
          </w:rPr>
          <w:t xml:space="preserve">Für diese Untersuchung wird die folgende </w:t>
        </w:r>
      </w:ins>
      <w:ins w:id="413" w:author="Ben Fels" w:date="2024-12-21T13:51:00Z" w16du:dateUtc="2024-12-21T12:51:00Z">
        <w:r w:rsidR="00D01EBE" w:rsidRPr="008C679F">
          <w:rPr>
            <w:highlight w:val="green"/>
            <w:rPrChange w:id="414" w:author="Ben Fels" w:date="2024-12-21T14:12:00Z" w16du:dateUtc="2024-12-21T13:12:00Z">
              <w:rPr/>
            </w:rPrChange>
          </w:rPr>
          <w:t xml:space="preserve">dreiteilige </w:t>
        </w:r>
        <w:r w:rsidR="00475EAE" w:rsidRPr="008C679F">
          <w:rPr>
            <w:highlight w:val="green"/>
            <w:rPrChange w:id="415" w:author="Ben Fels" w:date="2024-12-21T14:12:00Z" w16du:dateUtc="2024-12-21T13:12:00Z">
              <w:rPr/>
            </w:rPrChange>
          </w:rPr>
          <w:t xml:space="preserve">Gliederung der </w:t>
        </w:r>
      </w:ins>
      <w:ins w:id="416" w:author="Ben Fels" w:date="2024-12-21T13:34:00Z" w16du:dateUtc="2024-12-21T12:34:00Z">
        <w:r w:rsidRPr="008C679F">
          <w:rPr>
            <w:highlight w:val="green"/>
            <w:rPrChange w:id="417" w:author="Ben Fels" w:date="2024-12-21T14:12:00Z" w16du:dateUtc="2024-12-21T13:12:00Z">
              <w:rPr/>
            </w:rPrChange>
          </w:rPr>
          <w:t xml:space="preserve">Teilaufgaben </w:t>
        </w:r>
      </w:ins>
      <w:ins w:id="418" w:author="Ben Fels" w:date="2024-12-21T13:41:00Z" w16du:dateUtc="2024-12-21T12:41:00Z">
        <w:r w:rsidR="00B14C0A" w:rsidRPr="008C679F">
          <w:rPr>
            <w:highlight w:val="green"/>
            <w:rPrChange w:id="419" w:author="Ben Fels" w:date="2024-12-21T14:12:00Z" w16du:dateUtc="2024-12-21T13:12:00Z">
              <w:rPr/>
            </w:rPrChange>
          </w:rPr>
          <w:t>herangezogen</w:t>
        </w:r>
      </w:ins>
      <w:ins w:id="420" w:author="Ben Fels" w:date="2024-12-21T13:34:00Z" w16du:dateUtc="2024-12-21T12:34:00Z">
        <w:r w:rsidRPr="008C679F">
          <w:rPr>
            <w:highlight w:val="green"/>
            <w:rPrChange w:id="421" w:author="Ben Fels" w:date="2024-12-21T14:12:00Z" w16du:dateUtc="2024-12-21T13:12:00Z">
              <w:rPr/>
            </w:rPrChange>
          </w:rPr>
          <w:t xml:space="preserve">. Zunächst wird der argumentative Text von dem nicht-argumentativen Text getrennt, gefolgt von der Unterteilung der </w:t>
        </w:r>
        <w:commentRangeStart w:id="422"/>
        <w:r w:rsidRPr="008C679F">
          <w:rPr>
            <w:highlight w:val="green"/>
            <w:rPrChange w:id="423" w:author="Ben Fels" w:date="2024-12-21T14:12:00Z" w16du:dateUtc="2024-12-21T13:12:00Z">
              <w:rPr/>
            </w:rPrChange>
          </w:rPr>
          <w:t>Argumentationskomponenten in Behauptungen und Prämissen. Abschließend werden die argumentativen Bezie</w:t>
        </w:r>
      </w:ins>
      <w:commentRangeEnd w:id="422"/>
      <w:r w:rsidR="00EE61BF">
        <w:rPr>
          <w:rStyle w:val="Kommentarzeichen"/>
        </w:rPr>
        <w:commentReference w:id="422"/>
      </w:r>
      <w:ins w:id="424" w:author="Ben Fels" w:date="2024-12-21T13:34:00Z" w16du:dateUtc="2024-12-21T12:34:00Z">
        <w:r w:rsidRPr="008C679F">
          <w:rPr>
            <w:highlight w:val="green"/>
            <w:rPrChange w:id="425" w:author="Ben Fels" w:date="2024-12-21T14:12:00Z" w16du:dateUtc="2024-12-21T13:12:00Z">
              <w:rPr/>
            </w:rPrChange>
          </w:rPr>
          <w:t xml:space="preserve">hungen </w:t>
        </w:r>
      </w:ins>
      <w:r w:rsidR="00E62394">
        <w:rPr>
          <w:highlight w:val="green"/>
        </w:rPr>
        <w:t xml:space="preserve">zwischen den Argumentationskomponenten </w:t>
      </w:r>
      <w:ins w:id="426" w:author="Ben Fels" w:date="2024-12-21T13:34:00Z" w16du:dateUtc="2024-12-21T12:34:00Z">
        <w:r w:rsidRPr="008C679F">
          <w:rPr>
            <w:highlight w:val="green"/>
            <w:rPrChange w:id="427"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8" w:author="Ben Fels" w:date="2024-12-21T13:45:00Z" w16du:dateUtc="2024-12-21T12:45:00Z">
        <w:r w:rsidRPr="007B766F">
          <w:rPr>
            <w:highlight w:val="green"/>
          </w:rPr>
          <w:lastRenderedPageBreak/>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29" w:author="Ben Fels" w:date="2024-12-21T13:46:00Z" w16du:dateUtc="2024-12-21T12:46:00Z">
        <w:r>
          <w:t>.</w:t>
        </w:r>
      </w:ins>
      <w:ins w:id="430" w:author="Ben Fels" w:date="2024-12-21T14:01:00Z" w16du:dateUtc="2024-12-21T13:01:00Z">
        <w:r>
          <w:t xml:space="preserve"> </w:t>
        </w:r>
      </w:ins>
    </w:p>
    <w:p w14:paraId="2E2B9C8A" w14:textId="486C5CE1" w:rsidR="00F86CE9" w:rsidRPr="00010F4B" w:rsidDel="002F0878" w:rsidRDefault="00035068" w:rsidP="0020785D">
      <w:pPr>
        <w:rPr>
          <w:ins w:id="431" w:author="Ben Fels" w:date="2024-12-21T12:01:00Z" w16du:dateUtc="2024-12-21T11:01:00Z"/>
          <w:del w:id="432" w:author="Ben Fels" w:date="2024-12-21T12:16:00Z" w16du:dateUtc="2024-12-21T11:16:00Z"/>
        </w:rPr>
      </w:pPr>
      <w:r>
        <w:t xml:space="preserve">Zur Bearbeitung der Teilaufgaben werden nach </w:t>
      </w:r>
      <w:ins w:id="433"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34" w:author="Ben Fels" w:date="2024-12-21T19:41:00Z" w16du:dateUtc="2024-12-21T18:41:00Z">
        <w:r w:rsidR="00BC3DF2" w:rsidRPr="00D23882">
          <w:t xml:space="preserve">diverse </w:t>
        </w:r>
      </w:ins>
      <w:ins w:id="435" w:author="Ben Fels" w:date="2024-12-21T19:40:00Z" w16du:dateUtc="2024-12-21T18:40:00Z">
        <w:r w:rsidR="00BC3DF2" w:rsidRPr="00D23882">
          <w:t xml:space="preserve">Techniken, einschließlich statistischer und linguistischer Methoden </w:t>
        </w:r>
      </w:ins>
      <w:r w:rsidR="00164717">
        <w:t>genutzt</w:t>
      </w:r>
      <w:ins w:id="436" w:author="Ben Fels" w:date="2024-12-21T19:40:00Z" w16du:dateUtc="2024-12-21T18:40:00Z">
        <w:r w:rsidR="00BC3DF2" w:rsidRPr="00D23882">
          <w:t>.</w:t>
        </w:r>
      </w:ins>
      <w:r w:rsidR="00965CED">
        <w:t xml:space="preserve"> </w:t>
      </w:r>
      <w:ins w:id="437"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38" w:author="Ben Fels" w:date="2024-12-21T13:56:00Z" w16du:dateUtc="2024-12-21T12:56:00Z">
        <w:r w:rsidR="0020785D" w:rsidRPr="000A16D0">
          <w:t>als</w:t>
        </w:r>
      </w:ins>
      <w:ins w:id="439" w:author="Ben Fels" w:date="2024-12-21T13:57:00Z" w16du:dateUtc="2024-12-21T12:57:00Z">
        <w:r w:rsidR="0020785D" w:rsidRPr="000A16D0">
          <w:t xml:space="preserve"> eine Sequenzetikettierungsaufgabe</w:t>
        </w:r>
      </w:ins>
      <w:ins w:id="440" w:author="Ben Fels" w:date="2024-12-21T13:56:00Z" w16du:dateUtc="2024-12-21T12:56:00Z">
        <w:r w:rsidR="0020785D" w:rsidRPr="000A16D0">
          <w:t xml:space="preserve"> </w:t>
        </w:r>
      </w:ins>
      <w:ins w:id="441" w:author="Ben Fels" w:date="2024-12-21T13:57:00Z" w16du:dateUtc="2024-12-21T12:57:00Z">
        <w:r w:rsidR="0020785D" w:rsidRPr="000A16D0">
          <w:t>(</w:t>
        </w:r>
      </w:ins>
      <w:proofErr w:type="spellStart"/>
      <w:ins w:id="442" w:author="Ben Fels" w:date="2024-12-21T12:15:00Z" w16du:dateUtc="2024-12-21T11:15:00Z">
        <w:r w:rsidR="0020785D" w:rsidRPr="000A16D0">
          <w:rPr>
            <w:highlight w:val="darkGray"/>
          </w:rPr>
          <w:t>sequence</w:t>
        </w:r>
        <w:proofErr w:type="spellEnd"/>
        <w:r w:rsidR="0020785D" w:rsidRPr="000A16D0">
          <w:rPr>
            <w:highlight w:val="darkGray"/>
          </w:rPr>
          <w:t xml:space="preserve"> </w:t>
        </w:r>
        <w:proofErr w:type="spellStart"/>
        <w:r w:rsidR="0020785D" w:rsidRPr="000A16D0">
          <w:rPr>
            <w:highlight w:val="darkGray"/>
          </w:rPr>
          <w:t>labeling</w:t>
        </w:r>
        <w:proofErr w:type="spellEnd"/>
        <w:r w:rsidR="0020785D" w:rsidRPr="000A16D0">
          <w:rPr>
            <w:highlight w:val="darkGray"/>
          </w:rPr>
          <w:t xml:space="preserve"> </w:t>
        </w:r>
        <w:proofErr w:type="spellStart"/>
        <w:r w:rsidR="0020785D" w:rsidRPr="000A16D0">
          <w:rPr>
            <w:highlight w:val="darkGray"/>
          </w:rPr>
          <w:t>task</w:t>
        </w:r>
      </w:ins>
      <w:proofErr w:type="spellEnd"/>
      <w:ins w:id="443" w:author="Ben Fels" w:date="2024-12-21T13:57:00Z" w16du:dateUtc="2024-12-21T12:57:00Z">
        <w:r w:rsidR="0020785D" w:rsidRPr="000A16D0">
          <w:t>)</w:t>
        </w:r>
      </w:ins>
      <w:r w:rsidR="0020785D">
        <w:t>,</w:t>
      </w:r>
      <w:r w:rsidR="0020785D" w:rsidRPr="00C07F2A">
        <w:t xml:space="preserve"> </w:t>
      </w:r>
      <w:r w:rsidR="0020785D">
        <w:t xml:space="preserve">vergleichbar mit der </w:t>
      </w:r>
      <w:proofErr w:type="spellStart"/>
      <w:r w:rsidR="0020785D">
        <w:t>Named</w:t>
      </w:r>
      <w:proofErr w:type="spellEnd"/>
      <w:r w:rsidR="0020785D">
        <w:t xml:space="preserve"> Entity Recognition </w:t>
      </w:r>
      <w:ins w:id="444"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45"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6" w:author="Ben Fels" w:date="2024-12-21T12:15:00Z" w16du:dateUtc="2024-12-21T11:15:00Z">
        <w:r w:rsidR="0020785D" w:rsidRPr="0062282A">
          <w:rPr>
            <w:highlight w:val="magenta"/>
          </w:rPr>
          <w:fldChar w:fldCharType="end"/>
        </w:r>
      </w:ins>
      <w:r w:rsidR="00965CED">
        <w:t>.</w:t>
      </w:r>
    </w:p>
    <w:p w14:paraId="2F9F7C5A" w14:textId="77777777" w:rsidR="00BC3DF2" w:rsidRDefault="00BC3DF2" w:rsidP="009816B9">
      <w:pPr>
        <w:jc w:val="both"/>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7" w:author="Ben Fels" w:date="2024-12-21T14:02:00Z" w16du:dateUtc="2024-12-21T13:02:00Z">
        <w:r w:rsidR="00B22C69">
          <w:t xml:space="preserve">beispielsweise </w:t>
        </w:r>
      </w:ins>
      <w:r w:rsidR="009816B9">
        <w:t xml:space="preserve">aus </w:t>
      </w:r>
      <w:ins w:id="448" w:author="Ben Fels" w:date="2024-12-21T14:02:00Z" w16du:dateUtc="2024-12-21T13:02:00Z">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49" w:author="Ben Fels" w:date="2024-12-21T14:02:00Z" w16du:dateUtc="2024-12-21T13:02:00Z">
            <w:rPr/>
          </w:rPrChange>
        </w:rPr>
        <w:fldChar w:fldCharType="begin"/>
      </w:r>
      <w:r w:rsidR="009E5C33" w:rsidRPr="00E92839">
        <w:rPr>
          <w:highlight w:val="magenta"/>
          <w:rPrChange w:id="450"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51" w:author="Ben Fels" w:date="2024-12-21T14:02:00Z" w16du:dateUtc="2024-12-21T13:02:00Z">
            <w:rPr/>
          </w:rPrChange>
        </w:rPr>
        <w:fldChar w:fldCharType="separate"/>
      </w:r>
      <w:r w:rsidR="009E5C33" w:rsidRPr="00E92839">
        <w:rPr>
          <w:rFonts w:cs="Arial"/>
          <w:highlight w:val="magenta"/>
          <w:rPrChange w:id="452" w:author="Ben Fels" w:date="2024-12-21T14:02:00Z" w16du:dateUtc="2024-12-21T13:02:00Z">
            <w:rPr>
              <w:rFonts w:cs="Arial"/>
            </w:rPr>
          </w:rPrChange>
        </w:rPr>
        <w:t>(2017b)</w:t>
      </w:r>
      <w:r w:rsidR="009E5C33" w:rsidRPr="00E92839">
        <w:rPr>
          <w:highlight w:val="magenta"/>
          <w:rPrChange w:id="453" w:author="Ben Fels" w:date="2024-12-21T14:02:00Z" w16du:dateUtc="2024-12-21T13:02:00Z">
            <w:rPr/>
          </w:rPrChange>
        </w:rPr>
        <w:fldChar w:fldCharType="end"/>
      </w:r>
      <w:ins w:id="454" w:author="Ben Fels" w:date="2024-12-21T14:03:00Z" w16du:dateUtc="2024-12-21T13:03:00Z">
        <w:r w:rsidR="00E92839">
          <w:t xml:space="preserve"> </w:t>
        </w:r>
      </w:ins>
      <w:r w:rsidR="009816B9">
        <w:t xml:space="preserve">hervorgeht. </w:t>
      </w:r>
      <w:r w:rsidR="006E43E6">
        <w:t>Stattdessen</w:t>
      </w:r>
      <w:ins w:id="455" w:author="Ben Fels" w:date="2024-12-21T14:01:00Z" w16du:dateUtc="2024-12-21T13:01:00Z">
        <w:r w:rsidR="00B22C69">
          <w:t xml:space="preserve"> soll sich die </w:t>
        </w:r>
      </w:ins>
      <w:r w:rsidR="006E43E6">
        <w:t xml:space="preserve">gute Performance bei NLP-Aufgaben und die </w:t>
      </w:r>
      <w:ins w:id="456"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7" w:author="Ben Fels" w:date="2024-12-21T13:44:00Z" w16du:dateUtc="2024-12-21T12:44:00Z"/>
          <w:moveTo w:id="458" w:author="Ben Fels" w:date="2024-12-21T12:01:00Z" w16du:dateUtc="2024-12-21T11:01:00Z"/>
        </w:rPr>
      </w:pPr>
      <w:moveToRangeStart w:id="459" w:author="Ben Fels" w:date="2024-12-21T12:01:00Z" w:name="move185674925"/>
      <w:moveTo w:id="460" w:author="Ben Fels" w:date="2024-12-21T12:01:00Z" w16du:dateUtc="2024-12-21T11:01:00Z">
        <w:del w:id="461"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62" w:author="Ben Fels" w:date="2024-12-21T13:45:00Z" w16du:dateUtc="2024-12-21T12:45:00Z"/>
          <w:moveTo w:id="463" w:author="Ben Fels" w:date="2024-12-21T12:01:00Z" w16du:dateUtc="2024-12-21T11:01:00Z"/>
        </w:rPr>
      </w:pPr>
      <w:moveTo w:id="464" w:author="Ben Fels" w:date="2024-12-21T12:01:00Z" w16du:dateUtc="2024-12-21T11:01:00Z">
        <w:del w:id="465"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6"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7" w:author="Ben Fels" w:date="2024-12-21T13:48:00Z" w16du:dateUtc="2024-12-21T12:48:00Z"/>
          <w:moveTo w:id="468" w:author="Ben Fels" w:date="2024-12-21T12:01:00Z" w16du:dateUtc="2024-12-21T11:01:00Z"/>
        </w:rPr>
      </w:pPr>
      <w:moveTo w:id="469" w:author="Ben Fels" w:date="2024-12-21T12:01:00Z" w16du:dateUtc="2024-12-21T11:01:00Z">
        <w:del w:id="470"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71" w:author="Ben Fels" w:date="2024-12-21T13:53:00Z" w16du:dateUtc="2024-12-21T12:53:00Z"/>
          <w:moveTo w:id="472" w:author="Ben Fels" w:date="2024-12-21T12:01:00Z" w16du:dateUtc="2024-12-21T11:01:00Z"/>
        </w:rPr>
        <w:pPrChange w:id="473" w:author="Ben Fels" w:date="2024-12-21T13:50:00Z" w16du:dateUtc="2024-12-21T12:50:00Z">
          <w:pPr>
            <w:pStyle w:val="Listenabsatz"/>
            <w:numPr>
              <w:numId w:val="37"/>
            </w:numPr>
            <w:ind w:left="1068" w:hanging="360"/>
          </w:pPr>
        </w:pPrChange>
      </w:pPr>
      <w:moveTo w:id="474" w:author="Ben Fels" w:date="2024-12-21T12:01:00Z" w16du:dateUtc="2024-12-21T11:01:00Z">
        <w:del w:id="475" w:author="Ben Fels" w:date="2024-12-21T13:53:00Z" w16du:dateUtc="2024-12-21T12:53:00Z">
          <w:r w:rsidDel="00CE516B">
            <w:delText xml:space="preserve">Anhand </w:delText>
          </w:r>
        </w:del>
        <w:del w:id="476" w:author="Ben Fels" w:date="2024-12-21T13:50:00Z" w16du:dateUtc="2024-12-21T12:50:00Z">
          <w:r w:rsidDel="00503AE4">
            <w:delText xml:space="preserve">dieser </w:delText>
          </w:r>
        </w:del>
        <w:del w:id="477" w:author="Ben Fels" w:date="2024-12-21T13:53:00Z" w16du:dateUtc="2024-12-21T12:53:00Z">
          <w:r w:rsidDel="00CE516B">
            <w:delText xml:space="preserve">Beziehungen können Argumentationsgraphen </w:delText>
          </w:r>
        </w:del>
        <w:del w:id="478" w:author="Ben Fels" w:date="2024-12-21T13:50:00Z" w16du:dateUtc="2024-12-21T12:50:00Z">
          <w:r w:rsidDel="00503AE4">
            <w:delText xml:space="preserve">gebaut </w:delText>
          </w:r>
        </w:del>
        <w:del w:id="479"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80" w:author="Ben Fels" w:date="2024-12-21T12:14:00Z" w16du:dateUtc="2024-12-21T11:14:00Z"/>
          <w:moveTo w:id="481" w:author="Ben Fels" w:date="2024-12-21T12:01:00Z" w16du:dateUtc="2024-12-21T11:01:00Z"/>
        </w:rPr>
      </w:pPr>
      <w:moveTo w:id="482" w:author="Ben Fels" w:date="2024-12-21T12:01:00Z" w16du:dateUtc="2024-12-21T11:01:00Z">
        <w:del w:id="483"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84"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85" w:author="Ben Fels" w:date="2024-12-21T12:14:00Z" w16du:dateUtc="2024-12-21T11:14:00Z"/>
          <w:moveTo w:id="486" w:author="Ben Fels" w:date="2024-12-21T12:01:00Z" w16du:dateUtc="2024-12-21T11:01:00Z"/>
        </w:rPr>
      </w:pPr>
      <w:moveTo w:id="487" w:author="Ben Fels" w:date="2024-12-21T12:01:00Z" w16du:dateUtc="2024-12-21T11:01:00Z">
        <w:del w:id="488"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89" w:author="Ben Fels" w:date="2024-12-21T12:14:00Z" w16du:dateUtc="2024-12-21T11:14:00Z"/>
          <w:moveTo w:id="490" w:author="Ben Fels" w:date="2024-12-21T12:01:00Z" w16du:dateUtc="2024-12-21T11:01:00Z"/>
        </w:rPr>
      </w:pPr>
      <w:moveTo w:id="491" w:author="Ben Fels" w:date="2024-12-21T12:01:00Z" w16du:dateUtc="2024-12-21T11:01:00Z">
        <w:del w:id="492"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93" w:author="Ben Fels" w:date="2024-12-21T12:14:00Z" w16du:dateUtc="2024-12-21T11:14:00Z"/>
          <w:moveTo w:id="494" w:author="Ben Fels" w:date="2024-12-21T12:01:00Z" w16du:dateUtc="2024-12-21T11:01:00Z"/>
        </w:rPr>
      </w:pPr>
      <w:moveTo w:id="495" w:author="Ben Fels" w:date="2024-12-21T12:01:00Z" w16du:dateUtc="2024-12-21T11:01:00Z">
        <w:del w:id="496"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7" w:author="Ben Fels" w:date="2024-12-21T12:14:00Z" w16du:dateUtc="2024-12-21T11:14:00Z"/>
          <w:moveTo w:id="498" w:author="Ben Fels" w:date="2024-12-21T12:01:00Z" w16du:dateUtc="2024-12-21T11:01:00Z"/>
        </w:rPr>
      </w:pPr>
      <w:moveTo w:id="499" w:author="Ben Fels" w:date="2024-12-21T12:01:00Z" w16du:dateUtc="2024-12-21T11:01:00Z">
        <w:del w:id="500"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01" w:author="Ben Fels" w:date="2024-12-21T12:14:00Z" w16du:dateUtc="2024-12-21T11:14:00Z"/>
          <w:moveTo w:id="502" w:author="Ben Fels" w:date="2024-12-21T12:01:00Z" w16du:dateUtc="2024-12-21T11:01:00Z"/>
        </w:rPr>
        <w:pPrChange w:id="503" w:author="Ben Fels" w:date="2024-12-21T12:14:00Z" w16du:dateUtc="2024-12-21T11:14:00Z">
          <w:pPr>
            <w:pStyle w:val="Listenabsatz"/>
            <w:numPr>
              <w:ilvl w:val="1"/>
              <w:numId w:val="21"/>
            </w:numPr>
            <w:ind w:left="1440" w:hanging="360"/>
          </w:pPr>
        </w:pPrChange>
      </w:pPr>
      <w:moveTo w:id="504" w:author="Ben Fels" w:date="2024-12-21T12:01:00Z" w16du:dateUtc="2024-12-21T11:01:00Z">
        <w:del w:id="505"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6" w:author="Ben Fels" w:date="2024-12-21T12:14:00Z" w16du:dateUtc="2024-12-21T11:14:00Z"/>
          <w:moveTo w:id="507" w:author="Ben Fels" w:date="2024-12-21T12:01:00Z" w16du:dateUtc="2024-12-21T11:01:00Z"/>
          <w:b/>
        </w:rPr>
        <w:pPrChange w:id="508" w:author="Ben Fels" w:date="2024-12-21T12:14:00Z" w16du:dateUtc="2024-12-21T11:14:00Z">
          <w:pPr>
            <w:pStyle w:val="Listenabsatz"/>
            <w:numPr>
              <w:ilvl w:val="1"/>
              <w:numId w:val="21"/>
            </w:numPr>
            <w:ind w:left="1440" w:hanging="360"/>
          </w:pPr>
        </w:pPrChange>
      </w:pPr>
      <w:moveTo w:id="509" w:author="Ben Fels" w:date="2024-12-21T12:01:00Z" w16du:dateUtc="2024-12-21T11:01:00Z">
        <w:del w:id="510"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11" w:author="Ben Fels" w:date="2024-12-21T12:14:00Z" w16du:dateUtc="2024-12-21T11:14:00Z"/>
          <w:moveTo w:id="512" w:author="Ben Fels" w:date="2024-12-21T12:01:00Z" w16du:dateUtc="2024-12-21T11:01:00Z"/>
          <w:b/>
        </w:rPr>
        <w:pPrChange w:id="513" w:author="Ben Fels" w:date="2024-12-21T12:14:00Z" w16du:dateUtc="2024-12-21T11:14:00Z">
          <w:pPr>
            <w:pStyle w:val="Listenabsatz"/>
            <w:numPr>
              <w:numId w:val="21"/>
            </w:numPr>
            <w:ind w:hanging="360"/>
          </w:pPr>
        </w:pPrChange>
      </w:pPr>
      <w:moveTo w:id="514" w:author="Ben Fels" w:date="2024-12-21T12:01:00Z" w16du:dateUtc="2024-12-21T11:01:00Z">
        <w:del w:id="515"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6" w:author="Ben Fels" w:date="2024-12-21T12:15:00Z" w16du:dateUtc="2024-12-21T11:15:00Z"/>
          <w:moveTo w:id="517" w:author="Ben Fels" w:date="2024-12-21T12:01:00Z" w16du:dateUtc="2024-12-21T11:01:00Z"/>
        </w:rPr>
      </w:pPr>
      <w:moveTo w:id="518" w:author="Ben Fels" w:date="2024-12-21T12:01:00Z" w16du:dateUtc="2024-12-21T11:01:00Z">
        <w:del w:id="519"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20" w:author="Ben Fels" w:date="2024-12-21T12:15:00Z" w16du:dateUtc="2024-12-21T11:15:00Z"/>
          <w:moveTo w:id="521" w:author="Ben Fels" w:date="2024-12-21T12:01:00Z" w16du:dateUtc="2024-12-21T11:01:00Z"/>
        </w:rPr>
      </w:pPr>
      <w:moveTo w:id="522" w:author="Ben Fels" w:date="2024-12-21T12:01:00Z" w16du:dateUtc="2024-12-21T11:01:00Z">
        <w:del w:id="523"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24" w:author="Ben Fels" w:date="2024-12-21T14:13:00Z" w16du:dateUtc="2024-12-21T13:13:00Z"/>
          <w:moveTo w:id="525" w:author="Ben Fels" w:date="2024-12-21T12:01:00Z" w16du:dateUtc="2024-12-21T11:01:00Z"/>
        </w:rPr>
      </w:pPr>
      <w:moveTo w:id="526" w:author="Ben Fels" w:date="2024-12-21T12:01:00Z" w16du:dateUtc="2024-12-21T11:01:00Z">
        <w:del w:id="527"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28" w:author="Ben Fels" w:date="2024-12-21T12:16:00Z" w16du:dateUtc="2024-12-21T11:16:00Z"/>
          <w:moveTo w:id="529" w:author="Ben Fels" w:date="2024-12-21T12:01:00Z" w16du:dateUtc="2024-12-21T11:01:00Z"/>
        </w:rPr>
      </w:pPr>
      <w:moveTo w:id="530" w:author="Ben Fels" w:date="2024-12-21T12:01:00Z" w16du:dateUtc="2024-12-21T11:01:00Z">
        <w:del w:id="53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32" w:author="Ben Fels" w:date="2024-12-21T12:16:00Z" w16du:dateUtc="2024-12-21T11:16:00Z"/>
          <w:moveTo w:id="533" w:author="Ben Fels" w:date="2024-12-21T12:01:00Z" w16du:dateUtc="2024-12-21T11:01:00Z"/>
        </w:rPr>
      </w:pPr>
      <w:moveTo w:id="534" w:author="Ben Fels" w:date="2024-12-21T12:01:00Z" w16du:dateUtc="2024-12-21T11:01:00Z">
        <w:del w:id="53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6" w:author="Ben Fels" w:date="2024-12-21T12:16:00Z" w16du:dateUtc="2024-12-21T11:16:00Z"/>
          <w:moveTo w:id="537" w:author="Ben Fels" w:date="2024-12-21T12:01:00Z" w16du:dateUtc="2024-12-21T11:01:00Z"/>
          <w:rPrChange w:id="538" w:author="Ben Fels" w:date="2024-12-21T13:57:00Z" w16du:dateUtc="2024-12-21T12:57:00Z">
            <w:rPr>
              <w:del w:id="539" w:author="Ben Fels" w:date="2024-12-21T12:16:00Z" w16du:dateUtc="2024-12-21T11:16:00Z"/>
              <w:moveTo w:id="540" w:author="Ben Fels" w:date="2024-12-21T12:01:00Z" w16du:dateUtc="2024-12-21T11:01:00Z"/>
              <w:lang w:val="en-US"/>
            </w:rPr>
          </w:rPrChange>
        </w:rPr>
        <w:pPrChange w:id="541" w:author="Ben Fels" w:date="2024-12-21T12:16:00Z" w16du:dateUtc="2024-12-21T11:16:00Z">
          <w:pPr>
            <w:pStyle w:val="Listenabsatz"/>
            <w:numPr>
              <w:numId w:val="21"/>
            </w:numPr>
            <w:ind w:hanging="360"/>
          </w:pPr>
        </w:pPrChange>
      </w:pPr>
      <w:moveTo w:id="542" w:author="Ben Fels" w:date="2024-12-21T12:01:00Z" w16du:dateUtc="2024-12-21T11:01:00Z">
        <w:del w:id="543" w:author="Ben Fels" w:date="2024-12-21T12:16:00Z" w16du:dateUtc="2024-12-21T11:16:00Z">
          <w:r w:rsidRPr="00AD5E49" w:rsidDel="002F0878">
            <w:rPr>
              <w:rPrChange w:id="54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45" w:author="Ben Fels" w:date="2024-12-21T12:16:00Z" w16du:dateUtc="2024-12-21T11:16:00Z"/>
          <w:moveTo w:id="546" w:author="Ben Fels" w:date="2024-12-21T12:01:00Z" w16du:dateUtc="2024-12-21T11:01:00Z"/>
          <w:rPrChange w:id="547" w:author="Ben Fels" w:date="2024-12-21T13:57:00Z" w16du:dateUtc="2024-12-21T12:57:00Z">
            <w:rPr>
              <w:del w:id="548" w:author="Ben Fels" w:date="2024-12-21T12:16:00Z" w16du:dateUtc="2024-12-21T11:16:00Z"/>
              <w:moveTo w:id="549" w:author="Ben Fels" w:date="2024-12-21T12:01:00Z" w16du:dateUtc="2024-12-21T11:01:00Z"/>
              <w:lang w:val="en-US"/>
            </w:rPr>
          </w:rPrChange>
        </w:rPr>
        <w:pPrChange w:id="550" w:author="Ben Fels" w:date="2024-12-21T12:16:00Z" w16du:dateUtc="2024-12-21T11:16:00Z">
          <w:pPr>
            <w:pStyle w:val="Listenabsatz"/>
            <w:numPr>
              <w:numId w:val="21"/>
            </w:numPr>
            <w:ind w:hanging="360"/>
          </w:pPr>
        </w:pPrChange>
      </w:pPr>
      <w:moveTo w:id="551" w:author="Ben Fels" w:date="2024-12-21T12:01:00Z" w16du:dateUtc="2024-12-21T11:01:00Z">
        <w:del w:id="552" w:author="Ben Fels" w:date="2024-12-21T12:16:00Z" w16du:dateUtc="2024-12-21T11:16:00Z">
          <w:r w:rsidRPr="00AD5E49" w:rsidDel="002F0878">
            <w:rPr>
              <w:rPrChange w:id="553"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54" w:author="Ben Fels" w:date="2024-12-21T12:21:00Z" w16du:dateUtc="2024-12-21T11:21:00Z"/>
          <w:moveTo w:id="555" w:author="Ben Fels" w:date="2024-12-21T12:01:00Z" w16du:dateUtc="2024-12-21T11:01:00Z"/>
        </w:rPr>
        <w:pPrChange w:id="556" w:author="Ben Fels" w:date="2024-12-21T12:21:00Z" w16du:dateUtc="2024-12-21T11:21:00Z">
          <w:pPr>
            <w:pStyle w:val="Listenabsatz"/>
            <w:numPr>
              <w:numId w:val="33"/>
            </w:numPr>
            <w:ind w:hanging="360"/>
          </w:pPr>
        </w:pPrChange>
      </w:pPr>
      <w:moveTo w:id="557" w:author="Ben Fels" w:date="2024-12-21T12:01:00Z" w16du:dateUtc="2024-12-21T11:01:00Z">
        <w:del w:id="558"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59" w:author="Ben Fels" w:date="2024-12-21T12:21:00Z" w16du:dateUtc="2024-12-21T11:21:00Z"/>
          <w:moveTo w:id="560" w:author="Ben Fels" w:date="2024-12-21T12:01:00Z" w16du:dateUtc="2024-12-21T11:01:00Z"/>
        </w:rPr>
        <w:pPrChange w:id="561" w:author="Ben Fels" w:date="2024-12-21T12:21:00Z" w16du:dateUtc="2024-12-21T11:21:00Z">
          <w:pPr>
            <w:pStyle w:val="Listenabsatz"/>
            <w:numPr>
              <w:numId w:val="33"/>
            </w:numPr>
            <w:ind w:hanging="360"/>
          </w:pPr>
        </w:pPrChange>
      </w:pPr>
      <w:moveTo w:id="562" w:author="Ben Fels" w:date="2024-12-21T12:01:00Z" w16du:dateUtc="2024-12-21T11:01:00Z">
        <w:del w:id="563"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64" w:author="Ben Fels" w:date="2024-12-21T18:55:00Z" w16du:dateUtc="2024-12-21T17:55:00Z"/>
          <w:moveTo w:id="565" w:author="Ben Fels" w:date="2024-12-21T12:01:00Z" w16du:dateUtc="2024-12-21T11:01:00Z"/>
          <w:sz w:val="22"/>
          <w:szCs w:val="20"/>
        </w:rPr>
      </w:pPr>
      <w:moveTo w:id="566" w:author="Ben Fels" w:date="2024-12-21T12:01:00Z" w16du:dateUtc="2024-12-21T11:01:00Z">
        <w:del w:id="567"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68" w:author="Ben Fels" w:date="2024-12-21T18:55:00Z" w16du:dateUtc="2024-12-21T17:55:00Z"/>
          <w:moveTo w:id="569" w:author="Ben Fels" w:date="2024-12-21T12:01:00Z" w16du:dateUtc="2024-12-21T11:01:00Z"/>
        </w:rPr>
      </w:pPr>
    </w:p>
    <w:p w14:paraId="457DDD12" w14:textId="102B5A52" w:rsidR="004328D8" w:rsidRDefault="004328D8" w:rsidP="004328D8">
      <w:pPr>
        <w:rPr>
          <w:ins w:id="570" w:author="Ben Fels" w:date="2024-12-21T12:02:00Z" w16du:dateUtc="2024-12-21T11:02:00Z"/>
        </w:rPr>
      </w:pPr>
      <w:moveTo w:id="571" w:author="Ben Fels" w:date="2024-12-21T12:01:00Z" w16du:dateUtc="2024-12-21T11:01:00Z">
        <w:del w:id="572" w:author="Ben Fels" w:date="2024-12-21T18:55:00Z" w16du:dateUtc="2024-12-21T17:55:00Z">
          <w:r w:rsidRPr="007F3EA1" w:rsidDel="00462532">
            <w:rPr>
              <w:lang w:val="en-US"/>
            </w:rPr>
            <w:delText>Um die Argumente zu extrahieren wird Prompt Engineering verwendet.</w:delText>
          </w:r>
        </w:del>
        <w:del w:id="573" w:author="Ben Fels" w:date="2024-12-21T12:58:00Z" w16du:dateUtc="2024-12-21T11:58:00Z">
          <w:r w:rsidRPr="007F3EA1" w:rsidDel="00F049CF">
            <w:rPr>
              <w:i/>
              <w:lang w:val="en-US"/>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7F3EA1" w:rsidDel="00F049CF">
            <w:rPr>
              <w:lang w:val="en-US"/>
            </w:rPr>
            <w:delText xml:space="preserve">“ </w:delText>
          </w:r>
          <w:r w:rsidRPr="005A7749" w:rsidDel="00F049CF">
            <w:rPr>
              <w:highlight w:val="magenta"/>
            </w:rPr>
            <w:fldChar w:fldCharType="begin"/>
          </w:r>
          <w:r w:rsidRPr="007F3EA1" w:rsidDel="00F049CF">
            <w:rPr>
              <w:highlight w:val="magenta"/>
              <w:lang w:val="en-US"/>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7F3EA1" w:rsidDel="00F049CF">
            <w:rPr>
              <w:rFonts w:cs="Arial"/>
              <w:highlight w:val="magenta"/>
              <w:lang w:val="en-US"/>
            </w:rPr>
            <w:delText>(Peldszus &amp; Stede, 2013, S. 25)</w:delText>
          </w:r>
          <w:r w:rsidRPr="005A7749" w:rsidDel="00F049CF">
            <w:rPr>
              <w:highlight w:val="magenta"/>
            </w:rPr>
            <w:fldChar w:fldCharType="end"/>
          </w:r>
        </w:del>
      </w:moveTo>
      <w:moveToRangeEnd w:id="459"/>
    </w:p>
    <w:p w14:paraId="0896E69E" w14:textId="77777777" w:rsidR="004328D8" w:rsidRPr="00BC40CC" w:rsidRDefault="004328D8">
      <w:pPr>
        <w:pStyle w:val="berschrift3"/>
        <w:rPr>
          <w:ins w:id="574" w:author="Ben Fels" w:date="2024-12-21T12:02:00Z" w16du:dateUtc="2024-12-21T11:02:00Z"/>
          <w:lang w:val="en-US"/>
        </w:rPr>
        <w:pPrChange w:id="575" w:author="Ben Fels" w:date="2024-12-21T12:02:00Z" w16du:dateUtc="2024-12-21T11:02:00Z">
          <w:pPr>
            <w:pStyle w:val="berschrift2"/>
          </w:pPr>
        </w:pPrChange>
      </w:pPr>
      <w:bookmarkStart w:id="576" w:name="_Toc187929381"/>
      <w:ins w:id="577" w:author="Ben Fels" w:date="2024-12-21T12:02:00Z" w16du:dateUtc="2024-12-21T11:02:00Z">
        <w:r w:rsidRPr="00BC40CC">
          <w:rPr>
            <w:lang w:val="en-US"/>
          </w:rPr>
          <w:t>Argument diagramming techniques / Argument Schemes</w:t>
        </w:r>
        <w:bookmarkEnd w:id="576"/>
      </w:ins>
    </w:p>
    <w:p w14:paraId="1B6CD5E4" w14:textId="0B6BB887" w:rsidR="004328D8" w:rsidRDefault="004328D8" w:rsidP="006F5D81">
      <w:pPr>
        <w:jc w:val="both"/>
        <w:rPr>
          <w:ins w:id="578" w:author="Ben Fels" w:date="2024-12-21T12:02:00Z" w16du:dateUtc="2024-12-21T11:02:00Z"/>
        </w:rPr>
      </w:pPr>
      <w:ins w:id="57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80" w:author="Ben Fels" w:date="2024-12-21T12:02:00Z" w16du:dateUtc="2024-12-21T11:02:00Z">
        <w:r>
          <w:t xml:space="preserve"> in einem </w:t>
        </w:r>
        <w:commentRangeStart w:id="581"/>
        <w:r>
          <w:t xml:space="preserve">Argument-Graphen </w:t>
        </w:r>
      </w:ins>
      <w:commentRangeEnd w:id="581"/>
      <w:r w:rsidR="001801E3">
        <w:rPr>
          <w:rStyle w:val="Kommentarzeichen"/>
        </w:rPr>
        <w:commentReference w:id="581"/>
      </w:r>
      <w:ins w:id="582" w:author="Ben Fels" w:date="2024-12-21T12:02:00Z" w16du:dateUtc="2024-12-21T11:02:00Z">
        <w:r>
          <w:t>abgebildet werden, mit dem Prämissen und Schl</w:t>
        </w:r>
      </w:ins>
      <w:r w:rsidR="00980541">
        <w:t>u</w:t>
      </w:r>
      <w:ins w:id="583"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84"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85"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6" w:author="Ben Fels" w:date="2024-12-21T11:53:00Z" w16du:dateUtc="2024-12-21T10:53:00Z">
            <w:rPr>
              <w:lang w:val="en-US"/>
            </w:rPr>
          </w:rPrChange>
        </w:rPr>
        <w:pPrChange w:id="587" w:author="Ben Fels" w:date="2024-12-21T11:53:00Z" w16du:dateUtc="2024-12-21T10:53:00Z">
          <w:pPr>
            <w:jc w:val="both"/>
          </w:pPr>
        </w:pPrChange>
      </w:pPr>
    </w:p>
    <w:p w14:paraId="1742C3BA" w14:textId="06968370" w:rsidR="00AC5562" w:rsidRPr="0067136C" w:rsidRDefault="00875D6A">
      <w:pPr>
        <w:pStyle w:val="berschrift3"/>
        <w:rPr>
          <w:ins w:id="588" w:author="Ben Fels" w:date="2024-12-21T09:11:00Z" w16du:dateUtc="2024-12-21T08:11:00Z"/>
          <w:lang w:val="en-US"/>
        </w:rPr>
        <w:pPrChange w:id="589" w:author="Ben Fels" w:date="2024-12-21T11:55:00Z" w16du:dateUtc="2024-12-21T10:55:00Z">
          <w:pPr>
            <w:jc w:val="both"/>
          </w:pPr>
        </w:pPrChange>
      </w:pPr>
      <w:bookmarkStart w:id="590" w:name="_Toc187929382"/>
      <w:proofErr w:type="spellStart"/>
      <w:ins w:id="591"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590"/>
      <w:proofErr w:type="spellEnd"/>
    </w:p>
    <w:p w14:paraId="47C97012" w14:textId="54765614" w:rsidR="00733A74" w:rsidRDefault="00C370C6" w:rsidP="00EE6D67">
      <w:pPr>
        <w:jc w:val="both"/>
      </w:pPr>
      <w:r>
        <w:t xml:space="preserve">Der Mangel an </w:t>
      </w:r>
      <w:ins w:id="592" w:author="Ben Fels" w:date="2024-12-21T09:22:00Z" w16du:dateUtc="2024-12-21T08:22:00Z">
        <w:r w:rsidR="00F41933" w:rsidRPr="00217233">
          <w:t>große</w:t>
        </w:r>
      </w:ins>
      <w:r>
        <w:t xml:space="preserve">n </w:t>
      </w:r>
      <w:ins w:id="593" w:author="Ben Fels" w:date="2024-12-21T09:22:00Z" w16du:dateUtc="2024-12-21T08:22:00Z">
        <w:r w:rsidR="00F41933" w:rsidRPr="00217233">
          <w:t xml:space="preserve">Mengen entsprechend annotierter Trainingsdaten </w:t>
        </w:r>
      </w:ins>
      <w:r w:rsidR="00217233" w:rsidRPr="00217233">
        <w:t xml:space="preserve">stellt </w:t>
      </w:r>
      <w:r w:rsidR="0063569E">
        <w:t xml:space="preserve">nach </w:t>
      </w:r>
      <w:ins w:id="594" w:author="Ben Fels" w:date="2024-12-21T09:22:00Z" w16du:dateUtc="2024-12-21T08:22:00Z">
        <w:r w:rsidR="0063569E" w:rsidRPr="004C02FA">
          <w:rPr>
            <w:rFonts w:cs="Arial"/>
            <w:highlight w:val="magenta"/>
          </w:rPr>
          <w:t>Lawrence &amp; Reed</w:t>
        </w:r>
      </w:ins>
      <w:r w:rsidR="0063569E" w:rsidRPr="00217233">
        <w:t xml:space="preserve"> </w:t>
      </w:r>
      <w:ins w:id="595" w:author="Ben Fels" w:date="2024-12-21T09:22:00Z" w16du:dateUtc="2024-12-21T08:22:00Z">
        <w:r w:rsidR="0063569E" w:rsidRPr="004C02FA">
          <w:rPr>
            <w:i/>
            <w:highlight w:val="magenta"/>
          </w:rPr>
          <w:fldChar w:fldCharType="begin"/>
        </w:r>
      </w:ins>
      <w:r w:rsidR="00165108">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596" w:author="Ben Fels" w:date="2024-12-21T09:22:00Z" w16du:dateUtc="2024-12-21T08:22:00Z">
        <w:r w:rsidR="0063569E" w:rsidRPr="004C02FA">
          <w:rPr>
            <w:i/>
            <w:highlight w:val="magenta"/>
          </w:rPr>
          <w:fldChar w:fldCharType="separate"/>
        </w:r>
      </w:ins>
      <w:r w:rsidR="00165108" w:rsidRPr="00165108">
        <w:rPr>
          <w:rFonts w:cs="Arial"/>
          <w:highlight w:val="magenta"/>
        </w:rPr>
        <w:t>(2020, S. 798)</w:t>
      </w:r>
      <w:ins w:id="597" w:author="Ben Fels" w:date="2024-12-21T09:22:00Z" w16du:dateUtc="2024-12-21T08:22:00Z">
        <w:r w:rsidR="0063569E" w:rsidRPr="004C02FA">
          <w:rPr>
            <w:i/>
            <w:highlight w:val="magenta"/>
          </w:rPr>
          <w:fldChar w:fldCharType="end"/>
        </w:r>
      </w:ins>
      <w:r w:rsidR="0063569E">
        <w:rPr>
          <w:i/>
        </w:rPr>
        <w:t xml:space="preserve"> </w:t>
      </w:r>
      <w:ins w:id="598" w:author="Ben Fels" w:date="2024-12-21T09:22:00Z" w16du:dateUtc="2024-12-21T08:22:00Z">
        <w:r w:rsidR="00F41933" w:rsidRPr="00217233">
          <w:t xml:space="preserve">eine große Herausforderung </w:t>
        </w:r>
      </w:ins>
      <w:r w:rsidR="00217233" w:rsidRPr="00217233">
        <w:t>für das Argument Mining dar</w:t>
      </w:r>
      <w:r w:rsidR="002C1B1B">
        <w:rPr>
          <w:i/>
        </w:rPr>
        <w:t>.</w:t>
      </w:r>
      <w:ins w:id="599" w:author="Ben Fels" w:date="2024-12-21T09:22:00Z" w16du:dateUtc="2024-12-21T08:22:00Z">
        <w:r w:rsidR="00F41933" w:rsidRPr="00F750C2">
          <w:t xml:space="preserve"> </w:t>
        </w:r>
      </w:ins>
      <w:r w:rsidR="002F5597">
        <w:t>Sie führen jedoch an, dass u</w:t>
      </w:r>
      <w:ins w:id="600" w:author="Ben Fels" w:date="2024-12-21T09:23:00Z" w16du:dateUtc="2024-12-21T08:23:00Z">
        <w:r w:rsidR="000133BA">
          <w:t xml:space="preserve">m </w:t>
        </w:r>
      </w:ins>
      <w:r>
        <w:t xml:space="preserve">diesem </w:t>
      </w:r>
      <w:ins w:id="601" w:author="Ben Fels" w:date="2024-12-21T09:23:00Z" w16du:dateUtc="2024-12-21T08:23:00Z">
        <w:r w:rsidR="000133BA">
          <w:t xml:space="preserve">Mangel entgegenzuwirken, </w:t>
        </w:r>
      </w:ins>
      <w:r w:rsidR="00D02150">
        <w:t xml:space="preserve">sich </w:t>
      </w:r>
      <w:r w:rsidR="00D401D5">
        <w:t xml:space="preserve">einige Untersuchungen </w:t>
      </w:r>
      <w:ins w:id="602" w:author="Ben Fels" w:date="2024-12-21T09:23:00Z" w16du:dateUtc="2024-12-21T08:23:00Z">
        <w:r w:rsidR="000133BA">
          <w:t xml:space="preserve">mit der Erstellung von Annotations-Richtlinien </w:t>
        </w:r>
        <w:r w:rsidR="003525E4">
          <w:t>beschäftigen</w:t>
        </w:r>
      </w:ins>
      <w:r w:rsidR="0017497C">
        <w:t xml:space="preserve">, </w:t>
      </w:r>
      <w:r w:rsidR="007567FE">
        <w:t>mit dem Hinweis</w:t>
      </w:r>
      <w:r w:rsidR="0017497C">
        <w:t>, dass d</w:t>
      </w:r>
      <w:ins w:id="603" w:author="Ben Fels" w:date="2024-12-21T09:23:00Z" w16du:dateUtc="2024-12-21T08:23:00Z">
        <w:r w:rsidR="000133BA">
          <w:t>i</w:t>
        </w:r>
      </w:ins>
      <w:r w:rsidR="00E2056B">
        <w:t>e</w:t>
      </w:r>
      <w:ins w:id="604" w:author="Ben Fels" w:date="2024-12-21T09:23:00Z" w16du:dateUtc="2024-12-21T08:23:00Z">
        <w:r w:rsidR="000133BA">
          <w:t xml:space="preserve"> Verwendung </w:t>
        </w:r>
      </w:ins>
      <w:r w:rsidR="0072441A">
        <w:t>von</w:t>
      </w:r>
      <w:ins w:id="605" w:author="Ben Fels" w:date="2024-12-21T09:23:00Z" w16du:dateUtc="2024-12-21T08:23:00Z">
        <w:r w:rsidR="000133BA">
          <w:t xml:space="preserve"> spezifischen Annotations-Richtlinien </w:t>
        </w:r>
        <w:r w:rsidR="000133BA">
          <w:lastRenderedPageBreak/>
          <w:t xml:space="preserve">bedeutet, dass sich </w:t>
        </w:r>
      </w:ins>
      <w:r w:rsidR="00CE78BB">
        <w:t xml:space="preserve">diese </w:t>
      </w:r>
      <w:ins w:id="606" w:author="Ben Fels" w:date="2024-12-21T09:23:00Z" w16du:dateUtc="2024-12-21T08:23:00Z">
        <w:r w:rsidR="000133BA">
          <w:t xml:space="preserve">auf den jeweiligen Bereich </w:t>
        </w:r>
      </w:ins>
      <w:r w:rsidR="0017497C">
        <w:t xml:space="preserve">beschränken, </w:t>
      </w:r>
      <w:ins w:id="607" w:author="Ben Fels" w:date="2024-12-21T09:23:00Z" w16du:dateUtc="2024-12-21T08:23:00Z">
        <w:r w:rsidR="000133BA">
          <w:t>i</w:t>
        </w:r>
      </w:ins>
      <w:r w:rsidR="0017497C">
        <w:t>n d</w:t>
      </w:r>
      <w:ins w:id="608" w:author="Ben Fels" w:date="2024-12-21T09:23:00Z" w16du:dateUtc="2024-12-21T08:23:00Z">
        <w:r w:rsidR="000133BA">
          <w:t xml:space="preserve">em sie entwickelt wurden, </w:t>
        </w:r>
        <w:r w:rsidR="000133BA" w:rsidRPr="00474C2C">
          <w:rPr>
            <w:highlight w:val="magenta"/>
          </w:rPr>
          <w:fldChar w:fldCharType="begin"/>
        </w:r>
        <w:r w:rsidR="000133BA">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0133BA" w:rsidRPr="00474C2C">
          <w:rPr>
            <w:highlight w:val="magenta"/>
          </w:rPr>
          <w:fldChar w:fldCharType="separate"/>
        </w:r>
        <w:r w:rsidR="000133BA" w:rsidRPr="00474C2C">
          <w:rPr>
            <w:rFonts w:cs="Arial"/>
            <w:highlight w:val="magenta"/>
          </w:rPr>
          <w:t>(Lawrence &amp; Reed, 2020, S. 806)</w:t>
        </w:r>
        <w:r w:rsidR="000133BA" w:rsidRPr="00474C2C">
          <w:rPr>
            <w:highlight w:val="magenta"/>
          </w:rPr>
          <w:fldChar w:fldCharType="end"/>
        </w:r>
        <w:r w:rsidR="000133BA">
          <w:t xml:space="preserve">. </w:t>
        </w:r>
      </w:ins>
      <w:r w:rsidR="00CE78BB">
        <w:t>Zudem kann es t</w:t>
      </w:r>
      <w:ins w:id="609" w:author="Ben Fels" w:date="2024-12-21T12:56:00Z" w16du:dateUtc="2024-12-21T11:56:00Z">
        <w:r w:rsidR="005478BC">
          <w:t xml:space="preserve">rotz dieser Richtlinien zu Abweichungen aufgrund </w:t>
        </w:r>
      </w:ins>
      <w:r w:rsidR="005478BC">
        <w:t>subjektiver Einschätzungen</w:t>
      </w:r>
      <w:ins w:id="610" w:author="Ben Fels" w:date="2024-12-21T12:56:00Z" w16du:dateUtc="2024-12-21T11:56:00Z">
        <w:r w:rsidR="005478BC">
          <w:t xml:space="preserve"> kommen</w:t>
        </w:r>
      </w:ins>
      <w:r w:rsidR="005478BC">
        <w:t xml:space="preserve"> </w:t>
      </w:r>
      <w:ins w:id="611" w:author="Ben Fels" w:date="2024-12-21T12:01:00Z" w16du:dateUtc="2024-12-21T11:01:00Z">
        <w:r w:rsidR="005478BC" w:rsidRPr="00EB396C">
          <w:rPr>
            <w:highlight w:val="magenta"/>
          </w:rPr>
          <w:fldChar w:fldCharType="begin"/>
        </w:r>
        <w:r w:rsidR="005478BC">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478BC" w:rsidRPr="00EB396C">
          <w:rPr>
            <w:highlight w:val="magenta"/>
          </w:rPr>
          <w:fldChar w:fldCharType="separate"/>
        </w:r>
        <w:r w:rsidR="005478BC" w:rsidRPr="00EB396C">
          <w:rPr>
            <w:rFonts w:cs="Arial"/>
            <w:highlight w:val="magenta"/>
          </w:rPr>
          <w:t>(Peldszus &amp; Stede, 2013, S. 27)</w:t>
        </w:r>
        <w:r w:rsidR="005478BC" w:rsidRPr="00EB396C">
          <w:rPr>
            <w:highlight w:val="magenta"/>
          </w:rPr>
          <w:fldChar w:fldCharType="end"/>
        </w:r>
      </w:ins>
      <w:r w:rsidR="005478BC">
        <w:t>.</w:t>
      </w:r>
      <w:r w:rsidR="002040E7">
        <w:t xml:space="preserve"> </w:t>
      </w:r>
      <w:r w:rsidR="006E7FED">
        <w:t xml:space="preserve">Die </w:t>
      </w:r>
      <w:commentRangeStart w:id="612"/>
      <w:r w:rsidR="00B84280">
        <w:t>Übereinstimmung</w:t>
      </w:r>
      <w:r w:rsidR="00732099">
        <w:t xml:space="preserve"> zwischen den </w:t>
      </w:r>
      <w:proofErr w:type="spellStart"/>
      <w:r w:rsidR="00732099">
        <w:t>Annotatoren</w:t>
      </w:r>
      <w:proofErr w:type="spellEnd"/>
      <w:r w:rsidR="00732099">
        <w:t xml:space="preserve"> </w:t>
      </w:r>
      <w:r w:rsidR="006E7FED">
        <w:t xml:space="preserve">kann als </w:t>
      </w:r>
      <w:proofErr w:type="spellStart"/>
      <w:r w:rsidR="006E7FED">
        <w:t>Gütemaß</w:t>
      </w:r>
      <w:proofErr w:type="spellEnd"/>
      <w:r w:rsidR="006E7FED">
        <w:t xml:space="preserve"> für die </w:t>
      </w:r>
      <w:r w:rsidR="00EA7250">
        <w:t>Zuverlässi</w:t>
      </w:r>
      <w:commentRangeEnd w:id="612"/>
      <w:r w:rsidR="00FF727B">
        <w:rPr>
          <w:rStyle w:val="Kommentarzeichen"/>
        </w:rPr>
        <w:commentReference w:id="612"/>
      </w:r>
      <w:r w:rsidR="00EA7250">
        <w:t xml:space="preserve">gkeit der </w:t>
      </w:r>
      <w:r w:rsidR="006E7FED">
        <w:t>Annotation herangezogen werden</w:t>
      </w:r>
      <w:r w:rsidR="00B84280">
        <w:t xml:space="preserve"> </w:t>
      </w:r>
      <w:ins w:id="613" w:author="Ben Fels" w:date="2024-12-21T09:11:00Z" w16du:dateUtc="2024-12-21T08:11:00Z">
        <w:r w:rsidR="00EA7250" w:rsidRPr="00104FE4">
          <w:rPr>
            <w:i/>
            <w:highlight w:val="magenta"/>
          </w:rPr>
          <w:fldChar w:fldCharType="begin"/>
        </w:r>
        <w:r w:rsidR="00EA7250">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EA7250" w:rsidRPr="007F3EA1">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EA7250"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EA7250" w:rsidRPr="00104FE4">
          <w:rPr>
            <w:i/>
            <w:highlight w:val="magenta"/>
          </w:rPr>
          <w:fldChar w:fldCharType="separate"/>
        </w:r>
        <w:r w:rsidR="00EA7250" w:rsidRPr="00B8431D">
          <w:rPr>
            <w:rFonts w:cs="Arial"/>
            <w:highlight w:val="magenta"/>
            <w:lang w:val="en-US"/>
          </w:rPr>
          <w:t>(Cabrio &amp; Villata, 2018, S. 5428)</w:t>
        </w:r>
        <w:r w:rsidR="00EA7250" w:rsidRPr="00104FE4">
          <w:rPr>
            <w:i/>
            <w:highlight w:val="magenta"/>
          </w:rPr>
          <w:fldChar w:fldCharType="end"/>
        </w:r>
      </w:ins>
      <w:r w:rsidR="0063569E">
        <w:rPr>
          <w:i/>
          <w:lang w:val="en-US"/>
        </w:rPr>
        <w:t xml:space="preserve">. </w:t>
      </w:r>
      <w:ins w:id="614" w:author="Ben Fels" w:date="2024-12-21T09:11:00Z" w16du:dateUtc="2024-12-21T08:11:00Z">
        <w:r w:rsidR="00A62104" w:rsidRPr="0063569E">
          <w:rPr>
            <w:rFonts w:cs="Arial"/>
            <w:highlight w:val="magenta"/>
            <w:lang w:val="en-US"/>
          </w:rPr>
          <w:t>Cabrio &amp; Villata</w:t>
        </w:r>
      </w:ins>
      <w:r w:rsidR="00A62104" w:rsidRPr="0063569E">
        <w:rPr>
          <w:highlight w:val="magenta"/>
          <w:lang w:val="en-US"/>
        </w:rPr>
        <w:t xml:space="preserve"> </w:t>
      </w:r>
      <w:ins w:id="615" w:author="Ben Fels" w:date="2024-12-21T09:11:00Z" w16du:dateUtc="2024-12-21T08:11:00Z">
        <w:r w:rsidR="00733A74" w:rsidRPr="00BF1970">
          <w:rPr>
            <w:highlight w:val="magenta"/>
          </w:rPr>
          <w:fldChar w:fldCharType="begin"/>
        </w:r>
      </w:ins>
      <w:r w:rsidR="00EE6D67"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16" w:author="Ben Fels" w:date="2024-12-21T09:11:00Z" w16du:dateUtc="2024-12-21T08:11:00Z">
        <w:r w:rsidR="00733A74" w:rsidRPr="00BF1970">
          <w:rPr>
            <w:highlight w:val="magenta"/>
          </w:rPr>
          <w:fldChar w:fldCharType="separate"/>
        </w:r>
      </w:ins>
      <w:r w:rsidR="00EE6D67" w:rsidRPr="0063569E">
        <w:rPr>
          <w:rFonts w:cs="Arial"/>
          <w:highlight w:val="magenta"/>
          <w:lang w:val="en-US"/>
        </w:rPr>
        <w:t>(2018, S. 5432)</w:t>
      </w:r>
      <w:ins w:id="617" w:author="Ben Fels" w:date="2024-12-21T09:11:00Z" w16du:dateUtc="2024-12-21T08:11:00Z">
        <w:r w:rsidR="00733A74" w:rsidRPr="00BF1970">
          <w:rPr>
            <w:highlight w:val="magenta"/>
          </w:rPr>
          <w:fldChar w:fldCharType="end"/>
        </w:r>
      </w:ins>
      <w:r w:rsidR="00733A74" w:rsidRPr="0063569E">
        <w:rPr>
          <w:lang w:val="en-US"/>
        </w:rPr>
        <w:t xml:space="preserve"> </w:t>
      </w:r>
      <w:proofErr w:type="spellStart"/>
      <w:r w:rsidR="00733A74" w:rsidRPr="0063569E">
        <w:rPr>
          <w:lang w:val="en-US"/>
        </w:rPr>
        <w:t>bieten</w:t>
      </w:r>
      <w:proofErr w:type="spellEnd"/>
      <w:r w:rsidR="00733A74" w:rsidRPr="0063569E">
        <w:rPr>
          <w:lang w:val="en-US"/>
        </w:rPr>
        <w:t xml:space="preserve"> in </w:t>
      </w:r>
      <w:proofErr w:type="spellStart"/>
      <w:r w:rsidR="00733A74" w:rsidRPr="0063569E">
        <w:rPr>
          <w:lang w:val="en-US"/>
        </w:rPr>
        <w:t>Ihrer</w:t>
      </w:r>
      <w:proofErr w:type="spellEnd"/>
      <w:r w:rsidR="00733A74" w:rsidRPr="0063569E">
        <w:rPr>
          <w:lang w:val="en-US"/>
        </w:rPr>
        <w:t xml:space="preserve"> Arbeit </w:t>
      </w:r>
      <w:proofErr w:type="spellStart"/>
      <w:r w:rsidR="00733A74" w:rsidRPr="0063569E">
        <w:rPr>
          <w:lang w:val="en-US"/>
        </w:rPr>
        <w:t>einen</w:t>
      </w:r>
      <w:proofErr w:type="spellEnd"/>
      <w:r w:rsidR="00733A74" w:rsidRPr="0063569E">
        <w:rPr>
          <w:lang w:val="en-US"/>
        </w:rPr>
        <w:t xml:space="preserve"> </w:t>
      </w:r>
      <w:proofErr w:type="spellStart"/>
      <w:ins w:id="618" w:author="Ben Fels" w:date="2024-12-21T09:11:00Z" w16du:dateUtc="2024-12-21T08:11:00Z">
        <w:r w:rsidR="00733A74" w:rsidRPr="0063569E">
          <w:rPr>
            <w:lang w:val="en-US"/>
          </w:rPr>
          <w:t>Vergleich</w:t>
        </w:r>
        <w:proofErr w:type="spellEnd"/>
        <w:r w:rsidR="00733A74" w:rsidRPr="0063569E">
          <w:rPr>
            <w:lang w:val="en-US"/>
          </w:rPr>
          <w:t xml:space="preserve"> </w:t>
        </w:r>
      </w:ins>
      <w:r w:rsidR="00733A74" w:rsidRPr="0063569E">
        <w:rPr>
          <w:lang w:val="en-US"/>
        </w:rPr>
        <w:t xml:space="preserve">von </w:t>
      </w:r>
      <w:proofErr w:type="spellStart"/>
      <w:ins w:id="619" w:author="Ben Fels" w:date="2024-12-21T09:11:00Z" w16du:dateUtc="2024-12-21T08:11:00Z">
        <w:r w:rsidR="00733A74" w:rsidRPr="0063569E">
          <w:rPr>
            <w:lang w:val="en-US"/>
          </w:rPr>
          <w:t>verfügbarer</w:t>
        </w:r>
        <w:proofErr w:type="spellEnd"/>
        <w:r w:rsidR="00733A74" w:rsidRPr="0063569E">
          <w:rPr>
            <w:lang w:val="en-US"/>
          </w:rPr>
          <w:t xml:space="preserve"> </w:t>
        </w:r>
        <w:proofErr w:type="spellStart"/>
        <w:r w:rsidR="00733A74" w:rsidRPr="0063569E">
          <w:rPr>
            <w:lang w:val="en-US"/>
          </w:rPr>
          <w:t>Datensätze</w:t>
        </w:r>
      </w:ins>
      <w:r w:rsidR="00733A74" w:rsidRPr="0063569E">
        <w:rPr>
          <w:lang w:val="en-US"/>
        </w:rPr>
        <w:t>n</w:t>
      </w:r>
      <w:proofErr w:type="spellEnd"/>
      <w:r w:rsidR="00733A74" w:rsidRPr="0063569E">
        <w:rPr>
          <w:lang w:val="en-US"/>
        </w:rPr>
        <w:t xml:space="preserve"> für das Argument Mining. </w:t>
      </w:r>
      <w:r w:rsidR="00733A74">
        <w:t>Sie weisen in diesem Zusammenhang darauf hin, dass aufgrund keiner eindeutigen Definition die Argumente in den Datensätze unterschiedlich annotiert werden</w:t>
      </w:r>
      <w:r w:rsidR="00F1124F">
        <w:t xml:space="preserve"> und sich somit auch nicht für jede Teilaufgabe eignen.</w:t>
      </w:r>
    </w:p>
    <w:p w14:paraId="4DE8E8F1" w14:textId="5E3D829A" w:rsidR="004D2907" w:rsidRDefault="00A316A4" w:rsidP="00EE6D67">
      <w:pPr>
        <w:jc w:val="both"/>
      </w:pPr>
      <w:r>
        <w:t>D</w:t>
      </w:r>
      <w:r w:rsidR="000E34DC">
        <w:t>er Mangel an qualitativ hochwertigen annotierten Daten</w:t>
      </w:r>
      <w:r w:rsidR="00FF15E7">
        <w:t xml:space="preserve"> für das Argument Mining</w:t>
      </w:r>
      <w:r w:rsidR="000E34DC">
        <w:t xml:space="preserve"> </w:t>
      </w:r>
      <w:r w:rsidR="00FF15E7">
        <w:t xml:space="preserve">unterstreicht die </w:t>
      </w:r>
      <w:r>
        <w:t xml:space="preserve">Verwendung von Prompt Engineering, da hierfür nur wenige </w:t>
      </w:r>
      <w:r w:rsidR="008A07C9">
        <w:t>annotierte Daten benötigt werden.</w:t>
      </w:r>
    </w:p>
    <w:p w14:paraId="5A46C17F" w14:textId="77777777" w:rsidR="00B9084A" w:rsidRDefault="00B9084A" w:rsidP="00B9084A">
      <w:pPr>
        <w:jc w:val="both"/>
      </w:pPr>
      <w:ins w:id="620" w:author="Ben Fels" w:date="2024-12-21T11:56:00Z" w16du:dateUtc="2024-12-21T10:56:00Z">
        <w:r w:rsidRPr="00C34F32">
          <w:rPr>
            <w:rFonts w:cs="Arial"/>
            <w:highlight w:val="magenta"/>
          </w:rPr>
          <w:t xml:space="preserve">Cabrio &amp; </w:t>
        </w:r>
        <w:proofErr w:type="spellStart"/>
        <w:r w:rsidRPr="00C34F32">
          <w:rPr>
            <w:rFonts w:cs="Arial"/>
            <w:highlight w:val="magenta"/>
          </w:rPr>
          <w:t>Villat</w:t>
        </w:r>
        <w:r w:rsidRPr="00165108">
          <w:rPr>
            <w:rFonts w:cs="Arial"/>
            <w:highlight w:val="magenta"/>
          </w:rPr>
          <w:t>a</w:t>
        </w:r>
      </w:ins>
      <w:proofErr w:type="spellEnd"/>
      <w:r w:rsidRPr="00165108">
        <w:rPr>
          <w:rFonts w:cs="Arial"/>
          <w:highlight w:val="magenta"/>
        </w:rPr>
        <w:t xml:space="preserve"> </w:t>
      </w:r>
      <w:ins w:id="621"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622" w:author="Ben Fels" w:date="2024-12-21T11:56:00Z" w16du:dateUtc="2024-12-21T10:56:00Z">
        <w:r w:rsidRPr="00165108">
          <w:rPr>
            <w:highlight w:val="magenta"/>
          </w:rPr>
          <w:fldChar w:fldCharType="separate"/>
        </w:r>
      </w:ins>
      <w:r w:rsidRPr="00165108">
        <w:rPr>
          <w:rFonts w:cs="Arial"/>
          <w:highlight w:val="magenta"/>
        </w:rPr>
        <w:t>(2018, S. 5431)</w:t>
      </w:r>
      <w:ins w:id="623" w:author="Ben Fels" w:date="2024-12-21T11:56:00Z" w16du:dateUtc="2024-12-21T10:56:00Z">
        <w:r w:rsidRPr="00165108">
          <w:rPr>
            <w:highlight w:val="magenta"/>
          </w:rPr>
          <w:fldChar w:fldCharType="end"/>
        </w:r>
        <w:r w:rsidRPr="00C34F32">
          <w:t xml:space="preserve"> </w:t>
        </w:r>
        <w:commentRangeStart w:id="624"/>
        <w:r w:rsidRPr="00C34F32">
          <w:t>tragen die leistungsfähigsten Algorithmen</w:t>
        </w:r>
      </w:ins>
      <w:r>
        <w:t xml:space="preserve"> und </w:t>
      </w:r>
      <w:ins w:id="625"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624"/>
      <w:r>
        <w:rPr>
          <w:rStyle w:val="Kommentarzeichen"/>
        </w:rPr>
        <w:commentReference w:id="624"/>
      </w:r>
    </w:p>
    <w:p w14:paraId="72AFB885" w14:textId="77777777" w:rsidR="00B9084A" w:rsidRPr="002C461A" w:rsidRDefault="00B9084A" w:rsidP="00F41933">
      <w:pPr>
        <w:rPr>
          <w:ins w:id="626" w:author="Ben Fels" w:date="2024-12-21T09:22:00Z" w16du:dateUtc="2024-12-21T08:22:00Z"/>
        </w:rPr>
      </w:pPr>
    </w:p>
    <w:p w14:paraId="719F866C" w14:textId="60E39057" w:rsidR="00F41933" w:rsidRPr="00CF00D2" w:rsidRDefault="00F41933">
      <w:pPr>
        <w:pStyle w:val="berschrift3"/>
        <w:rPr>
          <w:ins w:id="627" w:author="Ben Fels" w:date="2024-12-21T09:22:00Z" w16du:dateUtc="2024-12-21T08:22:00Z"/>
          <w:lang w:val="en-US"/>
          <w:rPrChange w:id="628" w:author="Ben Fels" w:date="2024-12-21T09:58:00Z" w16du:dateUtc="2024-12-21T08:58:00Z">
            <w:rPr>
              <w:ins w:id="629" w:author="Ben Fels" w:date="2024-12-21T09:22:00Z" w16du:dateUtc="2024-12-21T08:22:00Z"/>
            </w:rPr>
          </w:rPrChange>
        </w:rPr>
        <w:pPrChange w:id="630" w:author="Ben Fels" w:date="2024-12-21T11:55:00Z" w16du:dateUtc="2024-12-21T10:55:00Z">
          <w:pPr/>
        </w:pPrChange>
      </w:pPr>
      <w:bookmarkStart w:id="631" w:name="_Toc187929383"/>
      <w:ins w:id="632" w:author="Ben Fels" w:date="2024-12-21T09:22:00Z" w16du:dateUtc="2024-12-21T08:22:00Z">
        <w:r w:rsidRPr="00CF00D2">
          <w:rPr>
            <w:lang w:val="en-US"/>
            <w:rPrChange w:id="633" w:author="Ben Fels" w:date="2024-12-21T09:58:00Z" w16du:dateUtc="2024-12-21T08:58:00Z">
              <w:rPr/>
            </w:rPrChange>
          </w:rPr>
          <w:t>Large Language Models</w:t>
        </w:r>
        <w:bookmarkEnd w:id="631"/>
      </w:ins>
    </w:p>
    <w:p w14:paraId="40B8BDC9" w14:textId="10C516E4" w:rsidR="00BC46DA" w:rsidRDefault="0067136C" w:rsidP="00BC46DA">
      <w:pPr>
        <w:jc w:val="both"/>
      </w:pPr>
      <w:moveToRangeStart w:id="634" w:author="Ben Fels" w:date="2024-12-21T11:55:00Z" w:name="move185674546"/>
      <w:moveTo w:id="635" w:author="Ben Fels" w:date="2024-12-21T11:55:00Z" w16du:dateUtc="2024-12-21T10:55:00Z">
        <w:r>
          <w:t xml:space="preserve">Sprachmodelle </w:t>
        </w:r>
      </w:moveTo>
      <w:r w:rsidR="0025393E">
        <w:t xml:space="preserve">können als </w:t>
      </w:r>
      <w:moveTo w:id="636" w:author="Ben Fels" w:date="2024-12-21T11:55:00Z" w16du:dateUtc="2024-12-21T10:55:00Z">
        <w:r>
          <w:t>Modelle</w:t>
        </w:r>
      </w:moveTo>
      <w:r w:rsidR="0025393E">
        <w:t xml:space="preserve"> verstanden werden</w:t>
      </w:r>
      <w:moveTo w:id="637" w:author="Ben Fels" w:date="2024-12-21T11:55:00Z" w16du:dateUtc="2024-12-21T10:55:00Z">
        <w:r>
          <w:t xml:space="preserve">, welche die Abfolge von </w:t>
        </w:r>
      </w:moveTo>
      <w:r w:rsidR="007C5BAF">
        <w:t xml:space="preserve">Token </w:t>
      </w:r>
      <w:moveTo w:id="638" w:author="Ben Fels" w:date="2024-12-21T11:55:00Z" w16du:dateUtc="2024-12-21T10:55:00Z">
        <w:r>
          <w:t xml:space="preserve">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r w:rsidR="00CA5FF9">
        <w:t xml:space="preserve">Dabei können </w:t>
      </w:r>
      <w:r w:rsidR="00EC6466">
        <w:t xml:space="preserve">Token </w:t>
      </w:r>
      <w:r w:rsidR="00CA5FF9">
        <w:t xml:space="preserve">einzelne </w:t>
      </w:r>
      <w:moveTo w:id="639" w:author="Ben Fels" w:date="2024-12-21T11:55:00Z" w16du:dateUtc="2024-12-21T10:55:00Z">
        <w:r w:rsidR="007C5BAF">
          <w:t xml:space="preserve">Buchstaben </w:t>
        </w:r>
      </w:moveTo>
      <w:r w:rsidR="00CA5FF9">
        <w:t xml:space="preserve">bis hin zu ganzen </w:t>
      </w:r>
      <w:moveTo w:id="640" w:author="Ben Fels" w:date="2024-12-21T11:55:00Z" w16du:dateUtc="2024-12-21T10:55:00Z">
        <w:r w:rsidR="007C5BAF">
          <w:t xml:space="preserve">Wörtern </w:t>
        </w:r>
      </w:moveTo>
      <w:r w:rsidR="00CA5FF9">
        <w:t xml:space="preserve">umfassen </w:t>
      </w:r>
      <w:r w:rsidR="00CA5FF9">
        <w:fldChar w:fldCharType="begin"/>
      </w:r>
      <w:r w:rsidR="00CA5FF9">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CA5FF9">
        <w:fldChar w:fldCharType="separate"/>
      </w:r>
      <w:r w:rsidR="00CA5FF9" w:rsidRPr="00CA5FF9">
        <w:rPr>
          <w:rFonts w:cs="Arial"/>
        </w:rPr>
        <w:t>(</w:t>
      </w:r>
      <w:r w:rsidR="00CA5FF9" w:rsidRPr="00E53911">
        <w:rPr>
          <w:rFonts w:cs="Arial"/>
          <w:highlight w:val="magenta"/>
        </w:rPr>
        <w:t>Sanders, 2022)</w:t>
      </w:r>
      <w:r w:rsidR="00CA5FF9">
        <w:fldChar w:fldCharType="end"/>
      </w:r>
      <w:r w:rsidR="00CA5FF9">
        <w:t>.</w:t>
      </w:r>
      <w:r w:rsidR="00E53911">
        <w:t xml:space="preserve"> </w:t>
      </w:r>
      <w:moveTo w:id="641" w:author="Ben Fels" w:date="2024-12-21T11:55:00Z" w16du:dateUtc="2024-12-21T10:55:00Z">
        <w:r>
          <w:t xml:space="preserve">Eine spezielle Form </w:t>
        </w:r>
      </w:moveTo>
      <w:r w:rsidR="00E53911">
        <w:t xml:space="preserve">der Sprachmodelle </w:t>
      </w:r>
      <w:moveTo w:id="642" w:author="Ben Fels" w:date="2024-12-21T11:55:00Z" w16du:dateUtc="2024-12-21T10:55:00Z">
        <w:r>
          <w:t xml:space="preserve">sind die großen Sprachmodelle, oftmals als </w:t>
        </w:r>
        <w:r w:rsidRPr="00E53911">
          <w:rPr>
            <w:highlight w:val="red"/>
          </w:rPr>
          <w:t>Large Language Models (LLMs)</w:t>
        </w:r>
        <w:r>
          <w:t xml:space="preserve"> bezeichnet. Diese wurden auf einem großen Textkorpus </w:t>
        </w:r>
        <w:r w:rsidRPr="007F7270">
          <w:t xml:space="preserve">trainiert </w:t>
        </w:r>
      </w:moveTo>
      <w:r w:rsidR="00981C84">
        <w:t xml:space="preserve">und besitzen </w:t>
      </w:r>
      <w:moveTo w:id="643" w:author="Ben Fels" w:date="2024-12-21T11:55:00Z" w16du:dateUtc="2024-12-21T10:55:00Z">
        <w:r>
          <w:t>eine wesentlich größere Anzahl an Parametern</w:t>
        </w:r>
      </w:moveTo>
      <w:r w:rsidR="00981C84">
        <w:t xml:space="preserve">, weshalb sie </w:t>
      </w:r>
      <w:moveTo w:id="644" w:author="Ben Fels" w:date="2024-12-21T11:55:00Z" w16du:dateUtc="2024-12-21T10:55:00Z">
        <w:r>
          <w:t>eine Vielzahl von sprachbasierten Aufgaben wie Übersetzungen, Zusammenfassungen und Fragenbeantwortung durchführen</w:t>
        </w:r>
      </w:moveTo>
      <w:r w:rsidR="00C440EC">
        <w:t xml:space="preserve"> können</w:t>
      </w:r>
      <w:moveTo w:id="645" w:author="Ben Fels" w:date="2024-12-21T11:55:00Z" w16du:dateUtc="2024-12-21T10:55:00Z">
        <w:r>
          <w:t xml:space="preserve"> </w:t>
        </w:r>
        <w:commentRangeStart w:id="646"/>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commentRangeEnd w:id="646"/>
      <w:r w:rsidR="00001ED8">
        <w:rPr>
          <w:rStyle w:val="Kommentarzeichen"/>
        </w:rPr>
        <w:commentReference w:id="646"/>
      </w:r>
      <w:r w:rsidR="00BC46DA" w:rsidRPr="00BC46DA">
        <w:t xml:space="preserve"> </w:t>
      </w:r>
      <w:moveTo w:id="647" w:author="Ben Fels" w:date="2024-12-21T11:55:00Z" w16du:dateUtc="2024-12-21T10:55:00Z">
        <w:r w:rsidR="00BC46DA">
          <w:t xml:space="preserve">LLMs </w:t>
        </w:r>
      </w:moveTo>
      <w:r w:rsidR="00BC46DA">
        <w:t xml:space="preserve">bestehen üblicherweise aus tiefen neuronalen Netzen, mit Billionen von Parametern </w:t>
      </w:r>
      <w:r w:rsidR="00BC46DA" w:rsidRPr="003553DE">
        <w:rPr>
          <w:highlight w:val="magenta"/>
        </w:rPr>
        <w:fldChar w:fldCharType="begin"/>
      </w:r>
      <w:r w:rsidR="00BC46DA"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BC46DA" w:rsidRPr="003553DE">
        <w:rPr>
          <w:highlight w:val="magenta"/>
        </w:rPr>
        <w:fldChar w:fldCharType="separate"/>
      </w:r>
      <w:r w:rsidR="00BC46DA" w:rsidRPr="003553DE">
        <w:rPr>
          <w:rFonts w:cs="Arial"/>
          <w:highlight w:val="magenta"/>
        </w:rPr>
        <w:t>(Han et al., 2024, S. 2)</w:t>
      </w:r>
      <w:r w:rsidR="00BC46DA" w:rsidRPr="003553DE">
        <w:rPr>
          <w:highlight w:val="magenta"/>
        </w:rPr>
        <w:fldChar w:fldCharType="end"/>
      </w:r>
      <w:r w:rsidR="00BC46DA">
        <w:t>.</w:t>
      </w:r>
    </w:p>
    <w:p w14:paraId="1909E1DC" w14:textId="4813D1B3" w:rsidR="00E444D6" w:rsidRPr="00E444D6" w:rsidRDefault="00E444D6" w:rsidP="00BC46DA">
      <w:pPr>
        <w:jc w:val="both"/>
        <w:rPr>
          <w:ins w:id="648" w:author="Ben Fels" w:date="2024-12-21T11:58:00Z" w16du:dateUtc="2024-12-21T10:58:00Z"/>
        </w:rPr>
      </w:pPr>
      <w:r w:rsidRPr="00920EC0">
        <w:rPr>
          <w:highlight w:val="cyan"/>
        </w:rPr>
        <w:t>Einordnung von LLMs in den Kontext KI</w:t>
      </w:r>
    </w:p>
    <w:p w14:paraId="37F05022" w14:textId="0A55986C" w:rsidR="0067136C" w:rsidRDefault="0067136C" w:rsidP="00A620DC">
      <w:pPr>
        <w:jc w:val="both"/>
      </w:pPr>
      <w:moveTo w:id="649" w:author="Ben Fels" w:date="2024-12-21T11:55:00Z" w16du:dateUtc="2024-12-21T10:55:00Z">
        <w:r>
          <w:t>Ein bekanntes LLM ist</w:t>
        </w:r>
      </w:moveTo>
      <w:r w:rsidR="00202801">
        <w:t xml:space="preserve"> der</w:t>
      </w:r>
      <w:moveTo w:id="650" w:author="Ben Fels" w:date="2024-12-21T11:55:00Z" w16du:dateUtc="2024-12-21T10:55:00Z">
        <w:r>
          <w:t xml:space="preserve"> </w:t>
        </w:r>
        <w:commentRangeStart w:id="651"/>
        <w:r>
          <w:t xml:space="preserve">Generative </w:t>
        </w:r>
        <w:proofErr w:type="spellStart"/>
        <w:r>
          <w:t>Pre-trained</w:t>
        </w:r>
        <w:proofErr w:type="spellEnd"/>
        <w:r>
          <w:t xml:space="preserve"> Transformer (GPT), welcher sich hinter ChatGPT verbirgt. </w:t>
        </w:r>
      </w:moveTo>
      <w:commentRangeEnd w:id="651"/>
      <w:r w:rsidR="00403AC4">
        <w:rPr>
          <w:rStyle w:val="Kommentarzeichen"/>
        </w:rPr>
        <w:commentReference w:id="651"/>
      </w:r>
    </w:p>
    <w:p w14:paraId="6DEB4FC8" w14:textId="5883BCDC" w:rsidR="001A0255" w:rsidRDefault="001A0255" w:rsidP="00A620DC">
      <w:pPr>
        <w:jc w:val="both"/>
        <w:rPr>
          <w:moveTo w:id="652" w:author="Ben Fels" w:date="2024-12-21T11:55:00Z" w16du:dateUtc="2024-12-21T10:55:00Z"/>
        </w:rPr>
      </w:pPr>
      <w:r>
        <w:lastRenderedPageBreak/>
        <w:t>Bei LLMs ist die Transformer-Architektur gemeint.</w:t>
      </w:r>
      <w:r w:rsidR="009F1957">
        <w:t xml:space="preserve"> </w:t>
      </w:r>
    </w:p>
    <w:p w14:paraId="759E3213" w14:textId="17661795" w:rsidR="0062504F" w:rsidRDefault="006767DB" w:rsidP="002F066A">
      <w:pPr>
        <w:jc w:val="both"/>
      </w:pPr>
      <w:proofErr w:type="spellStart"/>
      <w:r>
        <w:rPr>
          <w:rFonts w:cs="Arial"/>
          <w:highlight w:val="magenta"/>
        </w:rPr>
        <w:t>Patil</w:t>
      </w:r>
      <w:proofErr w:type="spellEnd"/>
      <w:r>
        <w:rPr>
          <w:rFonts w:cs="Arial"/>
          <w:highlight w:val="magenta"/>
        </w:rPr>
        <w:t xml:space="preserve"> &amp; </w:t>
      </w:r>
      <w:proofErr w:type="spellStart"/>
      <w:ins w:id="653" w:author="Ben Fels" w:date="2024-12-21T11:58:00Z" w16du:dateUtc="2024-12-21T10:58:00Z">
        <w:r w:rsidR="00B95707" w:rsidRPr="00E50642">
          <w:rPr>
            <w:rFonts w:cs="Arial"/>
            <w:highlight w:val="magenta"/>
          </w:rPr>
          <w:t>Gudivada</w:t>
        </w:r>
        <w:proofErr w:type="spellEnd"/>
        <w:r w:rsidR="00B95707" w:rsidRPr="00E50642">
          <w:rPr>
            <w:rFonts w:cs="Arial"/>
            <w:highlight w:val="magenta"/>
          </w:rPr>
          <w:t xml:space="preserve">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54"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proofErr w:type="spellStart"/>
      <w:ins w:id="655" w:author="Ben Fels" w:date="2024-12-21T11:58:00Z" w16du:dateUtc="2024-12-21T10:58:00Z">
        <w:r w:rsidR="002A5784">
          <w:rPr>
            <w:rFonts w:cs="Arial"/>
          </w:rPr>
          <w:t>transformerbasierten</w:t>
        </w:r>
        <w:proofErr w:type="spellEnd"/>
        <w:r w:rsidR="002A5784">
          <w:rPr>
            <w:rFonts w:cs="Arial"/>
          </w:rPr>
          <w:t xml:space="preserve"> LLMs</w:t>
        </w:r>
        <w:r w:rsidR="007036F9">
          <w:rPr>
            <w:rFonts w:cs="Arial"/>
          </w:rPr>
          <w:t xml:space="preserve">: </w:t>
        </w:r>
      </w:ins>
      <w:proofErr w:type="spellStart"/>
      <w:r w:rsidR="007036F9" w:rsidRPr="00C36A6B">
        <w:rPr>
          <w:rFonts w:cs="Arial"/>
          <w:highlight w:val="yellow"/>
        </w:rPr>
        <w:t>P</w:t>
      </w:r>
      <w:ins w:id="656" w:author="Ben Fels" w:date="2024-12-21T11:58:00Z" w16du:dateUtc="2024-12-21T10:58:00Z">
        <w:r w:rsidR="007036F9" w:rsidRPr="00C36A6B">
          <w:rPr>
            <w:rFonts w:cs="Arial"/>
            <w:i/>
            <w:highlight w:val="yellow"/>
          </w:rPr>
          <w:t>re</w:t>
        </w:r>
      </w:ins>
      <w:proofErr w:type="spellEnd"/>
      <w:r w:rsidR="007D64BB" w:rsidRPr="00C36A6B">
        <w:rPr>
          <w:rFonts w:cs="Arial"/>
          <w:i/>
          <w:highlight w:val="yellow"/>
        </w:rPr>
        <w:t>-</w:t>
      </w:r>
      <w:ins w:id="657" w:author="Ben Fels" w:date="2024-12-21T11:58:00Z" w16du:dateUtc="2024-12-21T10:58:00Z">
        <w:r w:rsidR="007036F9" w:rsidRPr="00C36A6B">
          <w:rPr>
            <w:rFonts w:cs="Arial"/>
            <w:i/>
            <w:highlight w:val="yellow"/>
          </w:rPr>
          <w:t>training</w:t>
        </w:r>
      </w:ins>
      <w:r w:rsidR="00EC732D" w:rsidRPr="00C36A6B">
        <w:rPr>
          <w:rFonts w:cs="Arial"/>
          <w:highlight w:val="yellow"/>
        </w:rPr>
        <w:t>, T</w:t>
      </w:r>
      <w:ins w:id="658"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59"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w:t>
      </w:r>
      <w:proofErr w:type="spellStart"/>
      <w:r w:rsidR="00EC732D" w:rsidRPr="00C36A6B">
        <w:rPr>
          <w:rFonts w:cs="Arial"/>
          <w:i/>
          <w:highlight w:val="yellow"/>
        </w:rPr>
        <w:t>Context</w:t>
      </w:r>
      <w:proofErr w:type="spellEnd"/>
      <w:r w:rsidR="00EC732D" w:rsidRPr="00C36A6B">
        <w:rPr>
          <w:rFonts w:cs="Arial"/>
          <w:i/>
          <w:highlight w:val="yellow"/>
        </w:rPr>
        <w:t>-Learning</w:t>
      </w:r>
      <w:r w:rsidR="00EC732D">
        <w:rPr>
          <w:rFonts w:cs="Arial"/>
          <w:i/>
        </w:rPr>
        <w:t xml:space="preserve"> </w:t>
      </w:r>
      <w:ins w:id="660"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Patil &amp; Gudivada,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w:t>
      </w:r>
      <w:proofErr w:type="spellStart"/>
      <w:r w:rsidR="00E80DDB" w:rsidRPr="00590A49">
        <w:rPr>
          <w:rFonts w:cs="Arial"/>
          <w:highlight w:val="green"/>
        </w:rPr>
        <w:t>Pre</w:t>
      </w:r>
      <w:proofErr w:type="spellEnd"/>
      <w:r w:rsidR="00E80DDB" w:rsidRPr="00590A49">
        <w:rPr>
          <w:rFonts w:cs="Arial"/>
          <w:highlight w:val="green"/>
        </w:rPr>
        <w:t>-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w:t>
      </w:r>
      <w:proofErr w:type="spellStart"/>
      <w:r w:rsidR="00081A6C" w:rsidRPr="007377F7">
        <w:rPr>
          <w:bCs/>
          <w:highlight w:val="red"/>
        </w:rPr>
        <w:t>Context</w:t>
      </w:r>
      <w:proofErr w:type="spellEnd"/>
      <w:r w:rsidR="00081A6C" w:rsidRPr="007377F7">
        <w:rPr>
          <w:bCs/>
          <w:highlight w:val="red"/>
        </w:rPr>
        <w:t xml:space="preserve"> Learning (ICL)</w:t>
      </w:r>
      <w:r w:rsidR="00081A6C">
        <w:rPr>
          <w:bCs/>
        </w:rPr>
        <w:t xml:space="preserve"> </w:t>
      </w:r>
      <w:r w:rsidR="00645B20">
        <w:rPr>
          <w:bCs/>
        </w:rPr>
        <w:t xml:space="preserve">wird </w:t>
      </w:r>
      <w:r w:rsidR="00081A6C">
        <w:rPr>
          <w:bCs/>
        </w:rPr>
        <w:t xml:space="preserve">sich die Generalisierungsfähigkeit eines LLMs </w:t>
      </w:r>
      <w:r w:rsidR="00645B20">
        <w:rPr>
          <w:bCs/>
        </w:rPr>
        <w:t xml:space="preserve">zunutze gemacht.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 </w:t>
      </w:r>
      <w:r w:rsidR="005B7A4A">
        <w:rPr>
          <w:bCs/>
        </w:rPr>
        <w:t xml:space="preserve">das mittels </w:t>
      </w:r>
      <w:r w:rsidR="00E32753">
        <w:rPr>
          <w:bCs/>
        </w:rPr>
        <w:t xml:space="preserve">Prompts </w:t>
      </w:r>
      <w:r w:rsidR="007D2933" w:rsidRPr="00204D5B">
        <w:rPr>
          <w:bCs/>
        </w:rPr>
        <w:t xml:space="preserve">das Modell anhand von Beispielen an die gewünschte Aufgabe </w:t>
      </w:r>
      <w:r w:rsidR="00EA19B3">
        <w:rPr>
          <w:bCs/>
        </w:rPr>
        <w:t>angepasst werden kann</w:t>
      </w:r>
      <w:r w:rsidR="007D2933" w:rsidRPr="00204D5B">
        <w:rPr>
          <w:bCs/>
        </w:rPr>
        <w:t>.</w:t>
      </w:r>
      <w:r w:rsidR="007D2933" w:rsidRPr="00451847">
        <w:rPr>
          <w:bCs/>
        </w:rPr>
        <w:t xml:space="preserve"> Die </w:t>
      </w:r>
      <w:r w:rsidR="003A1F47">
        <w:rPr>
          <w:bCs/>
        </w:rPr>
        <w:t xml:space="preserve">Parameter </w:t>
      </w:r>
      <w:r w:rsidR="007D2933" w:rsidRPr="00451847">
        <w:rPr>
          <w:bCs/>
        </w:rPr>
        <w:t xml:space="preserve">des Modells werden dabei nicht verändert. </w:t>
      </w:r>
      <w:r w:rsidR="007D2933" w:rsidRPr="004930E1">
        <w:rPr>
          <w:bCs/>
        </w:rPr>
        <w:t xml:space="preserve">ICL kann in Zero-Shot Learning, </w:t>
      </w:r>
      <w:proofErr w:type="spellStart"/>
      <w:r w:rsidR="007D2933" w:rsidRPr="004930E1">
        <w:rPr>
          <w:bCs/>
        </w:rPr>
        <w:t>One</w:t>
      </w:r>
      <w:proofErr w:type="spellEnd"/>
      <w:r w:rsidR="007D2933" w:rsidRPr="004930E1">
        <w:rPr>
          <w:bCs/>
        </w:rPr>
        <w:t xml:space="preserve">-Shot Learning und </w:t>
      </w:r>
      <w:proofErr w:type="spellStart"/>
      <w:r w:rsidR="007D2933" w:rsidRPr="004930E1">
        <w:rPr>
          <w:bCs/>
        </w:rPr>
        <w:t>Few</w:t>
      </w:r>
      <w:proofErr w:type="spellEnd"/>
      <w:r w:rsidR="007D2933" w:rsidRPr="004930E1">
        <w:rPr>
          <w:bCs/>
        </w:rPr>
        <w:t xml:space="preserve">-Shot Learning unterschieden werden </w:t>
      </w:r>
      <w:r w:rsidR="007D2933" w:rsidRPr="002A79C7">
        <w:rPr>
          <w:bCs/>
          <w:highlight w:val="magenta"/>
          <w:lang w:val="en-US"/>
        </w:rPr>
        <w:fldChar w:fldCharType="begin"/>
      </w:r>
      <w:r w:rsidR="007D2933" w:rsidRPr="004930E1">
        <w:rPr>
          <w:bCs/>
          <w:highlight w:val="magenta"/>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61" w:author="Ben Fels" w:date="2024-12-22T11:04:00Z" w16du:dateUtc="2024-12-22T10:04:00Z">
            <w:rPr>
              <w:rFonts w:cs="Arial"/>
            </w:rPr>
          </w:rPrChange>
        </w:rPr>
        <w:t>(Patil &amp; Gudivada, 2024, S. 23–25; Tunstall et al., 2023, S. 189)</w:t>
      </w:r>
      <w:r w:rsidR="007D2933" w:rsidRPr="002A79C7">
        <w:rPr>
          <w:bCs/>
          <w:highlight w:val="magenta"/>
        </w:rPr>
        <w:fldChar w:fldCharType="end"/>
      </w:r>
      <w:r w:rsidR="007D2933" w:rsidRPr="00451847">
        <w:rPr>
          <w:bCs/>
        </w:rPr>
        <w:t xml:space="preserve">. Die Unterscheidung richtet sich danach, wie viele Beispiele in der Eingabeaufforderung übergeben werden.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Trad &amp; Chehab,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62" w:author="Ben Fels" w:date="2024-12-21T11:57:00Z" w16du:dateUtc="2024-12-21T10:57:00Z">
        <w:r w:rsidRPr="001F7D20">
          <w:rPr>
            <w:rFonts w:cs="Arial"/>
            <w:highlight w:val="magenta"/>
          </w:rPr>
          <w:t>Lu et al.</w:t>
        </w:r>
      </w:ins>
      <w:r>
        <w:rPr>
          <w:rFonts w:cs="Arial"/>
        </w:rPr>
        <w:t xml:space="preserve"> </w:t>
      </w:r>
      <w:ins w:id="663"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64" w:author="Ben Fels" w:date="2024-12-21T11:57:00Z" w16du:dateUtc="2024-12-21T10:57:00Z">
        <w:r w:rsidRPr="001F7D20">
          <w:rPr>
            <w:highlight w:val="magenta"/>
          </w:rPr>
          <w:fldChar w:fldCharType="separate"/>
        </w:r>
      </w:ins>
      <w:r w:rsidR="00092F4E" w:rsidRPr="00092F4E">
        <w:rPr>
          <w:rFonts w:cs="Arial"/>
          <w:highlight w:val="magenta"/>
        </w:rPr>
        <w:t>(2024, S. 2)</w:t>
      </w:r>
      <w:ins w:id="665" w:author="Ben Fels" w:date="2024-12-21T11:57:00Z" w16du:dateUtc="2024-12-21T10:57:00Z">
        <w:r w:rsidRPr="001F7D20">
          <w:rPr>
            <w:highlight w:val="magenta"/>
          </w:rPr>
          <w:fldChar w:fldCharType="end"/>
        </w:r>
      </w:ins>
      <w:r w:rsidR="00092F4E">
        <w:t xml:space="preserve"> </w:t>
      </w:r>
      <w:r>
        <w:rPr>
          <w:rFonts w:cs="Arial"/>
        </w:rPr>
        <w:t>sind e</w:t>
      </w:r>
      <w:ins w:id="666" w:author="Ben Fels" w:date="2024-12-21T11:57:00Z" w16du:dateUtc="2024-12-21T10:57:00Z">
        <w:r w:rsidRPr="00267C65">
          <w:t xml:space="preserve">inige Organisationen sind der Auffassung, dass das Training eines eigenen Modells nicht rentabel ist. </w:t>
        </w:r>
      </w:ins>
      <w:r w:rsidR="002F066A">
        <w:t>Die e</w:t>
      </w:r>
      <w:ins w:id="667" w:author="Ben Fels" w:date="2024-12-21T11:46:00Z" w16du:dateUtc="2024-12-21T10:46:00Z">
        <w:r w:rsidR="00841FA3">
          <w:t>norme</w:t>
        </w:r>
      </w:ins>
      <w:r w:rsidR="002F066A">
        <w:t>n</w:t>
      </w:r>
      <w:ins w:id="668"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proofErr w:type="spellStart"/>
      <w:r>
        <w:t>s.</w:t>
      </w:r>
      <w:ins w:id="669" w:author="Ben Fels" w:date="2024-12-21T11:46:00Z" w16du:dateUtc="2024-12-21T10:46:00Z">
        <w:r w:rsidR="00841FA3">
          <w:t>Table</w:t>
        </w:r>
        <w:proofErr w:type="spellEnd"/>
        <w:r w:rsidR="00841FA3">
          <w:t xml:space="preserv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Patil &amp; Gudivada,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4930E1" w:rsidRDefault="008A06AE" w:rsidP="00BA1CE8">
      <w:pPr>
        <w:jc w:val="both"/>
        <w:rPr>
          <w:ins w:id="670" w:author="Ben Fels" w:date="2024-12-21T11:57:00Z" w16du:dateUtc="2024-12-21T10:57:00Z"/>
          <w:lang w:val="en-US"/>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71" w:author="Ben Fels" w:date="2024-12-21T11:57:00Z" w16du:dateUtc="2024-12-21T10:57:00Z">
        <w:r w:rsidR="00FD5253" w:rsidRPr="00267C65">
          <w:t>ine-</w:t>
        </w:r>
      </w:ins>
      <w:r w:rsidR="009E1404">
        <w:t>T</w:t>
      </w:r>
      <w:ins w:id="672"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73" w:author="Ben Fels" w:date="2024-12-21T11:57:00Z" w16du:dateUtc="2024-12-21T10:57:00Z">
        <w:r w:rsidR="00FC1DEA" w:rsidRPr="00D66BEB">
          <w:rPr>
            <w:rFonts w:cs="Arial"/>
            <w:highlight w:val="magenta"/>
          </w:rPr>
          <w:t>(</w:t>
        </w:r>
        <w:proofErr w:type="spellStart"/>
        <w:r w:rsidR="00FC1DEA" w:rsidRPr="00D66BEB">
          <w:rPr>
            <w:rFonts w:cs="Arial"/>
            <w:highlight w:val="magenta"/>
          </w:rPr>
          <w:t>Patil</w:t>
        </w:r>
        <w:proofErr w:type="spellEnd"/>
        <w:r w:rsidR="00FC1DEA" w:rsidRPr="00D66BEB">
          <w:rPr>
            <w:rFonts w:cs="Arial"/>
            <w:highlight w:val="magenta"/>
          </w:rPr>
          <w:t xml:space="preserve"> &amp; </w:t>
        </w:r>
        <w:proofErr w:type="spellStart"/>
        <w:r w:rsidR="00FC1DEA" w:rsidRPr="00D66BEB">
          <w:rPr>
            <w:rFonts w:cs="Arial"/>
            <w:highlight w:val="magenta"/>
          </w:rPr>
          <w:t>Gudivada</w:t>
        </w:r>
      </w:ins>
      <w:proofErr w:type="spellEnd"/>
      <w:r w:rsidR="008E1C19">
        <w:t xml:space="preserve"> </w:t>
      </w:r>
      <w:ins w:id="674"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75"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76"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w:t>
      </w:r>
      <w:r w:rsidR="001713AB" w:rsidRPr="00D436EA">
        <w:rPr>
          <w:bCs/>
        </w:rPr>
        <w:lastRenderedPageBreak/>
        <w:t xml:space="preserve">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7F3EA1">
        <w:rPr>
          <w:highlight w:val="magenta"/>
          <w:lang w:val="en-US"/>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4930E1">
        <w:rPr>
          <w:highlight w:val="magenta"/>
          <w:lang w:val="en-US"/>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4930E1">
        <w:rPr>
          <w:rFonts w:cs="Arial"/>
          <w:highlight w:val="magenta"/>
          <w:lang w:val="en-US"/>
        </w:rPr>
        <w:t>(Lawrence &amp; Reed, 2020, S. 780)</w:t>
      </w:r>
      <w:r w:rsidR="003147E4" w:rsidRPr="007377F7">
        <w:rPr>
          <w:highlight w:val="magenta"/>
        </w:rPr>
        <w:fldChar w:fldCharType="end"/>
      </w:r>
      <w:r w:rsidR="003147E4" w:rsidRPr="004930E1">
        <w:rPr>
          <w:lang w:val="en-US"/>
        </w:rPr>
        <w:t>.</w:t>
      </w:r>
      <w:moveToRangeStart w:id="677" w:author="Ben Fels" w:date="2024-12-21T11:57:00Z" w:name="move185674655"/>
    </w:p>
    <w:p w14:paraId="390127F6" w14:textId="11BBA5CE" w:rsidR="00DC79DE" w:rsidRPr="005C66C3" w:rsidRDefault="00DC79DE" w:rsidP="00DC79DE">
      <w:pPr>
        <w:jc w:val="both"/>
      </w:pPr>
      <w:moveToRangeStart w:id="678" w:author="Ben Fels" w:date="2024-12-21T11:56:00Z" w:name="move185674583"/>
      <w:moveToRangeEnd w:id="634"/>
      <w:moveToRangeEnd w:id="677"/>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4930E1">
        <w:rPr>
          <w:rFonts w:cs="Arial"/>
          <w:highlight w:val="magenta"/>
          <w:lang w:val="en-US"/>
        </w:rPr>
        <w:t>(2024)</w:t>
      </w:r>
      <w:r w:rsidRPr="007377F7">
        <w:rPr>
          <w:highlight w:val="magenta"/>
        </w:rPr>
        <w:fldChar w:fldCharType="end"/>
      </w:r>
      <w:r w:rsidRPr="004930E1">
        <w:rPr>
          <w:lang w:val="en-US"/>
        </w:rPr>
        <w:t xml:space="preserve"> </w:t>
      </w:r>
      <w:proofErr w:type="spellStart"/>
      <w:r w:rsidRPr="004930E1">
        <w:rPr>
          <w:lang w:val="en-US"/>
        </w:rPr>
        <w:t>konnten</w:t>
      </w:r>
      <w:proofErr w:type="spellEnd"/>
      <w:r w:rsidRPr="004930E1">
        <w:rPr>
          <w:lang w:val="en-US"/>
        </w:rPr>
        <w:t xml:space="preserve"> für </w:t>
      </w:r>
      <w:proofErr w:type="spellStart"/>
      <w:r w:rsidRPr="004930E1">
        <w:rPr>
          <w:lang w:val="en-US"/>
        </w:rPr>
        <w:t>medizinische</w:t>
      </w:r>
      <w:proofErr w:type="spellEnd"/>
      <w:r w:rsidRPr="004930E1">
        <w:rPr>
          <w:lang w:val="en-US"/>
        </w:rPr>
        <w:t xml:space="preserve"> Benchmarks </w:t>
      </w:r>
      <w:proofErr w:type="spellStart"/>
      <w:r w:rsidRPr="004930E1">
        <w:rPr>
          <w:lang w:val="en-US"/>
        </w:rPr>
        <w:t>zeigen</w:t>
      </w:r>
      <w:proofErr w:type="spellEnd"/>
      <w:r w:rsidRPr="004930E1">
        <w:rPr>
          <w:lang w:val="en-US"/>
        </w:rPr>
        <w:t xml:space="preserve">, </w:t>
      </w:r>
      <w:proofErr w:type="spellStart"/>
      <w:r w:rsidRPr="004930E1">
        <w:rPr>
          <w:lang w:val="en-US"/>
        </w:rPr>
        <w:t>dass</w:t>
      </w:r>
      <w:proofErr w:type="spellEnd"/>
      <w:r w:rsidRPr="004930E1">
        <w:rPr>
          <w:lang w:val="en-US"/>
        </w:rPr>
        <w:t xml:space="preserve"> </w:t>
      </w:r>
      <w:proofErr w:type="spellStart"/>
      <w:r w:rsidRPr="004930E1">
        <w:rPr>
          <w:lang w:val="en-US"/>
        </w:rPr>
        <w:t>mittels</w:t>
      </w:r>
      <w:proofErr w:type="spellEnd"/>
      <w:r w:rsidRPr="004930E1">
        <w:rPr>
          <w:lang w:val="en-US"/>
        </w:rPr>
        <w:t xml:space="preserve"> Prompt Engineering </w:t>
      </w:r>
      <w:proofErr w:type="spellStart"/>
      <w:r w:rsidRPr="004930E1">
        <w:rPr>
          <w:lang w:val="en-US"/>
        </w:rPr>
        <w:t>Techniken</w:t>
      </w:r>
      <w:proofErr w:type="spellEnd"/>
      <w:r w:rsidRPr="004930E1">
        <w:rPr>
          <w:lang w:val="en-US"/>
        </w:rPr>
        <w:t xml:space="preserve"> </w:t>
      </w:r>
      <w:proofErr w:type="spellStart"/>
      <w:r w:rsidRPr="004930E1">
        <w:rPr>
          <w:lang w:val="en-US"/>
        </w:rPr>
        <w:t>ohne</w:t>
      </w:r>
      <w:proofErr w:type="spellEnd"/>
      <w:r w:rsidRPr="004930E1">
        <w:rPr>
          <w:lang w:val="en-US"/>
        </w:rPr>
        <w:t xml:space="preserve"> Fine-Tuning dem Stand der Technik </w:t>
      </w:r>
      <w:proofErr w:type="spellStart"/>
      <w:r w:rsidRPr="004930E1">
        <w:rPr>
          <w:lang w:val="en-US"/>
        </w:rPr>
        <w:t>entsprechende</w:t>
      </w:r>
      <w:proofErr w:type="spellEnd"/>
      <w:r w:rsidRPr="004930E1">
        <w:rPr>
          <w:lang w:val="en-US"/>
        </w:rPr>
        <w:t xml:space="preserve"> </w:t>
      </w:r>
      <w:proofErr w:type="spellStart"/>
      <w:r w:rsidRPr="004930E1">
        <w:rPr>
          <w:lang w:val="en-US"/>
        </w:rPr>
        <w:t>Ergebnisse</w:t>
      </w:r>
      <w:proofErr w:type="spellEnd"/>
      <w:r w:rsidRPr="004930E1">
        <w:rPr>
          <w:lang w:val="en-US"/>
        </w:rPr>
        <w:t xml:space="preserve"> für Open-Source Modelle </w:t>
      </w:r>
      <w:proofErr w:type="spellStart"/>
      <w:r w:rsidRPr="004930E1">
        <w:rPr>
          <w:lang w:val="en-US"/>
        </w:rPr>
        <w:t>erzielt</w:t>
      </w:r>
      <w:proofErr w:type="spellEnd"/>
      <w:r w:rsidRPr="004930E1">
        <w:rPr>
          <w:lang w:val="en-US"/>
        </w:rPr>
        <w:t xml:space="preserve"> </w:t>
      </w:r>
      <w:proofErr w:type="spellStart"/>
      <w:r w:rsidRPr="004930E1">
        <w:rPr>
          <w:lang w:val="en-US"/>
        </w:rPr>
        <w:t>werden</w:t>
      </w:r>
      <w:proofErr w:type="spellEnd"/>
      <w:r w:rsidRPr="004930E1">
        <w:rPr>
          <w:lang w:val="en-US"/>
        </w:rPr>
        <w:t xml:space="preserve"> </w:t>
      </w:r>
      <w:proofErr w:type="spellStart"/>
      <w:r w:rsidRPr="004930E1">
        <w:rPr>
          <w:lang w:val="en-US"/>
        </w:rPr>
        <w:t>können</w:t>
      </w:r>
      <w:proofErr w:type="spellEnd"/>
      <w:r w:rsidRPr="004930E1">
        <w:rPr>
          <w:lang w:val="en-US"/>
        </w:rPr>
        <w:t xml:space="preserve">. </w:t>
      </w:r>
      <w:r w:rsidRPr="00451847">
        <w:t xml:space="preserve">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r w:rsidR="00D264F3">
        <w:rPr>
          <w:rFonts w:cs="Arial"/>
        </w:rPr>
        <w:t xml:space="preserve">Auch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Pr>
          <w:rFonts w:cs="Arial"/>
        </w:rPr>
        <w:t xml:space="preserve">führen an, dass die </w:t>
      </w:r>
      <w:r w:rsidR="00FC3248">
        <w:t xml:space="preserve">Ergebnisse des </w:t>
      </w:r>
      <w:r w:rsidR="00D264F3">
        <w:t xml:space="preserve">ICL </w:t>
      </w:r>
      <w:r w:rsidR="00FC3248">
        <w:t>in der Regel schlechter</w:t>
      </w:r>
      <w:r w:rsidR="00D264F3">
        <w:t xml:space="preserve"> sind,</w:t>
      </w:r>
      <w:r w:rsidR="00FC3248">
        <w:t xml:space="preserve"> als </w:t>
      </w:r>
      <w:r w:rsidR="00096089">
        <w:t>die eines Fine-</w:t>
      </w:r>
      <w:proofErr w:type="spellStart"/>
      <w:r w:rsidR="00096089">
        <w:t>Tuned</w:t>
      </w:r>
      <w:proofErr w:type="spellEnd"/>
      <w:r w:rsidR="00096089">
        <w:t xml:space="preserve"> LLMs</w:t>
      </w:r>
      <w:r w:rsidR="00FC3248">
        <w:t xml:space="preserve">, jedoch </w:t>
      </w:r>
      <w:r w:rsidR="00096089">
        <w:t xml:space="preserve">mit dem Hinweis, dass </w:t>
      </w:r>
      <w:r w:rsidR="00FC3248" w:rsidRPr="00B319A6">
        <w:t>weniger aufgabenspezi</w:t>
      </w:r>
      <w:r w:rsidR="00FC3248">
        <w:t>fische Daten benötigt</w:t>
      </w:r>
      <w:r w:rsidR="00FA3616">
        <w:t xml:space="preserve"> werden</w:t>
      </w:r>
      <w:r w:rsidR="00FC3248">
        <w:t>.</w:t>
      </w:r>
      <w:r w:rsidR="00FA3616">
        <w:t xml:space="preserve"> </w:t>
      </w:r>
      <w:r w:rsidR="00625650">
        <w:t xml:space="preserve">Folglich </w:t>
      </w:r>
      <w:r w:rsidRPr="00451847">
        <w:rPr>
          <w:rFonts w:cs="Arial"/>
        </w:rPr>
        <w:t xml:space="preserve">bleibt </w:t>
      </w:r>
      <w:r w:rsidR="00DA47D5">
        <w:rPr>
          <w:rFonts w:cs="Arial"/>
        </w:rPr>
        <w:t>ICL</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moveToRangeEnd w:id="678"/>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79" w:name="_Toc187929384"/>
      <w:r w:rsidRPr="001F3F1D">
        <w:rPr>
          <w:lang w:val="en-US"/>
        </w:rPr>
        <w:t xml:space="preserve">Daten und </w:t>
      </w:r>
      <w:proofErr w:type="spellStart"/>
      <w:r w:rsidRPr="001F3F1D">
        <w:rPr>
          <w:lang w:val="en-US"/>
        </w:rPr>
        <w:t>Methoden</w:t>
      </w:r>
      <w:bookmarkEnd w:id="679"/>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680" w:name="_Toc187929385"/>
      <w:ins w:id="681" w:author="Ben Fels" w:date="2024-12-17T09:00:00Z" w16du:dateUtc="2024-12-17T08:00:00Z">
        <w:r w:rsidRPr="001F3F1D">
          <w:rPr>
            <w:lang w:val="en-US"/>
          </w:rPr>
          <w:t>Modell</w:t>
        </w:r>
      </w:ins>
      <w:r w:rsidR="00292A16">
        <w:rPr>
          <w:lang w:val="en-US"/>
        </w:rPr>
        <w:t xml:space="preserve"> / LLM / Large Language Model</w:t>
      </w:r>
      <w:bookmarkEnd w:id="680"/>
    </w:p>
    <w:p w14:paraId="698D6A0F" w14:textId="04771D2A" w:rsidR="0080055D" w:rsidRDefault="0080055D" w:rsidP="001F7CA5">
      <w:pPr>
        <w:autoSpaceDE w:val="0"/>
        <w:autoSpaceDN w:val="0"/>
        <w:adjustRightInd w:val="0"/>
        <w:spacing w:after="0"/>
        <w:jc w:val="both"/>
        <w:rPr>
          <w:ins w:id="682" w:author="Ben Fels" w:date="2024-12-21T20:44:00Z" w16du:dateUtc="2024-12-21T19:44:00Z"/>
        </w:rPr>
      </w:pPr>
      <w:ins w:id="683"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84" w:author="Ben Fels" w:date="2024-12-20T16:54:00Z" w16du:dateUtc="2024-12-20T15:54:00Z"/>
          <w:rPrChange w:id="685" w:author="Ben Fels" w:date="2024-12-22T12:34:00Z" w16du:dateUtc="2024-12-22T11:34:00Z">
            <w:rPr>
              <w:ins w:id="686" w:author="Ben Fels" w:date="2024-12-20T16:54:00Z" w16du:dateUtc="2024-12-20T15:54:00Z"/>
            </w:rPr>
          </w:rPrChange>
        </w:rPr>
      </w:pPr>
      <w:ins w:id="687" w:author="Ben Fels" w:date="2024-12-22T12:34:00Z" w16du:dateUtc="2024-12-22T11:34:00Z">
        <w:r w:rsidRPr="00B30CF1">
          <w:rPr>
            <w:highlight w:val="cyan"/>
            <w:rPrChange w:id="688" w:author="Ben Fels" w:date="2024-12-22T12:34:00Z" w16du:dateUtc="2024-12-22T11:34:00Z">
              <w:rPr/>
            </w:rPrChange>
          </w:rPr>
          <w:t>Modellbeschreibung</w:t>
        </w:r>
      </w:ins>
    </w:p>
    <w:p w14:paraId="144E9556" w14:textId="5ACFBD30" w:rsidR="00E25817" w:rsidRDefault="002D5E78" w:rsidP="0052749B">
      <w:pPr>
        <w:jc w:val="both"/>
      </w:pPr>
      <w:r w:rsidRPr="002D5E78">
        <w:lastRenderedPageBreak/>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Das</w:t>
      </w:r>
      <w:r w:rsidR="00B1398E">
        <w:t xml:space="preserve"> ebenfalls von OpenAI</w:t>
      </w:r>
      <w:r w:rsidR="00CC7EB5">
        <w:t xml:space="preserve">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w:t>
      </w:r>
      <w:r w:rsidR="005A4A64">
        <w:t xml:space="preserve">geringeren </w:t>
      </w:r>
      <w:r w:rsidR="008B186B" w:rsidRPr="00407C0C">
        <w:t>Anfragebegrenzungen</w:t>
      </w:r>
      <w:r w:rsidR="0052749B" w:rsidRPr="00FC3BA4">
        <w:rPr>
          <w:highlight w:val="magenta"/>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im Hinblick auf den begrenzten Bearbeitungszeitraum und </w:t>
      </w:r>
      <w:r w:rsidR="008107DD">
        <w:t xml:space="preserve">das </w:t>
      </w:r>
      <w:r w:rsidR="007C69BA">
        <w:t xml:space="preserve">Budget </w:t>
      </w:r>
      <w:r w:rsidR="008D1E47">
        <w:t>nicht ausgewählt</w:t>
      </w:r>
      <w:r w:rsidR="008107DD">
        <w:t xml:space="preserve">. </w:t>
      </w:r>
      <w:r w:rsidR="004C38F0">
        <w:t>Eine ausführliche Dokumentation bekräftigt die Entscheidung</w:t>
      </w:r>
      <w:r w:rsidR="00153BBA">
        <w:t>.</w:t>
      </w:r>
      <w:r w:rsidR="00E25817">
        <w:t xml:space="preserve"> </w:t>
      </w:r>
    </w:p>
    <w:p w14:paraId="2775C825" w14:textId="33A81079" w:rsidR="00676481" w:rsidRDefault="00237740" w:rsidP="005A47FA">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5452A401" w14:textId="48DB1090" w:rsidR="00676481" w:rsidRPr="00B333A1" w:rsidRDefault="00676481" w:rsidP="00C17180">
      <w:pPr>
        <w:rPr>
          <w:b/>
        </w:rPr>
      </w:pPr>
      <w:r w:rsidRPr="00B333A1">
        <w:rPr>
          <w:b/>
        </w:rPr>
        <w:t>Tokens</w:t>
      </w:r>
      <w:r w:rsidR="00C17180">
        <w:rPr>
          <w:b/>
        </w:rPr>
        <w:t xml:space="preserve">, </w:t>
      </w:r>
      <w:r w:rsidR="00C17180" w:rsidRPr="000133A9">
        <w:rPr>
          <w:b/>
        </w:rPr>
        <w:t>Kontextfenster</w:t>
      </w:r>
    </w:p>
    <w:p w14:paraId="102160C0" w14:textId="208ED815"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lastRenderedPageBreak/>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89"/>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89"/>
      <w:r w:rsidR="00B63A6E" w:rsidRPr="00B63A6E">
        <w:rPr>
          <w:rStyle w:val="Kommentarzeichen"/>
          <w:highlight w:val="magenta"/>
        </w:rPr>
        <w:commentReference w:id="689"/>
      </w:r>
      <w:r w:rsidR="009563E0" w:rsidRPr="00B63A6E">
        <w:rPr>
          <w:highlight w:val="magenta"/>
        </w:rPr>
        <w:t>.</w:t>
      </w:r>
      <w:r w:rsidR="009563E0">
        <w:t xml:space="preserve"> </w:t>
      </w:r>
      <w:ins w:id="690" w:author="Ben Fels" w:date="2024-12-21T09:18:00Z" w16du:dateUtc="2024-12-21T08:18:00Z">
        <w:r w:rsidR="00131A69" w:rsidRPr="00FB1A1A">
          <w:rPr>
            <w:highlight w:val="green"/>
          </w:rPr>
          <w:t xml:space="preserve">Um die </w:t>
        </w:r>
      </w:ins>
      <w:ins w:id="691" w:author="Ben Fels" w:date="2024-12-21T09:19:00Z" w16du:dateUtc="2024-12-21T08:19:00Z">
        <w:r w:rsidR="007317C2" w:rsidRPr="00FB1A1A">
          <w:rPr>
            <w:highlight w:val="green"/>
          </w:rPr>
          <w:t xml:space="preserve">Ausgaben des LLMs </w:t>
        </w:r>
      </w:ins>
      <w:ins w:id="692" w:author="Ben Fels" w:date="2024-12-21T09:18:00Z" w16du:dateUtc="2024-12-21T08:18:00Z">
        <w:r w:rsidR="00B365FE" w:rsidRPr="00FB1A1A">
          <w:rPr>
            <w:highlight w:val="green"/>
          </w:rPr>
          <w:t xml:space="preserve">möglichst </w:t>
        </w:r>
      </w:ins>
      <w:ins w:id="693"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94"/>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694"/>
      <w:r w:rsidR="004E6251">
        <w:rPr>
          <w:rStyle w:val="Kommentarzeichen"/>
        </w:rPr>
        <w:commentReference w:id="694"/>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695" w:author="Ben Fels" w:date="2024-12-21T09:19:00Z" w16du:dateUtc="2024-12-21T08:19:00Z">
        <w:r w:rsidR="006B1593" w:rsidRPr="002E38EC">
          <w:rPr>
            <w:i/>
            <w:rPrChange w:id="696" w:author="Ben Fels" w:date="2024-12-21T09:19:00Z" w16du:dateUtc="2024-12-21T08:19:00Z">
              <w:rPr>
                <w:lang w:val="en-US"/>
              </w:rPr>
            </w:rPrChange>
          </w:rPr>
          <w:t>emp</w:t>
        </w:r>
        <w:r w:rsidR="006B1593" w:rsidRPr="002E38EC">
          <w:rPr>
            <w:i/>
          </w:rPr>
          <w:t>eratur</w:t>
        </w:r>
      </w:ins>
      <w:r w:rsidR="006B1593" w:rsidRPr="002E38EC">
        <w:rPr>
          <w:i/>
        </w:rPr>
        <w:t>e</w:t>
      </w:r>
      <w:proofErr w:type="spellEnd"/>
      <w:ins w:id="697"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98"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99"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700" w:author="Ben Fels" w:date="2024-12-20T16:54:00Z" w16du:dateUtc="2024-12-20T15:54:00Z">
            <w:rPr>
              <w:lang w:val="en-US"/>
            </w:rPr>
          </w:rPrChange>
        </w:rPr>
        <w:fldChar w:fldCharType="end"/>
      </w:r>
      <w:r w:rsidR="006B1593">
        <w:t xml:space="preserve">. Er wurde für weniger zufällige Ausgaben folglich auf </w:t>
      </w:r>
      <w:proofErr w:type="spellStart"/>
      <w:ins w:id="701" w:author="Ben Fels" w:date="2024-12-21T09:20:00Z" w16du:dateUtc="2024-12-21T08:20:00Z">
        <w:r w:rsidR="006B1593">
          <w:t>Null</w:t>
        </w:r>
        <w:proofErr w:type="spellEnd"/>
        <w:r w:rsidR="006B1593">
          <w:t xml:space="preserve"> festgelegt</w:t>
        </w:r>
        <w:r w:rsidR="006B1593" w:rsidRPr="00E022D3">
          <w:rPr>
            <w:rPrChange w:id="702"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w:t>
      </w:r>
      <w:commentRangeStart w:id="703"/>
      <w:r w:rsidR="00745761" w:rsidRPr="00FB1A1A">
        <w:rPr>
          <w:i/>
          <w:highlight w:val="green"/>
        </w:rPr>
        <w:t>gerp</w:t>
      </w:r>
      <w:commentRangeEnd w:id="703"/>
      <w:r w:rsidR="00956256" w:rsidRPr="00FB1A1A">
        <w:rPr>
          <w:rStyle w:val="Kommentarzeichen"/>
          <w:highlight w:val="green"/>
        </w:rPr>
        <w:commentReference w:id="703"/>
      </w:r>
      <w:r w:rsidR="00745761" w:rsidRPr="00FB1A1A">
        <w:rPr>
          <w:i/>
          <w:highlight w:val="green"/>
        </w:rPr>
        <w:t>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0FED264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t xml:space="preserve">akzeptiert </w:t>
      </w:r>
      <w:r w:rsidR="00AC7F6C">
        <w:t xml:space="preserve">GPT-4o mini </w:t>
      </w:r>
      <w:r w:rsidR="00A14A57">
        <w:t xml:space="preserve">sowohl Texte als auch Bilder als Eingaben und </w:t>
      </w:r>
      <w:r>
        <w:t>p</w:t>
      </w:r>
      <w:r w:rsidR="00A14A57">
        <w:t xml:space="preserve">roduziert </w:t>
      </w:r>
      <w:r>
        <w:t xml:space="preserve">Texte als Ausgabe. Hierbei </w:t>
      </w:r>
      <w:r w:rsidR="00D74459">
        <w:t xml:space="preserve">unterstützt </w:t>
      </w:r>
      <w:r w:rsidR="00970FF1">
        <w:t xml:space="preserve">es </w:t>
      </w:r>
      <w:r w:rsidR="00D74459">
        <w:t xml:space="preserve">strukturierte Ausgaben. </w:t>
      </w:r>
      <w:r w:rsidR="007821B7">
        <w:t xml:space="preserve">Damit kann sichergestellt werden, dass </w:t>
      </w:r>
      <w:r w:rsidR="00EB4235">
        <w:t xml:space="preserve">die Ausgaben des </w:t>
      </w:r>
      <w:r w:rsidR="007821B7">
        <w:t>LLM</w:t>
      </w:r>
      <w:r w:rsidR="00EB4235">
        <w:t>s</w:t>
      </w:r>
      <w:r w:rsidR="007821B7">
        <w:t xml:space="preserve"> </w:t>
      </w:r>
      <w:r w:rsidR="00425B9F">
        <w:t xml:space="preserve">dem übergebenen </w:t>
      </w:r>
      <w:r w:rsidR="00425B9F" w:rsidRPr="00425B9F">
        <w:t>JSON-Schema entsprech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052B9D58" w14:textId="77777777" w:rsidR="002E6767" w:rsidRDefault="002E6767" w:rsidP="002E6767">
      <w:pPr>
        <w:autoSpaceDE w:val="0"/>
        <w:autoSpaceDN w:val="0"/>
        <w:adjustRightInd w:val="0"/>
        <w:spacing w:after="0"/>
        <w:jc w:val="both"/>
      </w:pPr>
      <w:ins w:id="704" w:author="Ben Fels" w:date="2024-12-22T12:34:00Z" w16du:dateUtc="2024-12-22T11:34:00Z">
        <w:r>
          <w:t xml:space="preserve">Das Modell wird über die OpenAI </w:t>
        </w:r>
      </w:ins>
      <w:r>
        <w:t xml:space="preserve">Batch </w:t>
      </w:r>
      <w:ins w:id="705"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1A7A010A" w14:textId="77777777" w:rsidR="00537D17" w:rsidRPr="00BB2D45" w:rsidRDefault="00537D17" w:rsidP="00DB2053">
      <w:pPr>
        <w:autoSpaceDE w:val="0"/>
        <w:autoSpaceDN w:val="0"/>
        <w:adjustRightInd w:val="0"/>
        <w:spacing w:after="0"/>
        <w:jc w:val="both"/>
        <w:rPr>
          <w:ins w:id="706" w:author="Ben Fels" w:date="2024-12-16T22:07:00Z" w16du:dateUtc="2024-12-16T21:07:00Z"/>
        </w:rPr>
      </w:pPr>
    </w:p>
    <w:p w14:paraId="189BB60C" w14:textId="3326A256" w:rsidR="007A763E" w:rsidRPr="002A664A" w:rsidRDefault="007A763E">
      <w:pPr>
        <w:pStyle w:val="berschrift2"/>
        <w:rPr>
          <w:ins w:id="707" w:author="Ben Fels" w:date="2024-12-16T22:07:00Z" w16du:dateUtc="2024-12-16T21:07:00Z"/>
        </w:rPr>
        <w:pPrChange w:id="708" w:author="Ben Fels" w:date="2024-12-21T09:25:00Z" w16du:dateUtc="2024-12-21T08:25:00Z">
          <w:pPr>
            <w:autoSpaceDE w:val="0"/>
            <w:autoSpaceDN w:val="0"/>
            <w:adjustRightInd w:val="0"/>
            <w:spacing w:after="0"/>
            <w:jc w:val="both"/>
          </w:pPr>
        </w:pPrChange>
      </w:pPr>
      <w:bookmarkStart w:id="709" w:name="_Toc187929386"/>
      <w:ins w:id="710" w:author="Ben Fels" w:date="2024-12-16T22:07:00Z" w16du:dateUtc="2024-12-16T21:07:00Z">
        <w:r w:rsidRPr="002A664A">
          <w:t>Datensatzbeschreibung</w:t>
        </w:r>
        <w:bookmarkEnd w:id="709"/>
      </w:ins>
    </w:p>
    <w:p w14:paraId="7E64F350" w14:textId="11BCF553" w:rsidR="00E965FE" w:rsidDel="004732D9" w:rsidRDefault="00E4634A" w:rsidP="004732D9">
      <w:pPr>
        <w:jc w:val="both"/>
        <w:rPr>
          <w:del w:id="711" w:author="Ben Fels" w:date="2024-12-21T09:29:00Z" w16du:dateUtc="2024-12-21T08:29:00Z"/>
          <w:rFonts w:cs="Arial"/>
        </w:rPr>
      </w:pPr>
      <w:ins w:id="712"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713" w:author="Ben Fels" w:date="2024-12-21T11:21:00Z" w16du:dateUtc="2024-12-21T10:21:00Z">
        <w:r w:rsidR="00356AB6">
          <w:t>Für die Auswahl eines geeigneten Datensatzes wurden diverse Kriterien heran</w:t>
        </w:r>
      </w:ins>
      <w:ins w:id="714" w:author="Ben Fels" w:date="2024-12-21T11:22:00Z" w16du:dateUtc="2024-12-21T10:22:00Z">
        <w:r w:rsidR="00356AB6">
          <w:t xml:space="preserve">gezogen. Zunächst sollte der </w:t>
        </w:r>
      </w:ins>
      <w:ins w:id="715" w:author="Ben Fels" w:date="2024-12-21T09:24:00Z" w16du:dateUtc="2024-12-21T08:24:00Z">
        <w:r w:rsidR="003E3441">
          <w:t>Datensatz vorab nicht bereits von dem nicht-argumentativen Text befreit worden sein</w:t>
        </w:r>
      </w:ins>
      <w:ins w:id="716" w:author="Ben Fels" w:date="2024-12-21T11:22:00Z" w16du:dateUtc="2024-12-21T10:22:00Z">
        <w:r w:rsidR="00852873">
          <w:t xml:space="preserve">, um die Realität bestmöglich abzubilden </w:t>
        </w:r>
      </w:ins>
      <w:ins w:id="717"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18" w:author="Ben Fels" w:date="2024-12-21T11:22:00Z" w16du:dateUtc="2024-12-21T10:22:00Z">
        <w:r w:rsidR="00A76B67">
          <w:t xml:space="preserve">Desweiten wird der Ansatz verfolgt, nicht </w:t>
        </w:r>
      </w:ins>
      <w:ins w:id="719" w:author="Ben Fels" w:date="2024-12-16T22:07:00Z" w16du:dateUtc="2024-12-16T21:07:00Z">
        <w:r w:rsidR="00887B44">
          <w:t xml:space="preserve">für jede Teilaufgabe </w:t>
        </w:r>
      </w:ins>
      <w:ins w:id="720" w:author="Ben Fels" w:date="2024-12-21T11:23:00Z" w16du:dateUtc="2024-12-21T10:23:00Z">
        <w:r w:rsidR="00A76B67">
          <w:t xml:space="preserve">des </w:t>
        </w:r>
      </w:ins>
      <w:r w:rsidR="00674340">
        <w:t>Argument</w:t>
      </w:r>
      <w:ins w:id="721" w:author="Ben Fels" w:date="2024-12-21T11:23:00Z" w16du:dateUtc="2024-12-21T10:23:00Z">
        <w:r w:rsidR="00A76B67">
          <w:t xml:space="preserve"> </w:t>
        </w:r>
        <w:proofErr w:type="spellStart"/>
        <w:r w:rsidR="00A76B67">
          <w:t>Minings</w:t>
        </w:r>
        <w:proofErr w:type="spellEnd"/>
        <w:r w:rsidR="00A76B67">
          <w:t xml:space="preserve"> </w:t>
        </w:r>
      </w:ins>
      <w:ins w:id="722" w:author="Ben Fels" w:date="2024-12-16T22:07:00Z" w16du:dateUtc="2024-12-16T21:07:00Z">
        <w:r w:rsidR="00887B44">
          <w:t xml:space="preserve">einen eigenen Datensatz </w:t>
        </w:r>
      </w:ins>
      <w:ins w:id="723" w:author="Ben Fels" w:date="2024-12-21T11:23:00Z" w16du:dateUtc="2024-12-21T10:23:00Z">
        <w:r w:rsidR="00A76B67">
          <w:t xml:space="preserve">zu </w:t>
        </w:r>
      </w:ins>
      <w:ins w:id="724" w:author="Ben Fels" w:date="2024-12-16T22:07:00Z" w16du:dateUtc="2024-12-16T21:07:00Z">
        <w:r w:rsidR="00887B44">
          <w:t xml:space="preserve">verwenden. </w:t>
        </w:r>
      </w:ins>
      <w:ins w:id="725" w:author="Ben Fels" w:date="2024-12-21T11:23:00Z" w16du:dateUtc="2024-12-21T10:23:00Z">
        <w:r w:rsidR="00E56322">
          <w:t xml:space="preserve">Stattdessen soll sich der Datensatz über </w:t>
        </w:r>
        <w:r w:rsidR="00DF7A0F">
          <w:t xml:space="preserve">die </w:t>
        </w:r>
      </w:ins>
      <w:ins w:id="726" w:author="Ben Fels" w:date="2024-12-16T22:07:00Z" w16du:dateUtc="2024-12-16T21:07:00Z">
        <w:r w:rsidR="00887B44" w:rsidRPr="00EB48AB">
          <w:rPr>
            <w:highlight w:val="cyan"/>
            <w:rPrChange w:id="727" w:author="Ben Fels" w:date="2024-12-21T09:28:00Z" w16du:dateUtc="2024-12-21T08:28:00Z">
              <w:rPr/>
            </w:rPrChange>
          </w:rPr>
          <w:t>drei</w:t>
        </w:r>
        <w:r w:rsidR="00887B44">
          <w:t xml:space="preserve"> Teilaufgaben </w:t>
        </w:r>
      </w:ins>
      <w:ins w:id="728" w:author="Ben Fels" w:date="2024-12-21T11:24:00Z" w16du:dateUtc="2024-12-21T10:24:00Z">
        <w:r w:rsidR="00DF7A0F">
          <w:t xml:space="preserve">hinweg </w:t>
        </w:r>
      </w:ins>
      <w:ins w:id="729" w:author="Ben Fels" w:date="2024-12-16T22:07:00Z" w16du:dateUtc="2024-12-16T21:07:00Z">
        <w:r w:rsidR="00887B44">
          <w:t xml:space="preserve">verwenden </w:t>
        </w:r>
      </w:ins>
      <w:ins w:id="730" w:author="Ben Fels" w:date="2024-12-21T11:24:00Z" w16du:dateUtc="2024-12-21T10:24:00Z">
        <w:r w:rsidR="00DF7A0F">
          <w:t>lassen</w:t>
        </w:r>
      </w:ins>
      <w:ins w:id="731" w:author="Ben Fels" w:date="2024-12-16T22:07:00Z" w16du:dateUtc="2024-12-16T21:07:00Z">
        <w:r w:rsidR="00887B44">
          <w:t>.</w:t>
        </w:r>
      </w:ins>
      <w:ins w:id="732" w:author="Ben Fels" w:date="2024-12-21T11:24:00Z" w16du:dateUtc="2024-12-21T10:24:00Z">
        <w:r w:rsidR="00A42C0D">
          <w:t xml:space="preserve"> Es </w:t>
        </w:r>
      </w:ins>
      <w:ins w:id="733" w:author="Ben Fels" w:date="2024-12-16T22:07:00Z" w16du:dateUtc="2024-12-16T21:07:00Z">
        <w:r w:rsidR="00887B44">
          <w:t xml:space="preserve">bedarf </w:t>
        </w:r>
      </w:ins>
      <w:ins w:id="734" w:author="Ben Fels" w:date="2024-12-21T11:24:00Z" w16du:dateUtc="2024-12-21T10:24:00Z">
        <w:r w:rsidR="00A42C0D">
          <w:t xml:space="preserve">folglich </w:t>
        </w:r>
      </w:ins>
      <w:ins w:id="735" w:author="Ben Fels" w:date="2024-12-16T22:07:00Z" w16du:dateUtc="2024-12-16T21:07:00Z">
        <w:r w:rsidR="00887B44">
          <w:t xml:space="preserve">eines annotierten Datensatzes, in dem die </w:t>
        </w:r>
      </w:ins>
      <w:ins w:id="736" w:author="Ben Fels" w:date="2024-12-21T09:21:00Z" w16du:dateUtc="2024-12-21T08:21:00Z">
        <w:r w:rsidR="00E3790C">
          <w:t>A</w:t>
        </w:r>
      </w:ins>
      <w:ins w:id="737" w:author="Ben Fels" w:date="2024-12-16T22:07:00Z" w16du:dateUtc="2024-12-16T21:07:00Z">
        <w:r w:rsidR="00887B44">
          <w:t>rgument</w:t>
        </w:r>
      </w:ins>
      <w:ins w:id="738" w:author="Ben Fels" w:date="2024-12-21T09:08:00Z" w16du:dateUtc="2024-12-21T08:08:00Z">
        <w:r w:rsidR="00961A84">
          <w:t>ationsk</w:t>
        </w:r>
      </w:ins>
      <w:ins w:id="739" w:author="Ben Fels" w:date="2024-12-16T22:07:00Z" w16du:dateUtc="2024-12-16T21:07:00Z">
        <w:r w:rsidR="00887B44">
          <w:t>omponenten und d</w:t>
        </w:r>
      </w:ins>
      <w:ins w:id="740" w:author="Ben Fels" w:date="2024-12-21T11:24:00Z" w16du:dateUtc="2024-12-21T10:24:00Z">
        <w:r w:rsidR="00A42C0D">
          <w:t>ie</w:t>
        </w:r>
      </w:ins>
      <w:ins w:id="741" w:author="Ben Fels" w:date="2024-12-16T22:07:00Z" w16du:dateUtc="2024-12-16T21:07:00Z">
        <w:r w:rsidR="00887B44">
          <w:t xml:space="preserve"> argumentativen Beziehungen ausgewiesen werden. </w:t>
        </w:r>
      </w:ins>
      <w:ins w:id="742" w:author="Ben Fels" w:date="2024-12-21T11:24:00Z" w16du:dateUtc="2024-12-21T10:24:00Z">
        <w:r w:rsidR="00563F3A">
          <w:t>Ein bereits annotierter Datensatz er</w:t>
        </w:r>
      </w:ins>
      <w:ins w:id="743" w:author="Ben Fels" w:date="2024-12-21T11:25:00Z" w16du:dateUtc="2024-12-21T10:25:00Z">
        <w:r w:rsidR="00563F3A">
          <w:t>möglicht es a</w:t>
        </w:r>
      </w:ins>
      <w:ins w:id="744" w:author="Ben Fels" w:date="2024-12-16T22:07:00Z" w16du:dateUtc="2024-12-16T21:07:00Z">
        <w:r w:rsidR="00887B44">
          <w:t>nhand der Grundwahrheit die Ausgabe</w:t>
        </w:r>
      </w:ins>
      <w:ins w:id="745" w:author="Ben Fels" w:date="2024-12-21T11:25:00Z" w16du:dateUtc="2024-12-21T10:25:00Z">
        <w:r w:rsidR="00563F3A">
          <w:t>n</w:t>
        </w:r>
      </w:ins>
      <w:ins w:id="746" w:author="Ben Fels" w:date="2024-12-16T22:07:00Z" w16du:dateUtc="2024-12-16T21:07:00Z">
        <w:r w:rsidR="00887B44">
          <w:t xml:space="preserve"> des LLMs </w:t>
        </w:r>
      </w:ins>
      <w:ins w:id="747" w:author="Ben Fels" w:date="2024-12-21T11:25:00Z" w16du:dateUtc="2024-12-21T10:25:00Z">
        <w:r w:rsidR="00563F3A">
          <w:t>zu evaluieren</w:t>
        </w:r>
      </w:ins>
      <w:ins w:id="748" w:author="Ben Fels" w:date="2024-12-16T22:07:00Z" w16du:dateUtc="2024-12-16T21:07:00Z">
        <w:r w:rsidR="00887B44">
          <w:t>.</w:t>
        </w:r>
      </w:ins>
      <w:ins w:id="749" w:author="Ben Fels" w:date="2024-12-21T09:26:00Z" w16du:dateUtc="2024-12-21T08:26:00Z">
        <w:r w:rsidR="00B22711">
          <w:t xml:space="preserve"> Sofern kein passender Datensatz verfügbar ist, </w:t>
        </w:r>
        <w:r w:rsidR="0033434B">
          <w:t>be</w:t>
        </w:r>
      </w:ins>
      <w:ins w:id="750" w:author="Ben Fels" w:date="2024-12-21T09:27:00Z" w16du:dateUtc="2024-12-21T08:27:00Z">
        <w:r w:rsidR="0033434B">
          <w:t>stünde die Möglichkeit einen eigenen Datensatz zu erstellen.</w:t>
        </w:r>
      </w:ins>
      <w:del w:id="751" w:author="Ben Fels" w:date="2024-12-21T08:55:00Z" w16du:dateUtc="2024-12-21T07:55:00Z">
        <w:r w:rsidR="008B78C2" w:rsidRPr="00A04669" w:rsidDel="004B0C84">
          <w:rPr>
            <w:highlight w:val="magenta"/>
            <w:rPrChange w:id="752"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53"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54" w:author="Ben Fels" w:date="2024-12-21T08:22:00Z" w16du:dateUtc="2024-12-21T07:22:00Z">
              <w:rPr/>
            </w:rPrChange>
          </w:rPr>
          <w:fldChar w:fldCharType="end"/>
        </w:r>
      </w:del>
      <w:ins w:id="755" w:author="Ben Fels" w:date="2024-12-21T09:27:00Z" w16du:dateUtc="2024-12-21T08:27:00Z">
        <w:r w:rsidR="0033434B">
          <w:t xml:space="preserve"> </w:t>
        </w:r>
      </w:ins>
      <w:ins w:id="756" w:author="Ben Fels" w:date="2024-12-22T10:46:00Z" w16du:dateUtc="2024-12-22T09:46:00Z">
        <w:r w:rsidR="00E72D5D">
          <w:t xml:space="preserve">Der </w:t>
        </w:r>
        <w:r w:rsidR="00E72D5D" w:rsidRPr="00F917E0">
          <w:t xml:space="preserve">Schwerpunkt </w:t>
        </w:r>
        <w:r w:rsidR="00E72D5D">
          <w:t>der Un</w:t>
        </w:r>
      </w:ins>
      <w:ins w:id="757" w:author="Ben Fels" w:date="2024-12-22T10:47:00Z" w16du:dateUtc="2024-12-22T09:47:00Z">
        <w:r w:rsidR="00E72D5D">
          <w:t xml:space="preserve">tersuchung liegt </w:t>
        </w:r>
      </w:ins>
      <w:ins w:id="758"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59" w:author="Ben Fels" w:date="2024-12-22T10:47:00Z" w16du:dateUtc="2024-12-22T09:47:00Z">
        <w:r w:rsidR="00E72D5D">
          <w:t>. In Kombination</w:t>
        </w:r>
      </w:ins>
      <w:ins w:id="760" w:author="Ben Fels" w:date="2024-12-22T10:46:00Z" w16du:dateUtc="2024-12-22T09:46:00Z">
        <w:r w:rsidR="00E72D5D" w:rsidRPr="00A64CCD">
          <w:t xml:space="preserve"> </w:t>
        </w:r>
      </w:ins>
      <w:del w:id="761" w:author="Ben Fels" w:date="2024-12-22T10:47:00Z" w16du:dateUtc="2024-12-22T09:47:00Z">
        <w:r w:rsidR="00513527" w:rsidDel="00CB0D53">
          <w:delText xml:space="preserve">Aufgrund der </w:delText>
        </w:r>
      </w:del>
      <w:ins w:id="762" w:author="Ben Fels" w:date="2024-12-22T10:47:00Z" w16du:dateUtc="2024-12-22T09:47:00Z">
        <w:r w:rsidR="00CB0D53">
          <w:t xml:space="preserve">mit der </w:t>
        </w:r>
      </w:ins>
      <w:r w:rsidR="00513527">
        <w:t>Komplexität</w:t>
      </w:r>
      <w:r w:rsidR="00966754">
        <w:t xml:space="preserve"> </w:t>
      </w:r>
      <w:del w:id="763" w:author="Ben Fels" w:date="2024-12-22T10:47:00Z" w16du:dateUtc="2024-12-22T09:47:00Z">
        <w:r w:rsidR="00966754" w:rsidDel="00CB0D53">
          <w:delText xml:space="preserve">bei </w:delText>
        </w:r>
      </w:del>
      <w:r w:rsidR="00966754">
        <w:t xml:space="preserve">der Datenbeschriftung </w:t>
      </w:r>
      <w:del w:id="764" w:author="Ben Fels" w:date="2024-12-21T09:28:00Z" w16du:dateUtc="2024-12-21T08:28:00Z">
        <w:r w:rsidR="00966754" w:rsidDel="004732D9">
          <w:delText xml:space="preserve">wurde </w:delText>
        </w:r>
      </w:del>
      <w:ins w:id="765" w:author="Ben Fels" w:date="2024-12-21T09:28:00Z" w16du:dateUtc="2024-12-21T08:28:00Z">
        <w:r w:rsidR="004732D9">
          <w:t xml:space="preserve">wird </w:t>
        </w:r>
      </w:ins>
      <w:r w:rsidR="00966754">
        <w:t xml:space="preserve">sich </w:t>
      </w:r>
      <w:del w:id="766" w:author="Ben Fels" w:date="2024-12-21T09:27:00Z" w16du:dateUtc="2024-12-21T08:27:00Z">
        <w:r w:rsidR="00966754" w:rsidDel="0033434B">
          <w:delText xml:space="preserve">gegen die Erstellung eines eigenen Datensatzes </w:delText>
        </w:r>
      </w:del>
      <w:ins w:id="767" w:author="Ben Fels" w:date="2024-12-21T09:27:00Z" w16du:dateUtc="2024-12-21T08:27:00Z">
        <w:r w:rsidR="0033434B">
          <w:t xml:space="preserve">dagegen </w:t>
        </w:r>
      </w:ins>
      <w:ins w:id="768" w:author="Ben Fels" w:date="2024-12-22T10:47:00Z" w16du:dateUtc="2024-12-22T09:47:00Z">
        <w:r w:rsidR="00CB0D53">
          <w:t>die Erstellung e</w:t>
        </w:r>
      </w:ins>
      <w:ins w:id="769" w:author="Ben Fels" w:date="2024-12-22T10:48:00Z" w16du:dateUtc="2024-12-22T09:48:00Z">
        <w:r w:rsidR="00CB0D53">
          <w:t xml:space="preserve">ines eigenen Datensatzes </w:t>
        </w:r>
      </w:ins>
      <w:r w:rsidR="00966754">
        <w:t xml:space="preserve">entschieden. </w:t>
      </w:r>
      <w:ins w:id="770" w:author="Ben Fels" w:date="2024-12-21T08:42:00Z" w16du:dateUtc="2024-12-21T07:42:00Z">
        <w:r w:rsidR="00B72C1C">
          <w:t xml:space="preserve">Zur Orientierung: </w:t>
        </w:r>
      </w:ins>
      <w:ins w:id="771" w:author="Ben Fels" w:date="2024-12-21T08:43:00Z" w16du:dateUtc="2024-12-21T07:43:00Z">
        <w:r w:rsidR="00F32EC3">
          <w:t xml:space="preserve">Die Annotations-Richtlinien von </w:t>
        </w:r>
        <w:r w:rsidR="00F32EC3" w:rsidRPr="00463615">
          <w:rPr>
            <w:rFonts w:cs="Arial"/>
            <w:highlight w:val="magenta"/>
            <w:rPrChange w:id="772"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773" w:author="Ben Fels" w:date="2024-12-21T08:43:00Z" w16du:dateUtc="2024-12-21T07:43:00Z">
              <w:rPr>
                <w:rFonts w:cs="Arial"/>
                <w:highlight w:val="magenta"/>
                <w:lang w:val="en-US"/>
              </w:rPr>
            </w:rPrChange>
          </w:rPr>
          <w:t>Gurevych</w:t>
        </w:r>
        <w:proofErr w:type="spellEnd"/>
        <w:r w:rsidR="00F32EC3" w:rsidRPr="00463615">
          <w:rPr>
            <w:rFonts w:cs="Arial"/>
            <w:rPrChange w:id="774" w:author="Ben Fels" w:date="2024-12-21T08:43:00Z" w16du:dateUtc="2024-12-21T07:43:00Z">
              <w:rPr>
                <w:rFonts w:cs="Arial"/>
                <w:lang w:val="en-US"/>
              </w:rPr>
            </w:rPrChange>
          </w:rPr>
          <w:t xml:space="preserve"> </w:t>
        </w:r>
      </w:ins>
      <w:r w:rsidR="00F32EC3" w:rsidRPr="00463615">
        <w:rPr>
          <w:rFonts w:cs="Arial"/>
          <w:highlight w:val="magenta"/>
          <w:lang w:val="en-US"/>
          <w:rPrChange w:id="775"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76"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77" w:author="Ben Fels" w:date="2024-12-21T08:43:00Z" w16du:dateUtc="2024-12-21T07:43:00Z">
            <w:rPr>
              <w:rFonts w:cs="Arial"/>
              <w:lang w:val="en-US"/>
            </w:rPr>
          </w:rPrChange>
        </w:rPr>
        <w:fldChar w:fldCharType="end"/>
      </w:r>
      <w:ins w:id="778" w:author="Ben Fels" w:date="2024-12-21T08:43:00Z" w16du:dateUtc="2024-12-21T07:43:00Z">
        <w:r w:rsidR="00463615" w:rsidRPr="00463615">
          <w:rPr>
            <w:rFonts w:cs="Arial"/>
            <w:rPrChange w:id="779" w:author="Ben Fels" w:date="2024-12-21T08:43:00Z" w16du:dateUtc="2024-12-21T07:43:00Z">
              <w:rPr>
                <w:rFonts w:cs="Arial"/>
                <w:lang w:val="en-US"/>
              </w:rPr>
            </w:rPrChange>
          </w:rPr>
          <w:t xml:space="preserve"> um</w:t>
        </w:r>
        <w:r w:rsidR="00463615">
          <w:rPr>
            <w:rFonts w:cs="Arial"/>
          </w:rPr>
          <w:t>fassen 31 Seiten.</w:t>
        </w:r>
      </w:ins>
      <w:ins w:id="780" w:author="Ben Fels" w:date="2024-12-21T11:35:00Z" w16du:dateUtc="2024-12-21T10:35:00Z">
        <w:r w:rsidR="00537411">
          <w:rPr>
            <w:rFonts w:cs="Arial"/>
          </w:rPr>
          <w:t xml:space="preserve"> </w:t>
        </w:r>
      </w:ins>
      <w:ins w:id="781" w:author="Ben Fels" w:date="2024-12-21T09:29:00Z" w16du:dateUtc="2024-12-21T08:29:00Z">
        <w:r w:rsidR="00AC475E">
          <w:rPr>
            <w:rFonts w:cs="Arial"/>
          </w:rPr>
          <w:t>E</w:t>
        </w:r>
      </w:ins>
      <w:ins w:id="78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83" w:author="Ben Fels" w:date="2024-12-21T18:57:00Z" w16du:dateUtc="2024-12-21T17:57:00Z"/>
          <w:rFonts w:cs="Arial"/>
        </w:rPr>
      </w:pPr>
      <w:del w:id="784" w:author="Ben Fels" w:date="2024-12-21T09:06:00Z" w16du:dateUtc="2024-12-21T08:06:00Z">
        <w:r w:rsidRPr="004266E6" w:rsidDel="00E965FE">
          <w:rPr>
            <w:highlight w:val="red"/>
          </w:rPr>
          <w:delText xml:space="preserve">Es wurde </w:delText>
        </w:r>
      </w:del>
      <w:del w:id="785" w:author="Ben Fels" w:date="2024-12-21T09:30:00Z" w16du:dateUtc="2024-12-21T08:30:00Z">
        <w:r w:rsidRPr="004266E6" w:rsidDel="001F0DCB">
          <w:rPr>
            <w:highlight w:val="red"/>
          </w:rPr>
          <w:delText xml:space="preserve">der </w:delText>
        </w:r>
      </w:del>
      <w:ins w:id="786"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787" w:author="Ben Fels" w:date="2024-12-21T09:30:00Z" w16du:dateUtc="2024-12-21T08:30:00Z">
        <w:r w:rsidR="001F0DCB" w:rsidRPr="004266E6">
          <w:rPr>
            <w:highlight w:val="red"/>
          </w:rPr>
          <w:t>V</w:t>
        </w:r>
      </w:ins>
      <w:ins w:id="788" w:author="Ben Fels" w:date="2024-12-21T08:45:00Z" w16du:dateUtc="2024-12-21T07:45:00Z">
        <w:r w:rsidR="00EA7E90" w:rsidRPr="004266E6">
          <w:rPr>
            <w:highlight w:val="red"/>
          </w:rPr>
          <w:t>ersion 2)</w:t>
        </w:r>
        <w:r w:rsidR="009F4724" w:rsidRPr="004266E6">
          <w:rPr>
            <w:highlight w:val="red"/>
          </w:rPr>
          <w:t xml:space="preserve"> </w:t>
        </w:r>
      </w:ins>
      <w:del w:id="789" w:author="Ben Fels" w:date="2024-12-21T08:45:00Z" w16du:dateUtc="2024-12-21T07:45:00Z">
        <w:r w:rsidR="00954FFB" w:rsidRPr="004266E6" w:rsidDel="00EA7E90">
          <w:rPr>
            <w:highlight w:val="red"/>
          </w:rPr>
          <w:delText xml:space="preserve">… </w:delText>
        </w:r>
      </w:del>
      <w:r w:rsidRPr="004266E6">
        <w:rPr>
          <w:highlight w:val="red"/>
        </w:rPr>
        <w:t>Datensatz</w:t>
      </w:r>
      <w:ins w:id="790" w:author="Ben Fels" w:date="2024-12-21T08:45:00Z" w16du:dateUtc="2024-12-21T07:45:00Z">
        <w:r w:rsidR="00BC6555" w:rsidRPr="004266E6">
          <w:rPr>
            <w:highlight w:val="red"/>
          </w:rPr>
          <w:t xml:space="preserve"> </w:t>
        </w:r>
      </w:ins>
      <w:ins w:id="791" w:author="Ben Fels" w:date="2024-12-21T08:54:00Z" w16du:dateUtc="2024-12-21T07:54:00Z">
        <w:r w:rsidR="00440A71" w:rsidRPr="004266E6">
          <w:rPr>
            <w:highlight w:val="red"/>
          </w:rPr>
          <w:t>(</w:t>
        </w:r>
      </w:ins>
      <w:ins w:id="792"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93"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94" w:author="Ben Fels" w:date="2024-12-21T08:46:00Z" w16du:dateUtc="2024-12-21T07:46:00Z">
            <w:rPr>
              <w:rFonts w:cs="Arial"/>
            </w:rPr>
          </w:rPrChange>
        </w:rPr>
        <w:t>2017a)</w:t>
      </w:r>
      <w:r w:rsidR="00895A9C">
        <w:fldChar w:fldCharType="end"/>
      </w:r>
      <w:r>
        <w:t xml:space="preserve"> </w:t>
      </w:r>
      <w:del w:id="795" w:author="Ben Fels" w:date="2024-12-21T09:31:00Z" w16du:dateUtc="2024-12-21T08:31:00Z">
        <w:r w:rsidDel="001F0DCB">
          <w:delText>herangezogen</w:delText>
        </w:r>
      </w:del>
      <w:ins w:id="796" w:author="Ben Fels" w:date="2024-12-21T09:31:00Z" w16du:dateUtc="2024-12-21T08:31:00Z">
        <w:r w:rsidR="001F0DCB">
          <w:t>als geeignet betrachtet</w:t>
        </w:r>
      </w:ins>
      <w:del w:id="797"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98" w:author="Ben Fels" w:date="2024-12-21T08:47:00Z" w16du:dateUtc="2024-12-21T07:47:00Z">
        <w:r w:rsidR="00615AF5">
          <w:t xml:space="preserve">Dieser Datensatz </w:t>
        </w:r>
      </w:ins>
      <w:ins w:id="799" w:author="Ben Fels" w:date="2024-12-21T08:49:00Z" w16du:dateUtc="2024-12-21T07:49:00Z">
        <w:r w:rsidR="00076BD0">
          <w:t>ist das Ergebnis der Arbeit vo</w:t>
        </w:r>
        <w:r w:rsidR="00076BD0" w:rsidRPr="00DA5B3A">
          <w:rPr>
            <w:highlight w:val="magenta"/>
            <w:rPrChange w:id="800" w:author="Ben Fels" w:date="2024-12-21T08:53:00Z" w16du:dateUtc="2024-12-21T07:53:00Z">
              <w:rPr/>
            </w:rPrChange>
          </w:rPr>
          <w:t xml:space="preserve">n </w:t>
        </w:r>
      </w:ins>
      <w:ins w:id="801" w:author="Ben Fels" w:date="2024-12-21T08:47:00Z" w16du:dateUtc="2024-12-21T07:47:00Z">
        <w:r w:rsidR="00615AF5" w:rsidRPr="00DA5B3A">
          <w:rPr>
            <w:rFonts w:cs="Arial"/>
            <w:highlight w:val="magenta"/>
            <w:rPrChange w:id="802" w:author="Ben Fels" w:date="2024-12-21T08:53:00Z" w16du:dateUtc="2024-12-21T07:53:00Z">
              <w:rPr>
                <w:rFonts w:cs="Arial"/>
              </w:rPr>
            </w:rPrChange>
          </w:rPr>
          <w:t xml:space="preserve">Stab &amp; </w:t>
        </w:r>
        <w:proofErr w:type="spellStart"/>
        <w:r w:rsidR="00615AF5" w:rsidRPr="00DA5B3A">
          <w:rPr>
            <w:rFonts w:cs="Arial"/>
            <w:highlight w:val="magenta"/>
            <w:rPrChange w:id="803" w:author="Ben Fels" w:date="2024-12-21T08:53:00Z" w16du:dateUtc="2024-12-21T07:53:00Z">
              <w:rPr>
                <w:rFonts w:cs="Arial"/>
              </w:rPr>
            </w:rPrChange>
          </w:rPr>
          <w:t>Gurevych</w:t>
        </w:r>
        <w:proofErr w:type="spellEnd"/>
        <w:r w:rsidR="00615AF5" w:rsidRPr="00DA5B3A">
          <w:rPr>
            <w:rFonts w:cs="Arial"/>
            <w:highlight w:val="magenta"/>
            <w:rPrChange w:id="804" w:author="Ben Fels" w:date="2024-12-21T08:53:00Z" w16du:dateUtc="2024-12-21T07:53:00Z">
              <w:rPr>
                <w:rFonts w:cs="Arial"/>
              </w:rPr>
            </w:rPrChange>
          </w:rPr>
          <w:t xml:space="preserve"> </w:t>
        </w:r>
      </w:ins>
      <w:r w:rsidR="00076BD0" w:rsidRPr="00DA5B3A">
        <w:rPr>
          <w:rFonts w:cs="Arial"/>
          <w:highlight w:val="magenta"/>
          <w:rPrChange w:id="805" w:author="Ben Fels" w:date="2024-12-21T08:53:00Z" w16du:dateUtc="2024-12-21T07:53:00Z">
            <w:rPr>
              <w:rFonts w:cs="Arial"/>
            </w:rPr>
          </w:rPrChange>
        </w:rPr>
        <w:fldChar w:fldCharType="begin"/>
      </w:r>
      <w:r w:rsidR="00076BD0" w:rsidRPr="00DA5B3A">
        <w:rPr>
          <w:rFonts w:cs="Arial"/>
          <w:highlight w:val="magenta"/>
          <w:rPrChange w:id="806"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07" w:author="Ben Fels" w:date="2024-12-21T08:53:00Z" w16du:dateUtc="2024-12-21T07:53:00Z">
            <w:rPr>
              <w:rFonts w:cs="Arial"/>
            </w:rPr>
          </w:rPrChange>
        </w:rPr>
        <w:fldChar w:fldCharType="separate"/>
      </w:r>
      <w:r w:rsidR="00076BD0" w:rsidRPr="00DA5B3A">
        <w:rPr>
          <w:rFonts w:cs="Arial"/>
          <w:highlight w:val="magenta"/>
          <w:rPrChange w:id="808" w:author="Ben Fels" w:date="2024-12-21T08:53:00Z" w16du:dateUtc="2024-12-21T07:53:00Z">
            <w:rPr>
              <w:rFonts w:cs="Arial"/>
            </w:rPr>
          </w:rPrChange>
        </w:rPr>
        <w:t>(2017b)</w:t>
      </w:r>
      <w:r w:rsidR="00076BD0" w:rsidRPr="00DA5B3A">
        <w:rPr>
          <w:rFonts w:cs="Arial"/>
          <w:highlight w:val="magenta"/>
          <w:rPrChange w:id="809" w:author="Ben Fels" w:date="2024-12-21T08:53:00Z" w16du:dateUtc="2024-12-21T07:53:00Z">
            <w:rPr>
              <w:rFonts w:cs="Arial"/>
            </w:rPr>
          </w:rPrChange>
        </w:rPr>
        <w:fldChar w:fldCharType="end"/>
      </w:r>
      <w:ins w:id="810"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811" w:author="Ben Fels" w:date="2024-12-21T08:47:00Z" w16du:dateUtc="2024-12-21T07:47:00Z">
        <w:r w:rsidR="0028784F">
          <w:rPr>
            <w:rFonts w:cs="Arial"/>
          </w:rPr>
          <w:t>.</w:t>
        </w:r>
      </w:ins>
      <w:ins w:id="812" w:author="Ben Fels" w:date="2024-12-21T08:53:00Z" w16du:dateUtc="2024-12-21T07:53:00Z">
        <w:r w:rsidR="00DA5B3A">
          <w:rPr>
            <w:rFonts w:cs="Arial"/>
          </w:rPr>
          <w:t xml:space="preserve"> </w:t>
        </w:r>
      </w:ins>
    </w:p>
    <w:p w14:paraId="7C38992E" w14:textId="77777777" w:rsidR="00B8286A" w:rsidRDefault="00B8286A" w:rsidP="00B8286A">
      <w:pPr>
        <w:rPr>
          <w:ins w:id="813" w:author="Ben Fels" w:date="2024-12-21T18:57:00Z" w16du:dateUtc="2024-12-21T17:57:00Z"/>
        </w:rPr>
      </w:pPr>
      <w:ins w:id="814"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815" w:author="Ben Fels" w:date="2024-12-21T09:04:00Z" w16du:dateUtc="2024-12-21T08:04:00Z"/>
        </w:rPr>
        <w:pPrChange w:id="816" w:author="Ben Fels" w:date="2024-12-21T09:29:00Z" w16du:dateUtc="2024-12-21T08:29:00Z">
          <w:pPr>
            <w:autoSpaceDE w:val="0"/>
            <w:autoSpaceDN w:val="0"/>
            <w:adjustRightInd w:val="0"/>
            <w:spacing w:after="0"/>
            <w:jc w:val="both"/>
          </w:pPr>
        </w:pPrChange>
      </w:pPr>
      <w:ins w:id="817"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818"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19" w:author="Ben Fels" w:date="2024-12-21T08:56:00Z" w16du:dateUtc="2024-12-21T07:56:00Z"/>
        </w:rPr>
        <w:pPrChange w:id="820" w:author="Ben Fels" w:date="2024-12-21T08:56:00Z" w16du:dateUtc="2024-12-21T07:56:00Z">
          <w:pPr/>
        </w:pPrChange>
      </w:pPr>
      <w:ins w:id="821" w:author="Ben Fels" w:date="2024-12-21T09:04:00Z" w16du:dateUtc="2024-12-21T08:04:00Z">
        <w:r w:rsidRPr="00DB6600">
          <w:rPr>
            <w:highlight w:val="cyan"/>
            <w:rPrChange w:id="822" w:author="Ben Fels" w:date="2024-12-21T09:04:00Z" w16du:dateUtc="2024-12-21T08:04:00Z">
              <w:rPr/>
            </w:rPrChange>
          </w:rPr>
          <w:lastRenderedPageBreak/>
          <w:t>Zum AAEC</w:t>
        </w:r>
      </w:ins>
    </w:p>
    <w:p w14:paraId="40A6127F" w14:textId="77777777" w:rsidR="00DB6600" w:rsidRPr="00DB6600" w:rsidRDefault="00DB6600" w:rsidP="00DB6600">
      <w:pPr>
        <w:pStyle w:val="Listenabsatz"/>
        <w:numPr>
          <w:ilvl w:val="0"/>
          <w:numId w:val="29"/>
        </w:numPr>
        <w:rPr>
          <w:ins w:id="823" w:author="Ben Fels" w:date="2024-12-21T09:04:00Z" w16du:dateUtc="2024-12-21T08:04:00Z"/>
          <w:highlight w:val="cyan"/>
          <w:rPrChange w:id="824" w:author="Ben Fels" w:date="2024-12-21T09:04:00Z" w16du:dateUtc="2024-12-21T08:04:00Z">
            <w:rPr>
              <w:ins w:id="825" w:author="Ben Fels" w:date="2024-12-21T09:04:00Z" w16du:dateUtc="2024-12-21T08:04:00Z"/>
            </w:rPr>
          </w:rPrChange>
        </w:rPr>
      </w:pPr>
      <w:ins w:id="826" w:author="Ben Fels" w:date="2024-12-21T09:04:00Z" w16du:dateUtc="2024-12-21T08:04:00Z">
        <w:r w:rsidRPr="00DB6600">
          <w:rPr>
            <w:highlight w:val="cyan"/>
            <w:rPrChange w:id="827"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828" w:author="Ben Fels" w:date="2024-12-21T09:04:00Z" w16du:dateUtc="2024-12-21T08:04:00Z"/>
          <w:highlight w:val="cyan"/>
          <w:lang w:val="en-US"/>
          <w:rPrChange w:id="829" w:author="Ben Fels" w:date="2024-12-21T09:04:00Z" w16du:dateUtc="2024-12-21T08:04:00Z">
            <w:rPr>
              <w:ins w:id="830" w:author="Ben Fels" w:date="2024-12-21T09:04:00Z" w16du:dateUtc="2024-12-21T08:04:00Z"/>
              <w:lang w:val="en-US"/>
            </w:rPr>
          </w:rPrChange>
        </w:rPr>
      </w:pPr>
      <w:ins w:id="831" w:author="Ben Fels" w:date="2024-12-21T09:04:00Z" w16du:dateUtc="2024-12-21T08:04:00Z">
        <w:r w:rsidRPr="00DB6600">
          <w:rPr>
            <w:highlight w:val="cyan"/>
            <w:lang w:val="en-US"/>
            <w:rPrChange w:id="832"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833" w:author="Ben Fels" w:date="2024-12-21T09:04:00Z" w16du:dateUtc="2024-12-21T08:04:00Z"/>
          <w:lang w:val="en-US"/>
        </w:rPr>
      </w:pPr>
      <w:ins w:id="834" w:author="Ben Fels" w:date="2024-12-21T09:04:00Z" w16du:dateUtc="2024-12-21T08:04:00Z">
        <w:r w:rsidRPr="00DB6600">
          <w:rPr>
            <w:highlight w:val="cyan"/>
            <w:lang w:val="en-US"/>
            <w:rPrChange w:id="835" w:author="Ben Fels" w:date="2024-12-21T09:04:00Z" w16du:dateUtc="2024-12-21T08:04:00Z">
              <w:rPr>
                <w:lang w:val="en-US"/>
              </w:rPr>
            </w:rPrChange>
          </w:rPr>
          <w:t xml:space="preserve">Die </w:t>
        </w:r>
        <w:proofErr w:type="spellStart"/>
        <w:r w:rsidRPr="00DB6600">
          <w:rPr>
            <w:highlight w:val="cyan"/>
            <w:lang w:val="en-US"/>
            <w:rPrChange w:id="836" w:author="Ben Fels" w:date="2024-12-21T09:04:00Z" w16du:dateUtc="2024-12-21T08:04:00Z">
              <w:rPr>
                <w:lang w:val="en-US"/>
              </w:rPr>
            </w:rPrChange>
          </w:rPr>
          <w:t>Auswahl</w:t>
        </w:r>
        <w:proofErr w:type="spellEnd"/>
        <w:r w:rsidRPr="00DB6600">
          <w:rPr>
            <w:highlight w:val="cyan"/>
            <w:lang w:val="en-US"/>
            <w:rPrChange w:id="837" w:author="Ben Fels" w:date="2024-12-21T09:04:00Z" w16du:dateUtc="2024-12-21T08:04:00Z">
              <w:rPr>
                <w:lang w:val="en-US"/>
              </w:rPr>
            </w:rPrChange>
          </w:rPr>
          <w:t xml:space="preserve"> dieses </w:t>
        </w:r>
        <w:proofErr w:type="spellStart"/>
        <w:r w:rsidRPr="00DB6600">
          <w:rPr>
            <w:highlight w:val="cyan"/>
            <w:lang w:val="en-US"/>
            <w:rPrChange w:id="838" w:author="Ben Fels" w:date="2024-12-21T09:04:00Z" w16du:dateUtc="2024-12-21T08:04:00Z">
              <w:rPr>
                <w:lang w:val="en-US"/>
              </w:rPr>
            </w:rPrChange>
          </w:rPr>
          <w:t>Datensatzes</w:t>
        </w:r>
        <w:proofErr w:type="spellEnd"/>
        <w:r w:rsidRPr="00DB6600">
          <w:rPr>
            <w:highlight w:val="cyan"/>
            <w:lang w:val="en-US"/>
            <w:rPrChange w:id="839" w:author="Ben Fels" w:date="2024-12-21T09:04:00Z" w16du:dateUtc="2024-12-21T08:04:00Z">
              <w:rPr>
                <w:lang w:val="en-US"/>
              </w:rPr>
            </w:rPrChange>
          </w:rPr>
          <w:t xml:space="preserve"> </w:t>
        </w:r>
        <w:proofErr w:type="spellStart"/>
        <w:r w:rsidRPr="00DB6600">
          <w:rPr>
            <w:highlight w:val="cyan"/>
            <w:lang w:val="en-US"/>
            <w:rPrChange w:id="840" w:author="Ben Fels" w:date="2024-12-21T09:04:00Z" w16du:dateUtc="2024-12-21T08:04:00Z">
              <w:rPr>
                <w:lang w:val="en-US"/>
              </w:rPr>
            </w:rPrChange>
          </w:rPr>
          <w:t>wird</w:t>
        </w:r>
        <w:proofErr w:type="spellEnd"/>
        <w:r w:rsidRPr="00DB6600">
          <w:rPr>
            <w:highlight w:val="cyan"/>
            <w:lang w:val="en-US"/>
            <w:rPrChange w:id="841" w:author="Ben Fels" w:date="2024-12-21T09:04:00Z" w16du:dateUtc="2024-12-21T08:04:00Z">
              <w:rPr>
                <w:lang w:val="en-US"/>
              </w:rPr>
            </w:rPrChange>
          </w:rPr>
          <w:t xml:space="preserve"> von </w:t>
        </w:r>
        <w:r w:rsidRPr="00DB6600">
          <w:rPr>
            <w:highlight w:val="cyan"/>
            <w:lang w:val="en-US"/>
            <w:rPrChange w:id="842" w:author="Ben Fels" w:date="2024-12-21T09:04:00Z" w16du:dateUtc="2024-12-21T08:04:00Z">
              <w:rPr>
                <w:highlight w:val="magenta"/>
                <w:lang w:val="en-US"/>
              </w:rPr>
            </w:rPrChange>
          </w:rPr>
          <w:fldChar w:fldCharType="begin"/>
        </w:r>
        <w:r w:rsidRPr="00DB6600">
          <w:rPr>
            <w:highlight w:val="cyan"/>
            <w:lang w:val="en-US"/>
            <w:rPrChange w:id="843"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44" w:author="Ben Fels" w:date="2024-12-21T09:04:00Z" w16du:dateUtc="2024-12-21T08:04:00Z">
              <w:rPr>
                <w:highlight w:val="magenta"/>
                <w:lang w:val="en-US"/>
              </w:rPr>
            </w:rPrChange>
          </w:rPr>
          <w:fldChar w:fldCharType="separate"/>
        </w:r>
        <w:r w:rsidRPr="00DB6600">
          <w:rPr>
            <w:rFonts w:cs="Arial"/>
            <w:highlight w:val="cyan"/>
            <w:lang w:val="en-US"/>
            <w:rPrChange w:id="845" w:author="Ben Fels" w:date="2024-12-21T09:04:00Z" w16du:dateUtc="2024-12-21T08:04:00Z">
              <w:rPr>
                <w:rFonts w:cs="Arial"/>
                <w:highlight w:val="magenta"/>
                <w:lang w:val="en-US"/>
              </w:rPr>
            </w:rPrChange>
          </w:rPr>
          <w:t>(Yeginbergen et al., 2024, S. 11688)</w:t>
        </w:r>
        <w:r w:rsidRPr="00DB6600">
          <w:rPr>
            <w:highlight w:val="cyan"/>
            <w:lang w:val="en-US"/>
            <w:rPrChange w:id="846" w:author="Ben Fels" w:date="2024-12-21T09:04:00Z" w16du:dateUtc="2024-12-21T08:04:00Z">
              <w:rPr>
                <w:highlight w:val="magenta"/>
                <w:lang w:val="en-US"/>
              </w:rPr>
            </w:rPrChange>
          </w:rPr>
          <w:fldChar w:fldCharType="end"/>
        </w:r>
        <w:r w:rsidRPr="00DB6600">
          <w:rPr>
            <w:highlight w:val="cyan"/>
            <w:lang w:val="en-US"/>
            <w:rPrChange w:id="847" w:author="Ben Fels" w:date="2024-12-21T09:04:00Z" w16du:dateUtc="2024-12-21T08:04:00Z">
              <w:rPr>
                <w:lang w:val="en-US"/>
              </w:rPr>
            </w:rPrChange>
          </w:rPr>
          <w:t xml:space="preserve"> </w:t>
        </w:r>
        <w:proofErr w:type="spellStart"/>
        <w:r w:rsidRPr="00DB6600">
          <w:rPr>
            <w:highlight w:val="cyan"/>
            <w:lang w:val="en-US"/>
            <w:rPrChange w:id="848" w:author="Ben Fels" w:date="2024-12-21T09:04:00Z" w16du:dateUtc="2024-12-21T08:04:00Z">
              <w:rPr>
                <w:lang w:val="en-US"/>
              </w:rPr>
            </w:rPrChange>
          </w:rPr>
          <w:t>als</w:t>
        </w:r>
        <w:proofErr w:type="spellEnd"/>
        <w:r w:rsidRPr="00DB6600">
          <w:rPr>
            <w:highlight w:val="cyan"/>
            <w:lang w:val="en-US"/>
            <w:rPrChange w:id="849"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850"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851" w:author="Ben Fels" w:date="2024-12-21T08:53:00Z" w16du:dateUtc="2024-12-21T07:53:00Z"/>
          <w:highlight w:val="green"/>
        </w:rPr>
      </w:pPr>
      <w:r>
        <w:t xml:space="preserve">Der Datensatz enthält </w:t>
      </w:r>
      <w:r w:rsidR="00800EFE">
        <w:t xml:space="preserve">sowohl die vollständigen </w:t>
      </w:r>
      <w:del w:id="852" w:author="Ben Fels" w:date="2024-12-21T08:50:00Z" w16du:dateUtc="2024-12-21T07:50:00Z">
        <w:r w:rsidR="00800EFE" w:rsidDel="00C02EE7">
          <w:delText xml:space="preserve">Essays </w:delText>
        </w:r>
      </w:del>
      <w:ins w:id="853" w:author="Ben Fels" w:date="2024-12-21T08:50:00Z" w16du:dateUtc="2024-12-21T07:50:00Z">
        <w:r w:rsidR="00C02EE7">
          <w:t xml:space="preserve">Aufsätze </w:t>
        </w:r>
      </w:ins>
      <w:r w:rsidR="00800EFE">
        <w:t xml:space="preserve">als </w:t>
      </w:r>
      <w:r>
        <w:t>Text-Datei</w:t>
      </w:r>
      <w:ins w:id="854"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855" w:author="Ben Fels" w:date="2024-12-21T10:15:00Z" w16du:dateUtc="2024-12-21T09:15:00Z">
            <w:rPr/>
          </w:rPrChange>
        </w:rPr>
        <w:t xml:space="preserve">. </w:t>
      </w:r>
      <w:del w:id="856" w:author="Ben Fels" w:date="2024-12-21T08:50:00Z" w16du:dateUtc="2024-12-21T07:50:00Z">
        <w:r w:rsidR="0091105B" w:rsidRPr="00CD387E" w:rsidDel="00EE501B">
          <w:rPr>
            <w:highlight w:val="yellow"/>
            <w:rPrChange w:id="857" w:author="Ben Fels" w:date="2024-12-21T10:15:00Z" w16du:dateUtc="2024-12-21T09:15:00Z">
              <w:rPr/>
            </w:rPrChange>
          </w:rPr>
          <w:delText xml:space="preserve">Es </w:delText>
        </w:r>
      </w:del>
      <w:ins w:id="858" w:author="Ben Fels" w:date="2024-12-21T08:51:00Z" w16du:dateUtc="2024-12-21T07:51:00Z">
        <w:r w:rsidR="000B14C2" w:rsidRPr="00CD387E">
          <w:rPr>
            <w:highlight w:val="yellow"/>
            <w:rPrChange w:id="859" w:author="Ben Fels" w:date="2024-12-21T10:15:00Z" w16du:dateUtc="2024-12-21T09:15:00Z">
              <w:rPr/>
            </w:rPrChange>
          </w:rPr>
          <w:t xml:space="preserve">Bei den </w:t>
        </w:r>
      </w:ins>
      <w:ins w:id="860" w:author="Ben Fels" w:date="2024-12-21T08:50:00Z" w16du:dateUtc="2024-12-21T07:50:00Z">
        <w:r w:rsidR="00EE501B" w:rsidRPr="00CD387E">
          <w:rPr>
            <w:highlight w:val="yellow"/>
            <w:rPrChange w:id="861" w:author="Ben Fels" w:date="2024-12-21T10:15:00Z" w16du:dateUtc="2024-12-21T09:15:00Z">
              <w:rPr/>
            </w:rPrChange>
          </w:rPr>
          <w:t xml:space="preserve">Annotationen </w:t>
        </w:r>
      </w:ins>
      <w:del w:id="862" w:author="Ben Fels" w:date="2024-12-21T08:51:00Z" w16du:dateUtc="2024-12-21T07:51:00Z">
        <w:r w:rsidR="0091105B" w:rsidRPr="00CD387E" w:rsidDel="00EE501B">
          <w:rPr>
            <w:highlight w:val="yellow"/>
            <w:rPrChange w:id="863" w:author="Ben Fels" w:date="2024-12-21T10:15:00Z" w16du:dateUtc="2024-12-21T09:15:00Z">
              <w:rPr/>
            </w:rPrChange>
          </w:rPr>
          <w:delText xml:space="preserve">wird </w:delText>
        </w:r>
      </w:del>
      <w:ins w:id="864" w:author="Ben Fels" w:date="2024-12-21T08:51:00Z" w16du:dateUtc="2024-12-21T07:51:00Z">
        <w:r w:rsidR="000B14C2" w:rsidRPr="00CD387E">
          <w:rPr>
            <w:highlight w:val="yellow"/>
            <w:rPrChange w:id="865" w:author="Ben Fels" w:date="2024-12-21T10:15:00Z" w16du:dateUtc="2024-12-21T09:15:00Z">
              <w:rPr/>
            </w:rPrChange>
          </w:rPr>
          <w:t xml:space="preserve">werden </w:t>
        </w:r>
        <w:r w:rsidR="000F522D" w:rsidRPr="00CD387E">
          <w:rPr>
            <w:highlight w:val="yellow"/>
            <w:rPrChange w:id="866" w:author="Ben Fels" w:date="2024-12-21T10:15:00Z" w16du:dateUtc="2024-12-21T09:15:00Z">
              <w:rPr/>
            </w:rPrChange>
          </w:rPr>
          <w:t xml:space="preserve">die Argumentationskomponenten </w:t>
        </w:r>
      </w:ins>
      <w:del w:id="867" w:author="Ben Fels" w:date="2024-12-21T08:51:00Z" w16du:dateUtc="2024-12-21T07:51:00Z">
        <w:r w:rsidR="0091105B" w:rsidRPr="00CD387E" w:rsidDel="000F522D">
          <w:rPr>
            <w:highlight w:val="yellow"/>
            <w:rPrChange w:id="868" w:author="Ben Fels" w:date="2024-12-21T10:15:00Z" w16du:dateUtc="2024-12-21T09:15:00Z">
              <w:rPr/>
            </w:rPrChange>
          </w:rPr>
          <w:delText xml:space="preserve">zwischen </w:delText>
        </w:r>
      </w:del>
      <w:r w:rsidR="000B4D81" w:rsidRPr="00CD387E">
        <w:rPr>
          <w:highlight w:val="yellow"/>
          <w:rPrChange w:id="869" w:author="Ben Fels" w:date="2024-12-21T10:15:00Z" w16du:dateUtc="2024-12-21T09:15:00Z">
            <w:rPr/>
          </w:rPrChange>
        </w:rPr>
        <w:t>Hauptaussage (</w:t>
      </w:r>
      <w:proofErr w:type="spellStart"/>
      <w:r w:rsidR="00FA4398" w:rsidRPr="00CD387E">
        <w:rPr>
          <w:highlight w:val="yellow"/>
          <w:rPrChange w:id="870" w:author="Ben Fels" w:date="2024-12-21T10:15:00Z" w16du:dateUtc="2024-12-21T09:15:00Z">
            <w:rPr/>
          </w:rPrChange>
        </w:rPr>
        <w:t>MajorClaim</w:t>
      </w:r>
      <w:r w:rsidR="00B70058" w:rsidRPr="00CD387E">
        <w:rPr>
          <w:highlight w:val="yellow"/>
          <w:rPrChange w:id="871" w:author="Ben Fels" w:date="2024-12-21T10:15:00Z" w16du:dateUtc="2024-12-21T09:15:00Z">
            <w:rPr/>
          </w:rPrChange>
        </w:rPr>
        <w:t>s</w:t>
      </w:r>
      <w:proofErr w:type="spellEnd"/>
      <w:r w:rsidR="000B4D81" w:rsidRPr="00CD387E">
        <w:rPr>
          <w:highlight w:val="yellow"/>
          <w:rPrChange w:id="872" w:author="Ben Fels" w:date="2024-12-21T10:15:00Z" w16du:dateUtc="2024-12-21T09:15:00Z">
            <w:rPr/>
          </w:rPrChange>
        </w:rPr>
        <w:t>)</w:t>
      </w:r>
      <w:r w:rsidR="00FA4398" w:rsidRPr="00CD387E">
        <w:rPr>
          <w:highlight w:val="yellow"/>
          <w:rPrChange w:id="873" w:author="Ben Fels" w:date="2024-12-21T10:15:00Z" w16du:dateUtc="2024-12-21T09:15:00Z">
            <w:rPr/>
          </w:rPrChange>
        </w:rPr>
        <w:t xml:space="preserve">, </w:t>
      </w:r>
      <w:r w:rsidR="000E6805" w:rsidRPr="00CD387E">
        <w:rPr>
          <w:highlight w:val="yellow"/>
          <w:rPrChange w:id="874" w:author="Ben Fels" w:date="2024-12-21T10:15:00Z" w16du:dateUtc="2024-12-21T09:15:00Z">
            <w:rPr/>
          </w:rPrChange>
        </w:rPr>
        <w:t>Behauptungen (</w:t>
      </w:r>
      <w:proofErr w:type="spellStart"/>
      <w:r w:rsidR="000E6805" w:rsidRPr="00CD387E">
        <w:rPr>
          <w:highlight w:val="yellow"/>
          <w:rPrChange w:id="875" w:author="Ben Fels" w:date="2024-12-21T10:15:00Z" w16du:dateUtc="2024-12-21T09:15:00Z">
            <w:rPr/>
          </w:rPrChange>
        </w:rPr>
        <w:t>claims</w:t>
      </w:r>
      <w:proofErr w:type="spellEnd"/>
      <w:r w:rsidR="000E6805" w:rsidRPr="00CD387E">
        <w:rPr>
          <w:highlight w:val="yellow"/>
          <w:rPrChange w:id="876" w:author="Ben Fels" w:date="2024-12-21T10:15:00Z" w16du:dateUtc="2024-12-21T09:15:00Z">
            <w:rPr/>
          </w:rPrChange>
        </w:rPr>
        <w:t xml:space="preserve">) </w:t>
      </w:r>
      <w:r w:rsidR="00FA4398" w:rsidRPr="00CD387E">
        <w:rPr>
          <w:highlight w:val="yellow"/>
          <w:rPrChange w:id="877" w:author="Ben Fels" w:date="2024-12-21T10:15:00Z" w16du:dateUtc="2024-12-21T09:15:00Z">
            <w:rPr/>
          </w:rPrChange>
        </w:rPr>
        <w:t xml:space="preserve">und </w:t>
      </w:r>
      <w:r w:rsidR="00A243E1" w:rsidRPr="00CD387E">
        <w:rPr>
          <w:highlight w:val="yellow"/>
          <w:rPrChange w:id="878" w:author="Ben Fels" w:date="2024-12-21T10:15:00Z" w16du:dateUtc="2024-12-21T09:15:00Z">
            <w:rPr/>
          </w:rPrChange>
        </w:rPr>
        <w:t>Prämissen (</w:t>
      </w:r>
      <w:proofErr w:type="spellStart"/>
      <w:r w:rsidR="00A243E1" w:rsidRPr="00CD387E">
        <w:rPr>
          <w:highlight w:val="yellow"/>
          <w:rPrChange w:id="879" w:author="Ben Fels" w:date="2024-12-21T10:15:00Z" w16du:dateUtc="2024-12-21T09:15:00Z">
            <w:rPr/>
          </w:rPrChange>
        </w:rPr>
        <w:t>p</w:t>
      </w:r>
      <w:r w:rsidR="00FA4398" w:rsidRPr="00CD387E">
        <w:rPr>
          <w:highlight w:val="yellow"/>
          <w:rPrChange w:id="880" w:author="Ben Fels" w:date="2024-12-21T10:15:00Z" w16du:dateUtc="2024-12-21T09:15:00Z">
            <w:rPr/>
          </w:rPrChange>
        </w:rPr>
        <w:t>remises</w:t>
      </w:r>
      <w:proofErr w:type="spellEnd"/>
      <w:r w:rsidR="00A243E1" w:rsidRPr="00CD387E">
        <w:rPr>
          <w:highlight w:val="yellow"/>
          <w:rPrChange w:id="881" w:author="Ben Fels" w:date="2024-12-21T10:15:00Z" w16du:dateUtc="2024-12-21T09:15:00Z">
            <w:rPr/>
          </w:rPrChange>
        </w:rPr>
        <w:t>)</w:t>
      </w:r>
      <w:ins w:id="882" w:author="Ben Fels" w:date="2024-12-21T08:51:00Z" w16du:dateUtc="2024-12-21T07:51:00Z">
        <w:r w:rsidR="000B14C2" w:rsidRPr="00CD387E">
          <w:rPr>
            <w:highlight w:val="yellow"/>
            <w:rPrChange w:id="883" w:author="Ben Fels" w:date="2024-12-21T10:15:00Z" w16du:dateUtc="2024-12-21T09:15:00Z">
              <w:rPr/>
            </w:rPrChange>
          </w:rPr>
          <w:t xml:space="preserve"> unterschieden</w:t>
        </w:r>
      </w:ins>
      <w:del w:id="884" w:author="Ben Fels" w:date="2024-12-21T08:51:00Z" w16du:dateUtc="2024-12-21T07:51:00Z">
        <w:r w:rsidR="00FA4398" w:rsidDel="00EE501B">
          <w:delText xml:space="preserve"> </w:delText>
        </w:r>
        <w:r w:rsidR="00FA4398" w:rsidRPr="00427043" w:rsidDel="00EE501B">
          <w:rPr>
            <w:highlight w:val="green"/>
            <w:rPrChange w:id="885" w:author="Ben Fels" w:date="2024-12-21T08:54:00Z" w16du:dateUtc="2024-12-21T07:54:00Z">
              <w:rPr/>
            </w:rPrChange>
          </w:rPr>
          <w:delText>unterschieden</w:delText>
        </w:r>
      </w:del>
      <w:r w:rsidR="00FA4398" w:rsidRPr="00427043">
        <w:rPr>
          <w:highlight w:val="green"/>
          <w:rPrChange w:id="886" w:author="Ben Fels" w:date="2024-12-21T08:54:00Z" w16du:dateUtc="2024-12-21T07:54:00Z">
            <w:rPr/>
          </w:rPrChange>
        </w:rPr>
        <w:t>.</w:t>
      </w:r>
      <w:ins w:id="887" w:author="Ben Fels" w:date="2024-12-21T09:45:00Z" w16du:dateUtc="2024-12-21T08:45:00Z">
        <w:r w:rsidR="008E4A9B">
          <w:rPr>
            <w:highlight w:val="green"/>
          </w:rPr>
          <w:t xml:space="preserve"> </w:t>
        </w:r>
      </w:ins>
      <w:ins w:id="888" w:author="Ben Fels" w:date="2024-12-21T10:06:00Z" w16du:dateUtc="2024-12-21T09:06:00Z">
        <w:r w:rsidR="008631F4">
          <w:rPr>
            <w:highlight w:val="green"/>
          </w:rPr>
          <w:t>Nach</w:t>
        </w:r>
      </w:ins>
      <w:ins w:id="889"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890" w:author="Ben Fels" w:date="2024-12-21T10:06:00Z" w16du:dateUtc="2024-12-21T09:06:00Z">
        <w:r w:rsidR="008631F4">
          <w:rPr>
            <w:highlight w:val="green"/>
          </w:rPr>
          <w:t xml:space="preserve"> </w:t>
        </w:r>
      </w:ins>
      <w:r w:rsidR="00A951CF" w:rsidRPr="00F072E1">
        <w:rPr>
          <w:highlight w:val="magenta"/>
          <w:rPrChange w:id="891" w:author="Ben Fels" w:date="2024-12-21T10:07:00Z" w16du:dateUtc="2024-12-21T09:07:00Z">
            <w:rPr>
              <w:highlight w:val="green"/>
            </w:rPr>
          </w:rPrChange>
        </w:rPr>
        <w:fldChar w:fldCharType="begin"/>
      </w:r>
      <w:r w:rsidR="00A951CF" w:rsidRPr="00F072E1">
        <w:rPr>
          <w:highlight w:val="magenta"/>
          <w:rPrChange w:id="892"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93" w:author="Ben Fels" w:date="2024-12-21T10:07:00Z" w16du:dateUtc="2024-12-21T09:07:00Z">
            <w:rPr>
              <w:highlight w:val="green"/>
            </w:rPr>
          </w:rPrChange>
        </w:rPr>
        <w:fldChar w:fldCharType="separate"/>
      </w:r>
      <w:r w:rsidR="00A951CF" w:rsidRPr="00F072E1">
        <w:rPr>
          <w:rFonts w:cs="Arial"/>
          <w:highlight w:val="magenta"/>
          <w:rPrChange w:id="894" w:author="Ben Fels" w:date="2024-12-21T10:07:00Z" w16du:dateUtc="2024-12-21T09:07:00Z">
            <w:rPr>
              <w:rFonts w:cs="Arial"/>
              <w:highlight w:val="green"/>
            </w:rPr>
          </w:rPrChange>
        </w:rPr>
        <w:t>(2017b, S. 627)</w:t>
      </w:r>
      <w:r w:rsidR="00A951CF" w:rsidRPr="00F072E1">
        <w:rPr>
          <w:highlight w:val="magenta"/>
          <w:rPrChange w:id="895" w:author="Ben Fels" w:date="2024-12-21T10:07:00Z" w16du:dateUtc="2024-12-21T09:07:00Z">
            <w:rPr>
              <w:highlight w:val="green"/>
            </w:rPr>
          </w:rPrChange>
        </w:rPr>
        <w:fldChar w:fldCharType="end"/>
      </w:r>
      <w:ins w:id="896" w:author="Ben Fels" w:date="2024-12-21T10:07:00Z" w16du:dateUtc="2024-12-21T09:07:00Z">
        <w:r w:rsidR="00F072E1">
          <w:rPr>
            <w:highlight w:val="green"/>
          </w:rPr>
          <w:t xml:space="preserve"> </w:t>
        </w:r>
      </w:ins>
      <w:ins w:id="897" w:author="Ben Fels" w:date="2024-12-21T10:14:00Z" w16du:dateUtc="2024-12-21T09:14:00Z">
        <w:r w:rsidR="001B0D18">
          <w:rPr>
            <w:highlight w:val="green"/>
          </w:rPr>
          <w:t xml:space="preserve">beinhalten </w:t>
        </w:r>
      </w:ins>
      <w:ins w:id="898" w:author="Ben Fels" w:date="2024-12-21T11:11:00Z" w16du:dateUtc="2024-12-21T10:11:00Z">
        <w:r w:rsidR="00AD7B99">
          <w:rPr>
            <w:highlight w:val="green"/>
          </w:rPr>
          <w:t>solche</w:t>
        </w:r>
      </w:ins>
      <w:ins w:id="899" w:author="Ben Fels" w:date="2024-12-21T10:14:00Z" w16du:dateUtc="2024-12-21T09:14:00Z">
        <w:r w:rsidR="001B0D18">
          <w:rPr>
            <w:highlight w:val="green"/>
          </w:rPr>
          <w:t xml:space="preserve"> Aufsätze</w:t>
        </w:r>
      </w:ins>
      <w:ins w:id="900" w:author="Ben Fels" w:date="2024-12-21T10:15:00Z" w16du:dateUtc="2024-12-21T09:15:00Z">
        <w:r w:rsidR="00CD387E">
          <w:rPr>
            <w:highlight w:val="green"/>
          </w:rPr>
          <w:t xml:space="preserve"> folgende argumentative Struktur. </w:t>
        </w:r>
        <w:r w:rsidR="001B0D18">
          <w:rPr>
            <w:highlight w:val="green"/>
          </w:rPr>
          <w:t xml:space="preserve">Eine </w:t>
        </w:r>
      </w:ins>
      <w:ins w:id="901" w:author="Ben Fels" w:date="2024-12-21T10:07:00Z" w16du:dateUtc="2024-12-21T09:07:00Z">
        <w:r w:rsidR="00A951CF" w:rsidRPr="00CC31C4">
          <w:rPr>
            <w:highlight w:val="green"/>
          </w:rPr>
          <w:t xml:space="preserve">Hauptaussage </w:t>
        </w:r>
      </w:ins>
      <w:ins w:id="902" w:author="Ben Fels" w:date="2024-12-21T10:15:00Z" w16du:dateUtc="2024-12-21T09:15:00Z">
        <w:r w:rsidR="001B0D18">
          <w:rPr>
            <w:highlight w:val="green"/>
          </w:rPr>
          <w:t xml:space="preserve">spiegelt </w:t>
        </w:r>
      </w:ins>
      <w:ins w:id="903" w:author="Ben Fels" w:date="2024-12-21T09:45:00Z" w16du:dateUtc="2024-12-21T08:45:00Z">
        <w:r w:rsidR="008E4A9B" w:rsidRPr="00CC31C4">
          <w:rPr>
            <w:highlight w:val="green"/>
          </w:rPr>
          <w:t>d</w:t>
        </w:r>
      </w:ins>
      <w:ins w:id="904" w:author="Ben Fels" w:date="2024-12-21T09:46:00Z" w16du:dateUtc="2024-12-21T08:46:00Z">
        <w:r w:rsidR="005645A2" w:rsidRPr="00CC31C4">
          <w:rPr>
            <w:highlight w:val="green"/>
          </w:rPr>
          <w:t>en Standpunkt des Autoren wider</w:t>
        </w:r>
      </w:ins>
      <w:ins w:id="905" w:author="Ben Fels" w:date="2024-12-21T10:09:00Z" w16du:dateUtc="2024-12-21T09:09:00Z">
        <w:r w:rsidR="00D27617" w:rsidRPr="00CC31C4">
          <w:rPr>
            <w:rPrChange w:id="906"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907" w:author="Ben Fels" w:date="2024-12-21T10:10:00Z" w16du:dateUtc="2024-12-21T09:10:00Z">
        <w:r w:rsidR="00500497" w:rsidRPr="004C0C7E">
          <w:rPr>
            <w:highlight w:val="green"/>
          </w:rPr>
          <w:t>unterstützt oder angegriffen werden</w:t>
        </w:r>
      </w:ins>
      <w:ins w:id="908" w:author="Ben Fels" w:date="2024-12-21T10:09:00Z" w16du:dateUtc="2024-12-21T09:09:00Z">
        <w:r w:rsidR="00D27617" w:rsidRPr="004C0C7E">
          <w:rPr>
            <w:highlight w:val="green"/>
          </w:rPr>
          <w:t xml:space="preserve">. </w:t>
        </w:r>
      </w:ins>
      <w:del w:id="909" w:author="Ben Fels" w:date="2024-12-21T10:09:00Z" w16du:dateUtc="2024-12-21T09:09:00Z">
        <w:r w:rsidR="00FA4398" w:rsidRPr="004C0C7E" w:rsidDel="00D27617">
          <w:rPr>
            <w:highlight w:val="green"/>
            <w:rPrChange w:id="910" w:author="Ben Fels" w:date="2024-12-21T11:18:00Z" w16du:dateUtc="2024-12-21T10:18:00Z">
              <w:rPr/>
            </w:rPrChange>
          </w:rPr>
          <w:delText xml:space="preserve"> </w:delText>
        </w:r>
      </w:del>
      <w:ins w:id="911" w:author="Ben Fels" w:date="2024-12-21T10:06:00Z" w16du:dateUtc="2024-12-21T09:06:00Z">
        <w:r w:rsidR="008631F4" w:rsidRPr="004C0C7E">
          <w:rPr>
            <w:highlight w:val="green"/>
          </w:rPr>
          <w:t xml:space="preserve">Ein Argument besteht aus einer Behauptung und </w:t>
        </w:r>
      </w:ins>
      <w:ins w:id="912" w:author="Ben Fels" w:date="2024-12-21T10:11:00Z" w16du:dateUtc="2024-12-21T09:11:00Z">
        <w:r w:rsidR="00BF4381" w:rsidRPr="004C0C7E">
          <w:rPr>
            <w:highlight w:val="green"/>
            <w:rPrChange w:id="913" w:author="Ben Fels" w:date="2024-12-21T11:18:00Z" w16du:dateUtc="2024-12-21T10:18:00Z">
              <w:rPr/>
            </w:rPrChange>
          </w:rPr>
          <w:t xml:space="preserve">mindestens </w:t>
        </w:r>
      </w:ins>
      <w:ins w:id="914" w:author="Ben Fels" w:date="2024-12-21T10:06:00Z" w16du:dateUtc="2024-12-21T09:06:00Z">
        <w:r w:rsidR="008631F4" w:rsidRPr="004C0C7E">
          <w:rPr>
            <w:highlight w:val="green"/>
          </w:rPr>
          <w:t>einer Prämisse.</w:t>
        </w:r>
      </w:ins>
      <w:ins w:id="915" w:author="Ben Fels" w:date="2024-12-21T10:12:00Z" w16du:dateUtc="2024-12-21T09:12:00Z">
        <w:r w:rsidR="001D6B97" w:rsidRPr="004C0C7E">
          <w:rPr>
            <w:highlight w:val="green"/>
            <w:rPrChange w:id="916" w:author="Ben Fels" w:date="2024-12-21T11:18:00Z" w16du:dateUtc="2024-12-21T10:18:00Z">
              <w:rPr/>
            </w:rPrChange>
          </w:rPr>
          <w:t xml:space="preserve"> </w:t>
        </w:r>
      </w:ins>
      <w:ins w:id="917" w:author="Ben Fels" w:date="2024-12-21T10:18:00Z" w16du:dateUtc="2024-12-21T09:18:00Z">
        <w:r w:rsidR="009B3010" w:rsidRPr="004C0C7E">
          <w:rPr>
            <w:highlight w:val="green"/>
            <w:rPrChange w:id="918" w:author="Ben Fels" w:date="2024-12-21T11:18:00Z" w16du:dateUtc="2024-12-21T10:18:00Z">
              <w:rPr/>
            </w:rPrChange>
          </w:rPr>
          <w:t>Prämisse</w:t>
        </w:r>
      </w:ins>
      <w:ins w:id="919" w:author="Ben Fels" w:date="2024-12-21T11:13:00Z" w16du:dateUtc="2024-12-21T10:13:00Z">
        <w:r w:rsidR="00666B23" w:rsidRPr="004C0C7E">
          <w:rPr>
            <w:highlight w:val="green"/>
            <w:rPrChange w:id="920" w:author="Ben Fels" w:date="2024-12-21T11:18:00Z" w16du:dateUtc="2024-12-21T10:18:00Z">
              <w:rPr/>
            </w:rPrChange>
          </w:rPr>
          <w:t>n</w:t>
        </w:r>
      </w:ins>
      <w:ins w:id="921" w:author="Ben Fels" w:date="2024-12-21T10:18:00Z" w16du:dateUtc="2024-12-21T09:18:00Z">
        <w:r w:rsidR="009B3010" w:rsidRPr="004C0C7E">
          <w:rPr>
            <w:highlight w:val="green"/>
            <w:rPrChange w:id="922" w:author="Ben Fels" w:date="2024-12-21T11:18:00Z" w16du:dateUtc="2024-12-21T10:18:00Z">
              <w:rPr/>
            </w:rPrChange>
          </w:rPr>
          <w:t xml:space="preserve"> </w:t>
        </w:r>
      </w:ins>
      <w:ins w:id="923" w:author="Ben Fels" w:date="2024-12-21T11:13:00Z" w16du:dateUtc="2024-12-21T10:13:00Z">
        <w:r w:rsidR="00666B23" w:rsidRPr="004C0C7E">
          <w:rPr>
            <w:highlight w:val="green"/>
            <w:rPrChange w:id="924" w:author="Ben Fels" w:date="2024-12-21T11:18:00Z" w16du:dateUtc="2024-12-21T10:18:00Z">
              <w:rPr/>
            </w:rPrChange>
          </w:rPr>
          <w:t xml:space="preserve">sind </w:t>
        </w:r>
      </w:ins>
      <w:ins w:id="925" w:author="Ben Fels" w:date="2024-12-21T10:18:00Z" w16du:dateUtc="2024-12-21T09:18:00Z">
        <w:r w:rsidR="009B3010" w:rsidRPr="004C0C7E">
          <w:rPr>
            <w:highlight w:val="green"/>
            <w:rPrChange w:id="926" w:author="Ben Fels" w:date="2024-12-21T11:18:00Z" w16du:dateUtc="2024-12-21T10:18:00Z">
              <w:rPr/>
            </w:rPrChange>
          </w:rPr>
          <w:t xml:space="preserve">dabei </w:t>
        </w:r>
      </w:ins>
      <w:ins w:id="927" w:author="Ben Fels" w:date="2024-12-21T11:13:00Z" w16du:dateUtc="2024-12-21T10:13:00Z">
        <w:r w:rsidR="00666B23" w:rsidRPr="004C0C7E">
          <w:rPr>
            <w:highlight w:val="green"/>
            <w:rPrChange w:id="928" w:author="Ben Fels" w:date="2024-12-21T11:18:00Z" w16du:dateUtc="2024-12-21T10:18:00Z">
              <w:rPr/>
            </w:rPrChange>
          </w:rPr>
          <w:t xml:space="preserve">die Gründe </w:t>
        </w:r>
      </w:ins>
      <w:ins w:id="929" w:author="Ben Fels" w:date="2024-12-21T10:18:00Z" w16du:dateUtc="2024-12-21T09:18:00Z">
        <w:r w:rsidR="009B3010" w:rsidRPr="004C0C7E">
          <w:rPr>
            <w:highlight w:val="green"/>
            <w:rPrChange w:id="930" w:author="Ben Fels" w:date="2024-12-21T11:18:00Z" w16du:dateUtc="2024-12-21T10:18:00Z">
              <w:rPr/>
            </w:rPrChange>
          </w:rPr>
          <w:t>für</w:t>
        </w:r>
      </w:ins>
      <w:ins w:id="931" w:author="Ben Fels" w:date="2024-12-21T10:19:00Z" w16du:dateUtc="2024-12-21T09:19:00Z">
        <w:r w:rsidR="009B3010" w:rsidRPr="004C0C7E">
          <w:rPr>
            <w:highlight w:val="green"/>
            <w:rPrChange w:id="932" w:author="Ben Fels" w:date="2024-12-21T11:18:00Z" w16du:dateUtc="2024-12-21T10:18:00Z">
              <w:rPr/>
            </w:rPrChange>
          </w:rPr>
          <w:t xml:space="preserve"> </w:t>
        </w:r>
      </w:ins>
      <w:ins w:id="933" w:author="Ben Fels" w:date="2024-12-21T11:13:00Z" w16du:dateUtc="2024-12-21T10:13:00Z">
        <w:r w:rsidR="00C1194F" w:rsidRPr="004C0C7E">
          <w:rPr>
            <w:highlight w:val="green"/>
            <w:rPrChange w:id="934" w:author="Ben Fels" w:date="2024-12-21T11:18:00Z" w16du:dateUtc="2024-12-21T10:18:00Z">
              <w:rPr/>
            </w:rPrChange>
          </w:rPr>
          <w:t xml:space="preserve">ein </w:t>
        </w:r>
      </w:ins>
      <w:ins w:id="935" w:author="Ben Fels" w:date="2024-12-21T10:19:00Z" w16du:dateUtc="2024-12-21T09:19:00Z">
        <w:r w:rsidR="009B3010" w:rsidRPr="004C0C7E">
          <w:rPr>
            <w:highlight w:val="green"/>
            <w:rPrChange w:id="936" w:author="Ben Fels" w:date="2024-12-21T11:18:00Z" w16du:dateUtc="2024-12-21T10:18:00Z">
              <w:rPr/>
            </w:rPrChange>
          </w:rPr>
          <w:t>Argument.</w:t>
        </w:r>
      </w:ins>
      <w:ins w:id="937" w:author="Ben Fels" w:date="2024-12-21T11:13:00Z" w16du:dateUtc="2024-12-21T10:13:00Z">
        <w:r w:rsidR="004237FD" w:rsidRPr="004C0C7E">
          <w:rPr>
            <w:highlight w:val="green"/>
            <w:rPrChange w:id="938" w:author="Ben Fels" w:date="2024-12-21T11:18:00Z" w16du:dateUtc="2024-12-21T10:18:00Z">
              <w:rPr/>
            </w:rPrChange>
          </w:rPr>
          <w:t xml:space="preserve"> </w:t>
        </w:r>
      </w:ins>
      <w:ins w:id="939" w:author="Ben Fels" w:date="2024-12-21T10:12:00Z" w16du:dateUtc="2024-12-21T09:12:00Z">
        <w:r w:rsidR="001D6B97" w:rsidRPr="004C0C7E">
          <w:rPr>
            <w:highlight w:val="green"/>
            <w:rPrChange w:id="940" w:author="Ben Fels" w:date="2024-12-21T11:18:00Z" w16du:dateUtc="2024-12-21T10:18:00Z">
              <w:rPr/>
            </w:rPrChange>
          </w:rPr>
          <w:t xml:space="preserve">Um die Haltung der Argumente </w:t>
        </w:r>
      </w:ins>
      <w:ins w:id="941" w:author="Ben Fels" w:date="2024-12-21T11:15:00Z" w16du:dateUtc="2024-12-21T10:15:00Z">
        <w:r w:rsidR="000219A5" w:rsidRPr="004C0C7E">
          <w:rPr>
            <w:highlight w:val="green"/>
            <w:rPrChange w:id="942" w:author="Ben Fels" w:date="2024-12-21T11:18:00Z" w16du:dateUtc="2024-12-21T10:18:00Z">
              <w:rPr/>
            </w:rPrChange>
          </w:rPr>
          <w:t xml:space="preserve">zu </w:t>
        </w:r>
      </w:ins>
      <w:ins w:id="943" w:author="Ben Fels" w:date="2024-12-21T11:16:00Z" w16du:dateUtc="2024-12-21T10:16:00Z">
        <w:r w:rsidR="009019EC" w:rsidRPr="004C0C7E">
          <w:rPr>
            <w:highlight w:val="green"/>
            <w:rPrChange w:id="944" w:author="Ben Fels" w:date="2024-12-21T11:18:00Z" w16du:dateUtc="2024-12-21T10:18:00Z">
              <w:rPr/>
            </w:rPrChange>
          </w:rPr>
          <w:t xml:space="preserve">unterscheiden, </w:t>
        </w:r>
      </w:ins>
      <w:ins w:id="945" w:author="Ben Fels" w:date="2024-12-21T11:14:00Z" w16du:dateUtc="2024-12-21T10:14:00Z">
        <w:r w:rsidR="003D3ACB" w:rsidRPr="004C0C7E">
          <w:rPr>
            <w:highlight w:val="green"/>
            <w:rPrChange w:id="946" w:author="Ben Fels" w:date="2024-12-21T11:18:00Z" w16du:dateUtc="2024-12-21T10:18:00Z">
              <w:rPr/>
            </w:rPrChange>
          </w:rPr>
          <w:t xml:space="preserve">sind </w:t>
        </w:r>
      </w:ins>
      <w:ins w:id="947" w:author="Ben Fels" w:date="2024-12-21T11:15:00Z" w16du:dateUtc="2024-12-21T10:15:00Z">
        <w:r w:rsidR="000219A5" w:rsidRPr="004C0C7E">
          <w:rPr>
            <w:highlight w:val="green"/>
            <w:rPrChange w:id="948"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49" w:author="Ben Fels" w:date="2024-12-21T10:02:00Z" w16du:dateUtc="2024-12-21T09:02:00Z"/>
        </w:rPr>
      </w:pPr>
      <w:del w:id="950" w:author="Ben Fels" w:date="2024-12-21T11:14:00Z" w16du:dateUtc="2024-12-21T10:14:00Z">
        <w:r w:rsidRPr="004C0C7E" w:rsidDel="003D3ACB">
          <w:rPr>
            <w:highlight w:val="green"/>
            <w:rPrChange w:id="951" w:author="Ben Fels" w:date="2024-12-21T11:18:00Z" w16du:dateUtc="2024-12-21T10:18:00Z">
              <w:rPr/>
            </w:rPrChange>
          </w:rPr>
          <w:delText xml:space="preserve">Behauptungen </w:delText>
        </w:r>
      </w:del>
      <w:del w:id="952" w:author="Ben Fels" w:date="2024-12-21T10:13:00Z" w16du:dateUtc="2024-12-21T09:13:00Z">
        <w:r w:rsidRPr="004C0C7E" w:rsidDel="00C41407">
          <w:rPr>
            <w:highlight w:val="green"/>
            <w:rPrChange w:id="953" w:author="Ben Fels" w:date="2024-12-21T11:18:00Z" w16du:dateUtc="2024-12-21T10:18:00Z">
              <w:rPr/>
            </w:rPrChange>
          </w:rPr>
          <w:delText xml:space="preserve">können </w:delText>
        </w:r>
      </w:del>
      <w:ins w:id="954" w:author="Ben Fels" w:date="2024-12-21T11:14:00Z" w16du:dateUtc="2024-12-21T10:14:00Z">
        <w:r w:rsidR="003D3ACB" w:rsidRPr="004C0C7E">
          <w:rPr>
            <w:highlight w:val="green"/>
            <w:rPrChange w:id="955" w:author="Ben Fels" w:date="2024-12-21T11:18:00Z" w16du:dateUtc="2024-12-21T10:18:00Z">
              <w:rPr/>
            </w:rPrChange>
          </w:rPr>
          <w:t xml:space="preserve">als </w:t>
        </w:r>
      </w:ins>
      <w:r w:rsidRPr="004C0C7E">
        <w:rPr>
          <w:highlight w:val="green"/>
          <w:rPrChange w:id="956" w:author="Ben Fels" w:date="2024-12-21T11:18:00Z" w16du:dateUtc="2024-12-21T10:18:00Z">
            <w:rPr/>
          </w:rPrChange>
        </w:rPr>
        <w:t xml:space="preserve">für oder gegen </w:t>
      </w:r>
      <w:del w:id="957" w:author="Ben Fels" w:date="2024-12-21T10:13:00Z" w16du:dateUtc="2024-12-21T09:13:00Z">
        <w:r w:rsidRPr="004C0C7E" w:rsidDel="00FB6B31">
          <w:rPr>
            <w:highlight w:val="green"/>
            <w:rPrChange w:id="958" w:author="Ben Fels" w:date="2024-12-21T11:18:00Z" w16du:dateUtc="2024-12-21T10:18:00Z">
              <w:rPr/>
            </w:rPrChange>
          </w:rPr>
          <w:delText>die Hauptaussage sein</w:delText>
        </w:r>
      </w:del>
      <w:ins w:id="959" w:author="Ben Fels" w:date="2024-12-21T10:13:00Z" w16du:dateUtc="2024-12-21T09:13:00Z">
        <w:r w:rsidR="00FB6B31" w:rsidRPr="004C0C7E">
          <w:rPr>
            <w:highlight w:val="green"/>
            <w:rPrChange w:id="960" w:author="Ben Fels" w:date="2024-12-21T11:18:00Z" w16du:dateUtc="2024-12-21T10:18:00Z">
              <w:rPr/>
            </w:rPrChange>
          </w:rPr>
          <w:t>markiert</w:t>
        </w:r>
      </w:ins>
      <w:r w:rsidRPr="004C0C7E">
        <w:rPr>
          <w:highlight w:val="green"/>
          <w:rPrChange w:id="961"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62" w:author="Ben Fels" w:date="2024-12-21T11:18:00Z" w16du:dateUtc="2024-12-21T10:18:00Z">
            <w:rPr/>
          </w:rPrChange>
        </w:rPr>
        <w:t>a</w:t>
      </w:r>
      <w:r w:rsidRPr="004C0C7E">
        <w:rPr>
          <w:highlight w:val="green"/>
          <w:rPrChange w:id="963" w:author="Ben Fels" w:date="2024-12-21T11:18:00Z" w16du:dateUtc="2024-12-21T10:18:00Z">
            <w:rPr/>
          </w:rPrChange>
        </w:rPr>
        <w:t xml:space="preserve">ngreifen. Es ist möglich, dass es mehrere Hauptaussagen </w:t>
      </w:r>
      <w:r w:rsidR="00E51A1B" w:rsidRPr="004C0C7E">
        <w:rPr>
          <w:highlight w:val="green"/>
          <w:rPrChange w:id="964" w:author="Ben Fels" w:date="2024-12-21T11:18:00Z" w16du:dateUtc="2024-12-21T10:18:00Z">
            <w:rPr/>
          </w:rPrChange>
        </w:rPr>
        <w:t xml:space="preserve">zu einem Text </w:t>
      </w:r>
      <w:r w:rsidRPr="004C0C7E">
        <w:rPr>
          <w:highlight w:val="green"/>
          <w:rPrChange w:id="965" w:author="Ben Fels" w:date="2024-12-21T11:18:00Z" w16du:dateUtc="2024-12-21T10:18:00Z">
            <w:rPr/>
          </w:rPrChange>
        </w:rPr>
        <w:t>gibt.</w:t>
      </w:r>
      <w:r w:rsidR="003840ED" w:rsidRPr="004C0C7E">
        <w:rPr>
          <w:highlight w:val="green"/>
          <w:rPrChange w:id="966" w:author="Ben Fels" w:date="2024-12-21T11:18:00Z" w16du:dateUtc="2024-12-21T10:18:00Z">
            <w:rPr/>
          </w:rPrChange>
        </w:rPr>
        <w:t xml:space="preserve"> Hierbei wurde jedoch nicht annotiert, auf welche </w:t>
      </w:r>
      <w:r w:rsidR="00E51A1B" w:rsidRPr="004C0C7E">
        <w:rPr>
          <w:highlight w:val="green"/>
          <w:rPrChange w:id="967"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68" w:author="Ben Fels" w:date="2024-12-21T11:17:00Z" w16du:dateUtc="2024-12-21T10:17:00Z"/>
        </w:rPr>
      </w:pPr>
      <w:commentRangeStart w:id="969"/>
      <w:ins w:id="970" w:author="Ben Fels" w:date="2024-12-21T10:02:00Z" w16du:dateUtc="2024-12-21T09:02:00Z">
        <w:r w:rsidRPr="00D4435C">
          <w:rPr>
            <w:highlight w:val="cyan"/>
            <w:rPrChange w:id="971" w:author="Ben Fels" w:date="2024-12-21T10:02:00Z" w16du:dateUtc="2024-12-21T09:02:00Z">
              <w:rPr/>
            </w:rPrChange>
          </w:rPr>
          <w:t>Beschriftung einfügen</w:t>
        </w:r>
      </w:ins>
      <w:ins w:id="972" w:author="Ben Fels" w:date="2024-12-21T11:18:00Z" w16du:dateUtc="2024-12-21T10:18:00Z">
        <w:r w:rsidR="00B61886">
          <w:t xml:space="preserve">: </w:t>
        </w:r>
      </w:ins>
      <w:commentRangeEnd w:id="969"/>
      <w:ins w:id="973" w:author="Ben Fels" w:date="2024-12-21T11:19:00Z" w16du:dateUtc="2024-12-21T10:19:00Z">
        <w:r w:rsidR="00B62541">
          <w:rPr>
            <w:rStyle w:val="Kommentarzeichen"/>
          </w:rPr>
          <w:commentReference w:id="969"/>
        </w:r>
      </w:ins>
      <w:ins w:id="974" w:author="Ben Fels" w:date="2024-12-21T11:18:00Z" w16du:dateUtc="2024-12-21T10:18:00Z">
        <w:r w:rsidR="00B61886">
          <w:t>Argumentationskomponenten und deren Strukturen.</w:t>
        </w:r>
      </w:ins>
      <w:ins w:id="975" w:author="Ben Fels" w:date="2024-12-21T10:02:00Z" w16du:dateUtc="2024-12-21T09:02:00Z">
        <w:r>
          <w:t xml:space="preserve"> </w:t>
        </w:r>
        <w:r w:rsidRPr="00D4435C">
          <w:rPr>
            <w:highlight w:val="cyan"/>
            <w:rPrChange w:id="976"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77" w:author="Ben Fels" w:date="2024-12-21T10:02:00Z" w16du:dateUtc="2024-12-21T09:02:00Z"/>
        </w:rPr>
      </w:pPr>
      <w:ins w:id="978"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79" w:author="Ben Fels" w:date="2024-12-21T10:02:00Z" w16du:dateUtc="2024-12-21T09:02:00Z"/>
          <w:sz w:val="22"/>
          <w:szCs w:val="20"/>
          <w:rPrChange w:id="980" w:author="Ben Fels" w:date="2024-12-21T10:02:00Z" w16du:dateUtc="2024-12-21T09:02:00Z">
            <w:rPr>
              <w:ins w:id="981" w:author="Ben Fels" w:date="2024-12-21T10:02:00Z" w16du:dateUtc="2024-12-21T09:02:00Z"/>
            </w:rPr>
          </w:rPrChange>
        </w:rPr>
      </w:pPr>
      <w:ins w:id="982" w:author="Ben Fels" w:date="2024-12-21T10:02:00Z" w16du:dateUtc="2024-12-21T09:02:00Z">
        <w:r w:rsidRPr="00D4435C">
          <w:rPr>
            <w:sz w:val="22"/>
            <w:szCs w:val="20"/>
            <w:rPrChange w:id="983" w:author="Ben Fels" w:date="2024-12-21T10:02:00Z" w16du:dateUtc="2024-12-21T09:02:00Z">
              <w:rPr/>
            </w:rPrChange>
          </w:rPr>
          <w:t>Eigene Darstellung nach</w:t>
        </w:r>
      </w:ins>
      <w:ins w:id="984" w:author="Ben Fels" w:date="2024-12-21T11:18:00Z" w16du:dateUtc="2024-12-21T10:18:00Z">
        <w:r w:rsidR="00C351F4">
          <w:rPr>
            <w:sz w:val="22"/>
            <w:szCs w:val="20"/>
          </w:rPr>
          <w:t xml:space="preserve"> </w:t>
        </w:r>
        <w:r w:rsidR="00C351F4" w:rsidRPr="00FD2583">
          <w:rPr>
            <w:sz w:val="22"/>
            <w:szCs w:val="20"/>
            <w:rPrChange w:id="985" w:author="Ben Fels" w:date="2024-12-21T11:19:00Z" w16du:dateUtc="2024-12-21T10:19:00Z">
              <w:rPr>
                <w:rFonts w:cs="Arial"/>
                <w:highlight w:val="magenta"/>
              </w:rPr>
            </w:rPrChange>
          </w:rPr>
          <w:t xml:space="preserve">Stab &amp; </w:t>
        </w:r>
        <w:proofErr w:type="spellStart"/>
        <w:r w:rsidR="00C351F4" w:rsidRPr="00FD2583">
          <w:rPr>
            <w:sz w:val="22"/>
            <w:szCs w:val="20"/>
            <w:rPrChange w:id="986" w:author="Ben Fels" w:date="2024-12-21T11:19:00Z" w16du:dateUtc="2024-12-21T10:19:00Z">
              <w:rPr>
                <w:rFonts w:cs="Arial"/>
                <w:highlight w:val="magenta"/>
              </w:rPr>
            </w:rPrChange>
          </w:rPr>
          <w:t>Gurevych</w:t>
        </w:r>
        <w:proofErr w:type="spellEnd"/>
        <w:r w:rsidR="00C351F4" w:rsidRPr="00FD2583">
          <w:rPr>
            <w:sz w:val="22"/>
            <w:szCs w:val="20"/>
            <w:rPrChange w:id="987" w:author="Ben Fels" w:date="2024-12-21T11:19:00Z" w16du:dateUtc="2024-12-21T10:19:00Z">
              <w:rPr>
                <w:highlight w:val="green"/>
              </w:rPr>
            </w:rPrChange>
          </w:rPr>
          <w:t xml:space="preserve"> </w:t>
        </w:r>
        <w:r w:rsidR="00C351F4" w:rsidRPr="00FD2583">
          <w:rPr>
            <w:sz w:val="22"/>
            <w:szCs w:val="20"/>
            <w:rPrChange w:id="988" w:author="Ben Fels" w:date="2024-12-21T11:19:00Z" w16du:dateUtc="2024-12-21T10:19:00Z">
              <w:rPr>
                <w:highlight w:val="magenta"/>
              </w:rPr>
            </w:rPrChange>
          </w:rPr>
          <w:fldChar w:fldCharType="begin"/>
        </w:r>
      </w:ins>
      <w:r w:rsidR="00FD2583" w:rsidRPr="00FD2583">
        <w:rPr>
          <w:sz w:val="22"/>
          <w:szCs w:val="20"/>
          <w:rPrChange w:id="98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90" w:author="Ben Fels" w:date="2024-12-21T11:18:00Z" w16du:dateUtc="2024-12-21T10:18:00Z">
        <w:r w:rsidR="00C351F4" w:rsidRPr="00FD2583">
          <w:rPr>
            <w:sz w:val="22"/>
            <w:szCs w:val="20"/>
            <w:rPrChange w:id="991" w:author="Ben Fels" w:date="2024-12-21T11:19:00Z" w16du:dateUtc="2024-12-21T10:19:00Z">
              <w:rPr>
                <w:highlight w:val="magenta"/>
              </w:rPr>
            </w:rPrChange>
          </w:rPr>
          <w:fldChar w:fldCharType="separate"/>
        </w:r>
      </w:ins>
      <w:r w:rsidR="00FD2583" w:rsidRPr="00FD2583">
        <w:rPr>
          <w:sz w:val="22"/>
          <w:szCs w:val="20"/>
          <w:rPrChange w:id="992" w:author="Ben Fels" w:date="2024-12-21T11:19:00Z" w16du:dateUtc="2024-12-21T10:19:00Z">
            <w:rPr>
              <w:rFonts w:cs="Arial"/>
              <w:highlight w:val="magenta"/>
            </w:rPr>
          </w:rPrChange>
        </w:rPr>
        <w:t>(2017b)</w:t>
      </w:r>
      <w:ins w:id="993" w:author="Ben Fels" w:date="2024-12-21T11:18:00Z" w16du:dateUtc="2024-12-21T10:18:00Z">
        <w:r w:rsidR="00C351F4" w:rsidRPr="00FD2583">
          <w:rPr>
            <w:sz w:val="22"/>
            <w:szCs w:val="20"/>
            <w:rPrChange w:id="994" w:author="Ben Fels" w:date="2024-12-21T11:19:00Z" w16du:dateUtc="2024-12-21T10:19:00Z">
              <w:rPr>
                <w:highlight w:val="magenta"/>
              </w:rPr>
            </w:rPrChange>
          </w:rPr>
          <w:fldChar w:fldCharType="end"/>
        </w:r>
      </w:ins>
      <w:ins w:id="99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996" w:author="Ben Fels" w:date="2024-12-16T22:07:00Z" w16du:dateUtc="2024-12-16T21:07:00Z"/>
        </w:rPr>
      </w:pPr>
      <w:r>
        <w:lastRenderedPageBreak/>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97" w:author="Ben Fels" w:date="2024-12-21T19:09:00Z" w16du:dateUtc="2024-12-21T18:09:00Z"/>
        </w:rPr>
      </w:pPr>
      <w:bookmarkStart w:id="998" w:name="_Toc187929387"/>
      <w:r w:rsidRPr="00911C80">
        <w:rPr>
          <w:rPrChange w:id="999" w:author="Ben Fels" w:date="2024-12-17T07:55:00Z" w16du:dateUtc="2024-12-17T06:55:00Z">
            <w:rPr>
              <w:rFonts w:eastAsiaTheme="minorHAnsi" w:cstheme="minorBidi"/>
              <w:b/>
              <w:color w:val="auto"/>
              <w:sz w:val="24"/>
              <w:szCs w:val="22"/>
              <w:lang w:val="en-US"/>
            </w:rPr>
          </w:rPrChange>
        </w:rPr>
        <w:t>Methode</w:t>
      </w:r>
      <w:bookmarkEnd w:id="998"/>
    </w:p>
    <w:p w14:paraId="370DDD7D" w14:textId="77777777" w:rsidR="00BB7A91" w:rsidRDefault="009E27CB" w:rsidP="009E27CB">
      <w:pPr>
        <w:jc w:val="both"/>
        <w:rPr>
          <w:ins w:id="1000" w:author="Ben Fels" w:date="2024-12-22T10:43:00Z" w16du:dateUtc="2024-12-22T09:43:00Z"/>
        </w:rPr>
      </w:pPr>
      <w:ins w:id="1001"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1002" w:author="Ben Fels" w:date="2024-12-21T19:13:00Z" w16du:dateUtc="2024-12-21T18:13:00Z">
        <w:r w:rsidR="005C2ECA">
          <w:t xml:space="preserve">werden einem Modell </w:t>
        </w:r>
      </w:ins>
      <w:ins w:id="1003"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004" w:author="Ben Fels" w:date="2024-12-22T10:43:00Z" w16du:dateUtc="2024-12-22T09:43:00Z">
        <w:r>
          <w:t xml:space="preserve">Der zuvor beschriebene </w:t>
        </w:r>
      </w:ins>
      <w:ins w:id="1005"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006" w:author="Ben Fels" w:date="2024-12-22T10:44:00Z" w16du:dateUtc="2024-12-22T09:44:00Z">
        <w:r w:rsidR="00EC2817">
          <w:t xml:space="preserve"> </w:t>
        </w:r>
        <w:r w:rsidR="00EC2817" w:rsidRPr="00EC2817">
          <w:rPr>
            <w:highlight w:val="cyan"/>
            <w:rPrChange w:id="1007" w:author="Ben Fels" w:date="2024-12-22T10:44:00Z" w16du:dateUtc="2024-12-22T09:44:00Z">
              <w:rPr/>
            </w:rPrChange>
          </w:rPr>
          <w:t>Begründung dafür</w:t>
        </w:r>
      </w:ins>
      <w:ins w:id="1008" w:author="Ben Fels" w:date="2024-12-21T19:09:00Z" w16du:dateUtc="2024-12-21T18:09:00Z">
        <w:r w:rsidR="009E27CB" w:rsidRPr="00A64CCD">
          <w:t xml:space="preserve"> Die Ausgaben des LLMs </w:t>
        </w:r>
      </w:ins>
      <w:ins w:id="1009" w:author="Ben Fels" w:date="2024-12-22T10:45:00Z" w16du:dateUtc="2024-12-22T09:45:00Z">
        <w:r w:rsidR="00F7358F">
          <w:t>werden</w:t>
        </w:r>
      </w:ins>
      <w:ins w:id="1010"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011" w:name="_Toc187929388"/>
      <w:r>
        <w:t>Tech Stack</w:t>
      </w:r>
      <w:bookmarkEnd w:id="1011"/>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proofErr w:type="spellStart"/>
      <w:r w:rsidR="00420F88">
        <w:t>openai</w:t>
      </w:r>
      <w:proofErr w:type="spellEnd"/>
      <w:r w:rsidR="0008511A" w:rsidRPr="00386DA0">
        <w:t xml:space="preserve"> Bibliothek </w:t>
      </w:r>
      <w:r w:rsidR="00386DA0">
        <w:t>systematisch and das LLM übergeben.</w:t>
      </w:r>
    </w:p>
    <w:p w14:paraId="5C1AC4C6" w14:textId="6E75D132" w:rsidR="00772BB6" w:rsidRDefault="0005057F" w:rsidP="009E27CB">
      <w:pPr>
        <w:jc w:val="both"/>
      </w:pPr>
      <w:r>
        <w:lastRenderedPageBreak/>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1012" w:author="Ben Fels" w:date="2024-12-21T19:09:00Z" w16du:dateUtc="2024-12-21T18:09:00Z"/>
        </w:rPr>
        <w:pPrChange w:id="1013" w:author="Ben Fels" w:date="2024-12-22T10:46:00Z" w16du:dateUtc="2024-12-22T09:46:00Z">
          <w:pPr>
            <w:jc w:val="both"/>
          </w:pPr>
        </w:pPrChange>
      </w:pPr>
      <w:bookmarkStart w:id="1014" w:name="_Toc187929389"/>
      <w:ins w:id="1015" w:author="Ben Fels" w:date="2024-12-22T10:45:00Z" w16du:dateUtc="2024-12-22T09:45:00Z">
        <w:r>
          <w:t>Metriken zur Evaluation</w:t>
        </w:r>
      </w:ins>
      <w:bookmarkEnd w:id="1014"/>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w:t>
      </w:r>
      <w:proofErr w:type="gramStart"/>
      <w:r w:rsidR="00790B2B">
        <w:t>übereinstimmt</w:t>
      </w:r>
      <w:proofErr w:type="gramEnd"/>
      <w:r w:rsidR="00790B2B">
        <w:t xml:space="preserve">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 xml:space="preserve">Metriken, die auf semantischer Ähnlichkeit beruhen, wie </w:t>
      </w:r>
      <w:proofErr w:type="spellStart"/>
      <w:r>
        <w:t>BERTScore</w:t>
      </w:r>
      <w:proofErr w:type="spellEnd"/>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rsidR="008937FD">
        <w:t xml:space="preserve">Die Metrik wurde </w:t>
      </w:r>
      <w:r w:rsidR="00B17946">
        <w:t xml:space="preserve">von </w:t>
      </w:r>
      <w:proofErr w:type="spellStart"/>
      <w:r w:rsidR="00B17946" w:rsidRPr="00946AEF">
        <w:rPr>
          <w:rFonts w:cs="Arial"/>
          <w:highlight w:val="magenta"/>
        </w:rPr>
        <w:t>Papineni</w:t>
      </w:r>
      <w:proofErr w:type="spellEnd"/>
      <w:r w:rsidR="00B17946" w:rsidRPr="00946AEF">
        <w:rPr>
          <w:rFonts w:cs="Arial"/>
          <w:highlight w:val="magenta"/>
        </w:rPr>
        <w:t xml:space="preserve">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proofErr w:type="spellStart"/>
      <w:r w:rsidR="003E3FD8" w:rsidRPr="00946AEF">
        <w:rPr>
          <w:rFonts w:cs="Arial"/>
          <w:highlight w:val="magenta"/>
        </w:rPr>
        <w:t>Papineni</w:t>
      </w:r>
      <w:proofErr w:type="spellEnd"/>
      <w:r w:rsidR="003E3FD8" w:rsidRPr="00946AEF">
        <w:rPr>
          <w:rFonts w:cs="Arial"/>
          <w:highlight w:val="magenta"/>
        </w:rPr>
        <w:t xml:space="preserve">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w:t>
      </w:r>
      <w:r w:rsidR="00780360" w:rsidRPr="00A70ABD">
        <w:rPr>
          <w:highlight w:val="green"/>
        </w:rPr>
        <w:lastRenderedPageBreak/>
        <w:t>desto höher die Übereinstimmung</w:t>
      </w:r>
      <w:r w:rsidR="00E91000" w:rsidRPr="00A70ABD">
        <w:rPr>
          <w:highlight w:val="green"/>
        </w:rPr>
        <w:t>, mit dem Wert 1 bei einer identischen Übereinstimmung</w:t>
      </w:r>
      <w:r w:rsidR="00E91000">
        <w:t>.</w:t>
      </w:r>
      <w:r w:rsidR="00780360">
        <w:t xml:space="preserve"> </w:t>
      </w:r>
      <w:commentRangeStart w:id="1016"/>
      <w:commentRangeStart w:id="1017"/>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w:t>
      </w:r>
      <w:proofErr w:type="spellStart"/>
      <w:r w:rsidR="002623A1">
        <w:t>is</w:t>
      </w:r>
      <w:proofErr w:type="spellEnd"/>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016"/>
      <w:r w:rsidR="00F94E0E">
        <w:rPr>
          <w:rStyle w:val="Kommentarzeichen"/>
        </w:rPr>
        <w:commentReference w:id="1016"/>
      </w:r>
      <w:commentRangeEnd w:id="1017"/>
      <w:r w:rsidR="007A16C6">
        <w:rPr>
          <w:rStyle w:val="Kommentarzeichen"/>
        </w:rPr>
        <w:commentReference w:id="1017"/>
      </w:r>
      <w:r w:rsidR="00854AF8">
        <w:t>.</w:t>
      </w:r>
      <w:r w:rsidR="00D72379">
        <w:t xml:space="preserve"> </w:t>
      </w:r>
      <w:r w:rsidR="00D72379" w:rsidRPr="00D72379">
        <w:t xml:space="preserve">Die Implementierung von BLEU </w:t>
      </w:r>
      <w:commentRangeStart w:id="1018"/>
      <w:r w:rsidR="00D72379" w:rsidRPr="00F94E0E">
        <w:rPr>
          <w:highlight w:val="cyan"/>
        </w:rPr>
        <w:t>inklusive der Glättungsfunktion</w:t>
      </w:r>
      <w:r w:rsidR="00D72379">
        <w:t xml:space="preserve"> </w:t>
      </w:r>
      <w:commentRangeEnd w:id="1018"/>
      <w:r w:rsidR="00F94E0E">
        <w:rPr>
          <w:rStyle w:val="Kommentarzeichen"/>
        </w:rPr>
        <w:commentReference w:id="1018"/>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019"/>
      <w:r w:rsidR="00DA5EDD">
        <w:t>0,</w:t>
      </w:r>
      <w:r w:rsidR="00B52B1A">
        <w:t>75</w:t>
      </w:r>
      <w:r w:rsidR="00DA5EDD">
        <w:t xml:space="preserve"> </w:t>
      </w:r>
      <w:commentRangeEnd w:id="1019"/>
      <w:r w:rsidR="000A199B">
        <w:rPr>
          <w:rStyle w:val="Kommentarzeichen"/>
        </w:rPr>
        <w:commentReference w:id="1019"/>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020"/>
      <w:r w:rsidR="001D7CF8">
        <w:t xml:space="preserve">Bedeutung der Felder in der Konfusionsmatrix </w:t>
      </w:r>
      <w:commentRangeEnd w:id="1020"/>
      <w:r w:rsidR="00312847">
        <w:rPr>
          <w:rStyle w:val="Kommentarzeichen"/>
        </w:rPr>
        <w:commentReference w:id="1020"/>
      </w:r>
      <w:r w:rsidR="00CF7E8B">
        <w:t xml:space="preserve">an dem Beispiel von Behauptungen. Diese lassen sich sinngemäß auf die </w:t>
      </w:r>
      <w:r w:rsidR="007B6EDC">
        <w:t xml:space="preserve">anderen Argumentationskomponenten </w:t>
      </w:r>
      <w:proofErr w:type="spellStart"/>
      <w:r w:rsidR="007B6EDC">
        <w:t>übertrgen</w:t>
      </w:r>
      <w:proofErr w:type="spellEnd"/>
      <w:r w:rsidR="007B6EDC">
        <w:t>.</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proofErr w:type="spellStart"/>
      <w:r w:rsidRPr="007B6EDC">
        <w:rPr>
          <w:b/>
        </w:rPr>
        <w:t>False</w:t>
      </w:r>
      <w:proofErr w:type="spellEnd"/>
      <w:r w:rsidRPr="007B6EDC">
        <w:rPr>
          <w:b/>
        </w:rPr>
        <w:t xml:space="preserv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proofErr w:type="spellStart"/>
      <w:r w:rsidRPr="007B6EDC">
        <w:rPr>
          <w:b/>
        </w:rPr>
        <w:t>False</w:t>
      </w:r>
      <w:proofErr w:type="spellEnd"/>
      <w:r w:rsidRPr="007B6EDC">
        <w:rPr>
          <w:b/>
        </w:rPr>
        <w:t xml:space="preserv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w:t>
      </w:r>
      <w:r>
        <w:lastRenderedPageBreak/>
        <w:t xml:space="preserve">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w:t>
      </w:r>
      <w:proofErr w:type="gramStart"/>
      <w:r w:rsidR="00ED0608" w:rsidRPr="00C550EA">
        <w:rPr>
          <w:highlight w:val="cyan"/>
        </w:rPr>
        <w:t>Hier</w:t>
      </w:r>
      <w:proofErr w:type="gramEnd"/>
      <w:r w:rsidR="00ED0608" w:rsidRPr="00C550EA">
        <w:rPr>
          <w:highlight w:val="cyan"/>
        </w:rPr>
        <w:t xml:space="preserve">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proofErr w:type="gramStart"/>
      <w:r w:rsidR="00DD35EF">
        <w:t>vorliegen</w:t>
      </w:r>
      <w:proofErr w:type="gramEnd"/>
      <w:r w:rsidR="003A3B5A">
        <w:t xml:space="preserve"> die so in dem Text nicht existieren</w:t>
      </w:r>
    </w:p>
    <w:p w14:paraId="1359565D" w14:textId="12A1AD92" w:rsidR="0045158A" w:rsidRDefault="003B6755" w:rsidP="005725A7">
      <w:pPr>
        <w:jc w:val="both"/>
      </w:pPr>
      <w:r>
        <w:t>Aufgrund der zuvor erläuterten möglichen Abweichungen in den Grenzen der extrahierten Textabschnitte würden zusätzliche Komplikationen entstehen.</w:t>
      </w:r>
    </w:p>
    <w:p w14:paraId="0D400D2D" w14:textId="4734FDEF" w:rsidR="00860735" w:rsidRDefault="00750260" w:rsidP="005963E1">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w:t>
      </w:r>
      <w:proofErr w:type="spellStart"/>
      <w:r w:rsidR="00860735">
        <w:t>Klassifikationsmetriken</w:t>
      </w:r>
      <w:proofErr w:type="spellEnd"/>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w:t>
      </w:r>
    </w:p>
    <w:p w14:paraId="5D542A12" w14:textId="1E40C163" w:rsidR="0052074E" w:rsidRPr="005F0478" w:rsidRDefault="00F916EF" w:rsidP="00210939">
      <w:pPr>
        <w:jc w:val="both"/>
        <w:rPr>
          <w:ins w:id="1021" w:author="Ben Fels" w:date="2024-12-16T22:14:00Z" w16du:dateUtc="2024-12-16T21:14:00Z"/>
          <w:highlight w:val="green"/>
        </w:rPr>
      </w:pPr>
      <w:r w:rsidRPr="00E83763">
        <w:rPr>
          <w:highlight w:val="green"/>
        </w:rPr>
        <w:t xml:space="preserve">Zum besseren Verständnis werden die </w:t>
      </w:r>
      <w:r w:rsidR="00D44F0D" w:rsidRPr="00E83763">
        <w:rPr>
          <w:highlight w:val="green"/>
        </w:rPr>
        <w:t xml:space="preserve">Metriken erneut an dem </w:t>
      </w:r>
      <w:r w:rsidR="001E54CA" w:rsidRPr="00E83763">
        <w:rPr>
          <w:highlight w:val="green"/>
        </w:rPr>
        <w:t xml:space="preserve">Beispiel der Argumentationskomponente Behauptung </w:t>
      </w:r>
      <w:r w:rsidR="00D44F0D" w:rsidRPr="00E83763">
        <w:rPr>
          <w:highlight w:val="green"/>
        </w:rPr>
        <w:t xml:space="preserve">erläutert. </w:t>
      </w:r>
      <w:r w:rsidR="00BE7C9A" w:rsidRPr="00E83763">
        <w:rPr>
          <w:highlight w:val="green"/>
        </w:rPr>
        <w:t>Precision</w:t>
      </w:r>
      <w:r w:rsidR="00554204" w:rsidRPr="00E83763">
        <w:rPr>
          <w:highlight w:val="green"/>
        </w:rPr>
        <w:t xml:space="preserve"> </w:t>
      </w:r>
      <w:r w:rsidR="00D44F0D" w:rsidRPr="00E83763">
        <w:rPr>
          <w:highlight w:val="green"/>
        </w:rPr>
        <w:t xml:space="preserve">misst </w:t>
      </w:r>
      <w:r w:rsidR="00F30F89" w:rsidRPr="00E83763">
        <w:rPr>
          <w:highlight w:val="green"/>
        </w:rPr>
        <w:t xml:space="preserve">den Anteil </w:t>
      </w:r>
      <w:r w:rsidR="00B74EB9" w:rsidRPr="00E83763">
        <w:rPr>
          <w:highlight w:val="green"/>
        </w:rPr>
        <w:t>der identifizierten Behauptungen</w:t>
      </w:r>
      <w:r w:rsidR="00A665E4" w:rsidRPr="00E83763">
        <w:rPr>
          <w:highlight w:val="green"/>
        </w:rPr>
        <w:t xml:space="preserve">, </w:t>
      </w:r>
      <w:r w:rsidR="00755D98" w:rsidRPr="00E83763">
        <w:rPr>
          <w:highlight w:val="green"/>
        </w:rPr>
        <w:t xml:space="preserve">die </w:t>
      </w:r>
      <w:r w:rsidR="00FF678C" w:rsidRPr="00E83763">
        <w:rPr>
          <w:highlight w:val="green"/>
        </w:rPr>
        <w:t>tatsächlich Behauptungen sind</w:t>
      </w:r>
      <w:r w:rsidR="007337FC" w:rsidRPr="00E83763">
        <w:rPr>
          <w:highlight w:val="green"/>
        </w:rPr>
        <w:t xml:space="preserve">. </w:t>
      </w:r>
      <w:r w:rsidR="00C13A80" w:rsidRPr="00E83763">
        <w:rPr>
          <w:highlight w:val="green"/>
        </w:rPr>
        <w:t xml:space="preserve">Recall </w:t>
      </w:r>
      <w:r w:rsidR="007337FC" w:rsidRPr="00E83763">
        <w:rPr>
          <w:highlight w:val="green"/>
        </w:rPr>
        <w:t>ist hingegen</w:t>
      </w:r>
      <w:r w:rsidR="00FC4BB5" w:rsidRPr="00E83763">
        <w:rPr>
          <w:highlight w:val="green"/>
        </w:rPr>
        <w:t xml:space="preserve"> der Anteil </w:t>
      </w:r>
      <w:r w:rsidR="00FA5B6E" w:rsidRPr="00E83763">
        <w:rPr>
          <w:highlight w:val="green"/>
        </w:rPr>
        <w:t>der t</w:t>
      </w:r>
      <w:r w:rsidR="001C6DCA" w:rsidRPr="00E83763">
        <w:rPr>
          <w:highlight w:val="green"/>
        </w:rPr>
        <w:t>atsächlichen Behauptungen,</w:t>
      </w:r>
      <w:r w:rsidR="006372F0" w:rsidRPr="00E83763">
        <w:rPr>
          <w:highlight w:val="green"/>
        </w:rPr>
        <w:t xml:space="preserve"> die korrekt </w:t>
      </w:r>
      <w:r w:rsidR="00B74EB9" w:rsidRPr="00E83763">
        <w:rPr>
          <w:highlight w:val="green"/>
        </w:rPr>
        <w:t xml:space="preserve">als solche </w:t>
      </w:r>
      <w:r w:rsidR="00626CD6" w:rsidRPr="00E83763">
        <w:rPr>
          <w:highlight w:val="green"/>
        </w:rPr>
        <w:t xml:space="preserve">extrahiert </w:t>
      </w:r>
      <w:r w:rsidR="006372F0" w:rsidRPr="00E83763">
        <w:rPr>
          <w:highlight w:val="green"/>
        </w:rPr>
        <w:t>wurden</w:t>
      </w:r>
      <w:r w:rsidR="006372F0">
        <w:t>.</w:t>
      </w:r>
      <w:r w:rsidR="00B03B84">
        <w:t xml:space="preserve"> </w:t>
      </w:r>
      <w:commentRangeStart w:id="1022"/>
      <w:r w:rsidR="00563DAE" w:rsidRPr="003E440C">
        <w:rPr>
          <w:highlight w:val="green"/>
        </w:rPr>
        <w:t xml:space="preserve">Eine hohe Precision allein könnte </w:t>
      </w:r>
      <w:r w:rsidR="00F8001C" w:rsidRPr="003E440C">
        <w:rPr>
          <w:highlight w:val="green"/>
        </w:rPr>
        <w:t>bedeuten</w:t>
      </w:r>
      <w:r w:rsidR="00563DAE" w:rsidRPr="003E440C">
        <w:rPr>
          <w:highlight w:val="green"/>
        </w:rPr>
        <w:t xml:space="preserve">, dass nur wenige </w:t>
      </w:r>
      <w:r w:rsidR="00A32CDF" w:rsidRPr="003E440C">
        <w:rPr>
          <w:highlight w:val="green"/>
        </w:rPr>
        <w:t xml:space="preserve">tatsächliche </w:t>
      </w:r>
      <w:r w:rsidR="00563DAE" w:rsidRPr="003E440C">
        <w:rPr>
          <w:highlight w:val="green"/>
        </w:rPr>
        <w:lastRenderedPageBreak/>
        <w:t xml:space="preserve">Behauptungen </w:t>
      </w:r>
      <w:r w:rsidR="006A015C" w:rsidRPr="003E440C">
        <w:rPr>
          <w:highlight w:val="green"/>
        </w:rPr>
        <w:t xml:space="preserve">vom LLM </w:t>
      </w:r>
      <w:r w:rsidR="00563DAE" w:rsidRPr="003E440C">
        <w:rPr>
          <w:highlight w:val="green"/>
        </w:rPr>
        <w:t>identifiziert werden</w:t>
      </w:r>
      <w:commentRangeEnd w:id="1022"/>
      <w:r w:rsidR="0036667B" w:rsidRPr="003E440C">
        <w:rPr>
          <w:rStyle w:val="Kommentarzeichen"/>
          <w:highlight w:val="green"/>
        </w:rPr>
        <w:commentReference w:id="1022"/>
      </w:r>
      <w:r w:rsidR="00563DAE" w:rsidRPr="003E440C">
        <w:rPr>
          <w:highlight w:val="green"/>
        </w:rPr>
        <w:t xml:space="preserve">. </w:t>
      </w:r>
      <w:r w:rsidR="00C9130F" w:rsidRPr="003E440C">
        <w:rPr>
          <w:highlight w:val="green"/>
        </w:rPr>
        <w:t xml:space="preserve">Der Fokus auf einen hohen </w:t>
      </w:r>
      <w:r w:rsidR="00563DAE" w:rsidRPr="003E440C">
        <w:rPr>
          <w:highlight w:val="green"/>
        </w:rPr>
        <w:t xml:space="preserve">Recall </w:t>
      </w:r>
      <w:r w:rsidR="00B0596A" w:rsidRPr="003E440C">
        <w:rPr>
          <w:highlight w:val="green"/>
        </w:rPr>
        <w:t>oh</w:t>
      </w:r>
      <w:r w:rsidR="00F660A2" w:rsidRPr="003E440C">
        <w:rPr>
          <w:highlight w:val="green"/>
        </w:rPr>
        <w:t xml:space="preserve">ne ausreichende Precision </w:t>
      </w:r>
      <w:r w:rsidR="00604159" w:rsidRPr="003E440C">
        <w:rPr>
          <w:highlight w:val="green"/>
        </w:rPr>
        <w:t xml:space="preserve">könnte hingegen bedeuten, dass </w:t>
      </w:r>
      <w:r w:rsidR="0037160D" w:rsidRPr="003E440C">
        <w:rPr>
          <w:highlight w:val="green"/>
        </w:rPr>
        <w:t xml:space="preserve">das LLM </w:t>
      </w:r>
      <w:r w:rsidR="00604159" w:rsidRPr="003E440C">
        <w:rPr>
          <w:highlight w:val="green"/>
        </w:rPr>
        <w:t>viele tatsächliche Behauptungen erk</w:t>
      </w:r>
      <w:r w:rsidR="0037160D" w:rsidRPr="003E440C">
        <w:rPr>
          <w:highlight w:val="green"/>
        </w:rPr>
        <w:t>e</w:t>
      </w:r>
      <w:r w:rsidR="00604159" w:rsidRPr="003E440C">
        <w:rPr>
          <w:highlight w:val="green"/>
        </w:rPr>
        <w:t>nn</w:t>
      </w:r>
      <w:r w:rsidR="0037160D" w:rsidRPr="003E440C">
        <w:rPr>
          <w:highlight w:val="green"/>
        </w:rPr>
        <w:t>t</w:t>
      </w:r>
      <w:r w:rsidR="00604159" w:rsidRPr="003E440C">
        <w:rPr>
          <w:highlight w:val="green"/>
        </w:rPr>
        <w:t xml:space="preserve">, </w:t>
      </w:r>
      <w:r w:rsidR="003D4B90" w:rsidRPr="003E440C">
        <w:rPr>
          <w:highlight w:val="green"/>
        </w:rPr>
        <w:t xml:space="preserve">aber auch viele </w:t>
      </w:r>
      <w:r w:rsidR="00A21F60" w:rsidRPr="003E440C">
        <w:rPr>
          <w:highlight w:val="green"/>
        </w:rPr>
        <w:t xml:space="preserve">Argumentationskomponenten </w:t>
      </w:r>
      <w:r w:rsidR="00342FEE" w:rsidRPr="003E440C">
        <w:rPr>
          <w:highlight w:val="green"/>
        </w:rPr>
        <w:t>fälschlicherweise als Behauptungen</w:t>
      </w:r>
      <w:r w:rsidR="00B50ACA" w:rsidRPr="003E440C">
        <w:rPr>
          <w:highlight w:val="green"/>
        </w:rPr>
        <w:t xml:space="preserve"> klassifiziert.</w:t>
      </w:r>
      <w:r w:rsidR="00787E80" w:rsidRPr="003E440C">
        <w:rPr>
          <w:highlight w:val="green"/>
        </w:rPr>
        <w:t xml:space="preserve"> </w:t>
      </w:r>
      <w:r w:rsidR="00520CD7" w:rsidRPr="003E440C">
        <w:rPr>
          <w:highlight w:val="green"/>
        </w:rPr>
        <w:t xml:space="preserve">Es ist somit sinnvoll ein ausgewogenes Verhältnis </w:t>
      </w:r>
      <w:r w:rsidR="00210939" w:rsidRPr="003E440C">
        <w:rPr>
          <w:highlight w:val="green"/>
        </w:rPr>
        <w:t xml:space="preserve">zwischen den beiden Metriken </w:t>
      </w:r>
      <w:r w:rsidR="004102C1" w:rsidRPr="003E440C">
        <w:rPr>
          <w:highlight w:val="green"/>
        </w:rPr>
        <w:t xml:space="preserve">zur </w:t>
      </w:r>
      <w:r w:rsidR="001B7C24" w:rsidRPr="003E440C">
        <w:rPr>
          <w:highlight w:val="green"/>
        </w:rPr>
        <w:t>Bewertung der Gesamtleistung des LLMs</w:t>
      </w:r>
      <w:r w:rsidR="00210939" w:rsidRPr="003E440C">
        <w:rPr>
          <w:highlight w:val="green"/>
        </w:rPr>
        <w:t xml:space="preserve"> zu </w:t>
      </w:r>
      <w:r w:rsidR="00BB3EF3" w:rsidRPr="003E440C">
        <w:rPr>
          <w:highlight w:val="green"/>
        </w:rPr>
        <w:t>heranzuziehen</w:t>
      </w:r>
      <w:r w:rsidR="00210939" w:rsidRPr="003E440C">
        <w:rPr>
          <w:highlight w:val="green"/>
        </w:rPr>
        <w:t>.</w:t>
      </w:r>
      <w:r w:rsidR="001B7C24" w:rsidRPr="003E440C">
        <w:rPr>
          <w:highlight w:val="green"/>
        </w:rPr>
        <w:t xml:space="preserve"> </w:t>
      </w:r>
      <w:r w:rsidR="002B0AED" w:rsidRPr="003E440C">
        <w:rPr>
          <w:highlight w:val="green"/>
        </w:rPr>
        <w:t xml:space="preserve">Hierfür eignet sich der </w:t>
      </w:r>
      <w:r w:rsidR="00BB3EF3" w:rsidRPr="003E440C">
        <w:rPr>
          <w:highlight w:val="green"/>
        </w:rPr>
        <w:t>F1-Score</w:t>
      </w:r>
      <w:r w:rsidR="002B0AED" w:rsidRPr="003E440C">
        <w:rPr>
          <w:highlight w:val="green"/>
        </w:rPr>
        <w:t>, welcher</w:t>
      </w:r>
      <w:r w:rsidR="00BB3EF3" w:rsidRPr="003E440C">
        <w:rPr>
          <w:highlight w:val="green"/>
        </w:rPr>
        <w:t xml:space="preserve"> </w:t>
      </w:r>
      <w:r w:rsidR="00A22713" w:rsidRPr="003E440C">
        <w:rPr>
          <w:highlight w:val="green"/>
        </w:rPr>
        <w:t>Precision und Recall in einem Wert vereint</w:t>
      </w:r>
      <w:r w:rsidR="00EC4305" w:rsidRPr="003E440C">
        <w:rPr>
          <w:highlight w:val="green"/>
        </w:rPr>
        <w:t xml:space="preserve">, indem </w:t>
      </w:r>
      <w:r w:rsidR="00420520" w:rsidRPr="003E440C">
        <w:rPr>
          <w:highlight w:val="green"/>
        </w:rPr>
        <w:t xml:space="preserve">das harmonische Mittel aus </w:t>
      </w:r>
      <w:r w:rsidR="001B7C24" w:rsidRPr="003E440C">
        <w:rPr>
          <w:highlight w:val="green"/>
        </w:rPr>
        <w:t>ihnen</w:t>
      </w:r>
      <w:r w:rsidR="00CA7B3C" w:rsidRPr="003E440C">
        <w:rPr>
          <w:highlight w:val="green"/>
        </w:rPr>
        <w:t xml:space="preserve"> </w:t>
      </w:r>
      <w:r w:rsidR="00EC4305" w:rsidRPr="003E440C">
        <w:rPr>
          <w:highlight w:val="green"/>
        </w:rPr>
        <w:t>gebildet wird</w:t>
      </w:r>
      <w:r w:rsidR="00EC4305">
        <w:t xml:space="preserve"> </w:t>
      </w:r>
      <w:r w:rsidR="00503FDA" w:rsidRPr="000800F4">
        <w:rPr>
          <w:highlight w:val="magenta"/>
        </w:rPr>
        <w:fldChar w:fldCharType="begin"/>
      </w:r>
      <w:r w:rsidR="004919E0">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00503FDA" w:rsidRPr="000800F4">
        <w:rPr>
          <w:highlight w:val="magenta"/>
        </w:rPr>
        <w:fldChar w:fldCharType="separate"/>
      </w:r>
      <w:r w:rsidR="00B91FAC" w:rsidRPr="00B91FAC">
        <w:rPr>
          <w:rFonts w:cs="Arial"/>
        </w:rPr>
        <w:t>(</w:t>
      </w:r>
      <w:r w:rsidR="00B91FAC" w:rsidRPr="00B91FAC">
        <w:rPr>
          <w:rFonts w:cs="Arial"/>
          <w:highlight w:val="magenta"/>
        </w:rPr>
        <w:t>Géron, 2022, S. 111)</w:t>
      </w:r>
      <w:r w:rsidR="00503FDA" w:rsidRPr="000800F4">
        <w:rPr>
          <w:highlight w:val="magenta"/>
        </w:rPr>
        <w:fldChar w:fldCharType="end"/>
      </w:r>
      <w:r w:rsidR="004F4193">
        <w:t>.</w:t>
      </w:r>
    </w:p>
    <w:p w14:paraId="0CF61BB7" w14:textId="2BD69DEE" w:rsidR="00522479" w:rsidRPr="00EC4305" w:rsidRDefault="00522479" w:rsidP="00522479">
      <w:pPr>
        <w:rPr>
          <w:ins w:id="1023" w:author="Ben Fels" w:date="2024-12-16T22:14:00Z" w16du:dateUtc="2024-12-16T21:14:00Z"/>
        </w:rPr>
      </w:pPr>
    </w:p>
    <w:p w14:paraId="73E78363" w14:textId="2C0D337E" w:rsidR="00522479" w:rsidRPr="004A62D9" w:rsidRDefault="00522479" w:rsidP="009E08AA">
      <w:pPr>
        <w:pStyle w:val="Listenabsatz"/>
        <w:numPr>
          <w:ilvl w:val="0"/>
          <w:numId w:val="63"/>
        </w:numPr>
        <w:rPr>
          <w:lang w:val="en-US"/>
        </w:rPr>
      </w:pPr>
      <w:ins w:id="1024"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025" w:author="Ben Fels" w:date="2024-12-16T22:14:00Z" w16du:dateUtc="2024-12-16T21:14:00Z">
        <w:r w:rsidRPr="004A62D9">
          <w:rPr>
            <w:lang w:val="en-US"/>
          </w:rPr>
          <w:t>score</w:t>
        </w:r>
      </w:ins>
      <w:r w:rsidR="00EB7A79">
        <w:rPr>
          <w:lang w:val="en-US"/>
        </w:rPr>
        <w:t xml:space="preserve"> calculated at sequence level</w:t>
      </w:r>
      <w:ins w:id="1026"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w:t>
      </w:r>
      <w:proofErr w:type="spellStart"/>
      <w:r w:rsidR="00AD2883" w:rsidRPr="00AD2883">
        <w:rPr>
          <w:lang w:val="en-US"/>
        </w:rPr>
        <w:t>Meulder</w:t>
      </w:r>
      <w:proofErr w:type="spellEnd"/>
      <w:r w:rsidR="00AD2883" w:rsidRPr="00AD2883">
        <w:rPr>
          <w:lang w:val="en-US"/>
        </w:rPr>
        <w:t>, 2003).</w:t>
      </w:r>
    </w:p>
    <w:p w14:paraId="2D507569" w14:textId="59412B2B" w:rsidR="009E08AA" w:rsidRDefault="009E08AA" w:rsidP="009E08AA">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0B3B6039" w14:textId="1831A6D3" w:rsidR="00E14488" w:rsidRPr="00FD1A46" w:rsidRDefault="00E14488" w:rsidP="009E08AA">
      <w:pPr>
        <w:pStyle w:val="Listenabsatz"/>
        <w:numPr>
          <w:ilvl w:val="0"/>
          <w:numId w:val="63"/>
        </w:numPr>
        <w:rPr>
          <w:ins w:id="1027"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w:t>
      </w:r>
      <w:proofErr w:type="spellStart"/>
      <w:r w:rsidR="00F418A5">
        <w:rPr>
          <w:lang w:val="en-US"/>
        </w:rPr>
        <w:t>Pr</w:t>
      </w:r>
      <w:proofErr w:type="spellEnd"/>
      <w:r w:rsidR="00F418A5">
        <w:rPr>
          <w:lang w:val="en-US"/>
        </w:rPr>
        <w:t>)</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028" w:author="Ben Fels" w:date="2024-12-16T22:14:00Z" w16du:dateUtc="2024-12-16T21:14:00Z"/>
        </w:rPr>
      </w:pPr>
      <w:ins w:id="1029"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030" w:author="Ben Fels" w:date="2024-12-21T19:09:00Z" w16du:dateUtc="2024-12-21T18:09:00Z">
            <w:rPr>
              <w:b/>
              <w:lang w:val="en-US"/>
            </w:rPr>
          </w:rPrChange>
        </w:rPr>
        <w:pPrChange w:id="1031"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032" w:name="_Toc187929390"/>
      <w:r w:rsidRPr="00911C80">
        <w:rPr>
          <w:rPrChange w:id="1033"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032"/>
    </w:p>
    <w:p w14:paraId="5776A0BA" w14:textId="77777777" w:rsidR="00907B43" w:rsidRDefault="003C4443" w:rsidP="003C4443">
      <w:pPr>
        <w:jc w:val="both"/>
      </w:pPr>
      <w:r w:rsidRPr="0015571F">
        <w:t xml:space="preserve">Anstatt Modelle für jede einzelne Teilaufgabe zu trainieren, soll sich die Lernfähigkeit von LLMs zunutze gemacht werden. </w:t>
      </w:r>
    </w:p>
    <w:p w14:paraId="49C543BB" w14:textId="178E3366" w:rsidR="002C461A" w:rsidRDefault="00724691" w:rsidP="0015399A">
      <w:pPr>
        <w:rPr>
          <w:ins w:id="1034" w:author="Ben Fels" w:date="2024-12-21T11:40:00Z" w16du:dateUtc="2024-12-21T10:40:00Z"/>
        </w:rPr>
      </w:pPr>
      <w:r>
        <w:t xml:space="preserve">Wie zuvor beschrieben, können die Prompts </w:t>
      </w:r>
      <w:r w:rsidR="009731C3">
        <w:t xml:space="preserve">anhand der Anzahl der übergebenen Beispiele in </w:t>
      </w:r>
      <w:r w:rsidR="00244F65">
        <w:t xml:space="preserve">Zero-Shot Learning, </w:t>
      </w:r>
      <w:proofErr w:type="spellStart"/>
      <w:r w:rsidR="00244F65">
        <w:t>One</w:t>
      </w:r>
      <w:proofErr w:type="spellEnd"/>
      <w:r w:rsidR="00244F65">
        <w:t xml:space="preserve">-Shot-Learning und </w:t>
      </w:r>
      <w:proofErr w:type="spellStart"/>
      <w:r w:rsidR="00244F65">
        <w:t>Few</w:t>
      </w:r>
      <w:proofErr w:type="spellEnd"/>
      <w:r w:rsidR="00244F65">
        <w:t>-Shot Learning unterteilt werden.</w:t>
      </w:r>
      <w:del w:id="1035" w:author="Ben Fels" w:date="2024-12-22T10:04:00Z" w16du:dateUtc="2024-12-22T09:04:00Z">
        <w:r w:rsidR="001A4072"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001A4072"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1A4072" w:rsidRPr="00D63603" w:rsidDel="00C73095">
          <w:rPr>
            <w:highlight w:val="magenta"/>
          </w:rPr>
          <w:fldChar w:fldCharType="separate"/>
        </w:r>
        <w:r w:rsidR="001A4072" w:rsidRPr="00D63603" w:rsidDel="00C73095">
          <w:rPr>
            <w:rFonts w:cs="Arial"/>
            <w:highlight w:val="magenta"/>
          </w:rPr>
          <w:delText>(Tunstall et al., 2023, S. 289)</w:delText>
        </w:r>
        <w:r w:rsidR="001A4072" w:rsidRPr="00D63603" w:rsidDel="00C73095">
          <w:rPr>
            <w:highlight w:val="magenta"/>
          </w:rPr>
          <w:fldChar w:fldCharType="end"/>
        </w:r>
        <w:r w:rsidR="001A4072" w:rsidDel="00C73095">
          <w:delText xml:space="preserve">. </w:delText>
        </w:r>
      </w:del>
    </w:p>
    <w:p w14:paraId="62FABD68" w14:textId="64EC1BFF" w:rsidR="001A4072" w:rsidRPr="002B403B" w:rsidDel="003A08DE" w:rsidRDefault="001A4072" w:rsidP="00883B42">
      <w:pPr>
        <w:jc w:val="both"/>
        <w:rPr>
          <w:del w:id="1036" w:author="Ben Fels" w:date="2024-12-21T11:37:00Z" w16du:dateUtc="2024-12-21T10:37:00Z"/>
          <w:lang w:val="en-US"/>
        </w:rPr>
      </w:pPr>
      <w:del w:id="1037" w:author="Ben Fels" w:date="2024-12-22T11:04:00Z" w16du:dateUtc="2024-12-22T10:04:00Z">
        <w:r w:rsidDel="002A79C7">
          <w:lastRenderedPageBreak/>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038" w:author="Ben Fels" w:date="2024-12-21T11:41:00Z" w16du:dateUtc="2024-12-21T10:41:00Z">
        <w:r w:rsidR="003A08DE" w:rsidRPr="002F4B5A">
          <w:rPr>
            <w:b/>
            <w:rPrChange w:id="1039"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040" w:author="Ben Fels" w:date="2024-12-21T11:46:00Z" w16du:dateUtc="2024-12-21T10:46:00Z">
        <w:r w:rsidR="00014402" w:rsidRPr="002F4B5A">
          <w:t>ei</w:t>
        </w:r>
        <w:r w:rsidR="00014402" w:rsidRPr="002F4B5A">
          <w:rPr>
            <w:rPrChange w:id="1041"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042"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043" w:author="Ben Fels" w:date="2024-12-21T11:41:00Z" w16du:dateUtc="2024-12-21T10:41:00Z"/>
          <w:lang w:val="en-US"/>
        </w:rPr>
      </w:pPr>
    </w:p>
    <w:p w14:paraId="43A0CED7" w14:textId="09C3F011" w:rsidR="003A08DE" w:rsidRPr="00F93D27" w:rsidRDefault="003A08DE" w:rsidP="00883B42">
      <w:pPr>
        <w:jc w:val="both"/>
        <w:rPr>
          <w:ins w:id="1044" w:author="Ben Fels" w:date="2024-12-21T11:41:00Z" w16du:dateUtc="2024-12-21T10:41:00Z"/>
          <w:b/>
          <w:highlight w:val="cyan"/>
          <w:rPrChange w:id="1045" w:author="Ben Fels" w:date="2024-12-21T18:19:00Z" w16du:dateUtc="2024-12-21T17:19:00Z">
            <w:rPr>
              <w:ins w:id="1046" w:author="Ben Fels" w:date="2024-12-21T11:41:00Z" w16du:dateUtc="2024-12-21T10:41:00Z"/>
            </w:rPr>
          </w:rPrChange>
        </w:rPr>
      </w:pPr>
      <w:ins w:id="1047" w:author="Ben Fels" w:date="2024-12-21T11:41:00Z" w16du:dateUtc="2024-12-21T10:41:00Z">
        <w:r w:rsidRPr="00C17180">
          <w:rPr>
            <w:b/>
            <w:lang w:val="en-US"/>
            <w:rPrChange w:id="1048" w:author="Ben Fels" w:date="2024-12-21T18:19:00Z" w16du:dateUtc="2024-12-21T17:19:00Z">
              <w:rPr/>
            </w:rPrChange>
          </w:rPr>
          <w:t>One-Shot Learning</w:t>
        </w:r>
      </w:ins>
      <w:r w:rsidR="002B403B" w:rsidRPr="00C17180">
        <w:rPr>
          <w:b/>
          <w:lang w:val="en-US"/>
        </w:rPr>
        <w:t xml:space="preserve"> (OS)</w:t>
      </w:r>
      <w:r w:rsidR="00FE5C78" w:rsidRPr="00C17180">
        <w:rPr>
          <w:b/>
          <w:lang w:val="en-US"/>
        </w:rPr>
        <w:t xml:space="preserve">: </w:t>
      </w:r>
      <w:r w:rsidR="002B403B" w:rsidRPr="00C17180">
        <w:rPr>
          <w:lang w:val="en-US"/>
        </w:rPr>
        <w:t xml:space="preserve">Beim OS </w:t>
      </w:r>
      <w:proofErr w:type="spellStart"/>
      <w:r w:rsidR="002B403B" w:rsidRPr="00C17180">
        <w:rPr>
          <w:lang w:val="en-US"/>
        </w:rPr>
        <w:t>wird</w:t>
      </w:r>
      <w:proofErr w:type="spellEnd"/>
      <w:r w:rsidR="002B403B" w:rsidRPr="00C17180">
        <w:rPr>
          <w:lang w:val="en-US"/>
        </w:rPr>
        <w:t xml:space="preserve"> in dem Prompt </w:t>
      </w:r>
      <w:proofErr w:type="spellStart"/>
      <w:r w:rsidR="002B403B" w:rsidRPr="00C17180">
        <w:rPr>
          <w:lang w:val="en-US"/>
        </w:rPr>
        <w:t>hingegen</w:t>
      </w:r>
      <w:proofErr w:type="spellEnd"/>
      <w:r w:rsidR="002B403B" w:rsidRPr="00C17180">
        <w:rPr>
          <w:lang w:val="en-US"/>
        </w:rPr>
        <w:t xml:space="preserve"> </w:t>
      </w:r>
      <w:proofErr w:type="spellStart"/>
      <w:r w:rsidR="002B403B" w:rsidRPr="00C17180">
        <w:rPr>
          <w:lang w:val="en-US"/>
        </w:rPr>
        <w:t>neben</w:t>
      </w:r>
      <w:proofErr w:type="spellEnd"/>
      <w:r w:rsidR="002B403B" w:rsidRPr="00C17180">
        <w:rPr>
          <w:lang w:val="en-US"/>
        </w:rPr>
        <w:t xml:space="preserve"> der </w:t>
      </w:r>
      <w:proofErr w:type="spellStart"/>
      <w:r w:rsidR="002B403B" w:rsidRPr="00C17180">
        <w:rPr>
          <w:lang w:val="en-US"/>
        </w:rPr>
        <w:t>Aufgabenbeschreibung</w:t>
      </w:r>
      <w:proofErr w:type="spellEnd"/>
      <w:r w:rsidR="002B403B" w:rsidRPr="00C17180">
        <w:rPr>
          <w:lang w:val="en-US"/>
        </w:rPr>
        <w:t xml:space="preserve"> </w:t>
      </w:r>
      <w:proofErr w:type="spellStart"/>
      <w:r w:rsidR="002B403B" w:rsidRPr="00C17180">
        <w:rPr>
          <w:lang w:val="en-US"/>
        </w:rPr>
        <w:t>zusätzlich</w:t>
      </w:r>
      <w:proofErr w:type="spellEnd"/>
      <w:r w:rsidR="002B403B" w:rsidRPr="00C17180">
        <w:rPr>
          <w:lang w:val="en-US"/>
        </w:rPr>
        <w:t xml:space="preserve"> </w:t>
      </w:r>
      <w:proofErr w:type="spellStart"/>
      <w:r w:rsidR="002B403B" w:rsidRPr="00C17180">
        <w:rPr>
          <w:lang w:val="en-US"/>
        </w:rPr>
        <w:t>ein</w:t>
      </w:r>
      <w:proofErr w:type="spellEnd"/>
      <w:r w:rsidR="002B403B" w:rsidRPr="00C17180">
        <w:rPr>
          <w:lang w:val="en-US"/>
        </w:rPr>
        <w:t xml:space="preserve"> </w:t>
      </w:r>
      <w:proofErr w:type="spellStart"/>
      <w:r w:rsidR="002B403B" w:rsidRPr="00C17180">
        <w:rPr>
          <w:lang w:val="en-US"/>
        </w:rPr>
        <w:t>Beisp</w:t>
      </w:r>
      <w:r w:rsidR="002C34A8" w:rsidRPr="00C17180">
        <w:rPr>
          <w:lang w:val="en-US"/>
        </w:rPr>
        <w:t>iel</w:t>
      </w:r>
      <w:proofErr w:type="spellEnd"/>
      <w:r w:rsidR="002C34A8" w:rsidRPr="00C17180">
        <w:rPr>
          <w:lang w:val="en-US"/>
        </w:rPr>
        <w:t xml:space="preserve"> </w:t>
      </w:r>
      <w:proofErr w:type="spellStart"/>
      <w:r w:rsidR="002C34A8" w:rsidRPr="00C17180">
        <w:rPr>
          <w:lang w:val="en-US"/>
        </w:rPr>
        <w:t>aufgeführt</w:t>
      </w:r>
      <w:proofErr w:type="spellEnd"/>
      <w:r w:rsidR="002C34A8" w:rsidRPr="00C17180">
        <w:rPr>
          <w:lang w:val="en-US"/>
        </w:rPr>
        <w:t xml:space="preserve"> </w:t>
      </w:r>
      <w:r w:rsidR="002C34A8" w:rsidRPr="00170A19">
        <w:rPr>
          <w:highlight w:val="magenta"/>
        </w:rPr>
        <w:fldChar w:fldCharType="begin"/>
      </w:r>
      <w:r w:rsidR="002C34A8" w:rsidRPr="00C17180">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C17180">
        <w:rPr>
          <w:highlight w:val="magenta"/>
          <w:lang w:val="en-US"/>
        </w:rPr>
        <w:instrText>ne-tuning on a speci</w:instrText>
      </w:r>
      <w:r w:rsidR="002C34A8" w:rsidRPr="00170A19">
        <w:rPr>
          <w:highlight w:val="magenta"/>
        </w:rPr>
        <w:instrText>ﬁ</w:instrText>
      </w:r>
      <w:r w:rsidR="002C34A8" w:rsidRPr="00C17180">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C17180">
        <w:rPr>
          <w:highlight w:val="magenta"/>
          <w:lang w:val="en-US"/>
        </w:rPr>
        <w:instrText xml:space="preserve">c </w:instrText>
      </w:r>
      <w:r w:rsidR="002C34A8" w:rsidRPr="00170A19">
        <w:rPr>
          <w:highlight w:val="magenta"/>
        </w:rPr>
        <w:instrText>ﬁ</w:instrText>
      </w:r>
      <w:r w:rsidR="002C34A8" w:rsidRPr="00C17180">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C17180">
        <w:rPr>
          <w:highlight w:val="magenta"/>
          <w:lang w:val="en-US"/>
        </w:rPr>
        <w:instrText>netuning approaches. Speci</w:instrText>
      </w:r>
      <w:r w:rsidR="002C34A8" w:rsidRPr="00170A19">
        <w:rPr>
          <w:highlight w:val="magenta"/>
        </w:rPr>
        <w:instrText>ﬁ</w:instrText>
      </w:r>
      <w:r w:rsidR="002C34A8" w:rsidRPr="00C17180">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C17180">
        <w:rPr>
          <w:highlight w:val="magenta"/>
          <w:lang w:val="en-US"/>
        </w:rPr>
        <w:instrText>ne-tuning, with tasks and few-shot demonstrations speci</w:instrText>
      </w:r>
      <w:r w:rsidR="002C34A8" w:rsidRPr="00170A19">
        <w:rPr>
          <w:highlight w:val="magenta"/>
        </w:rPr>
        <w:instrText>ﬁ</w:instrText>
      </w:r>
      <w:r w:rsidR="002C34A8" w:rsidRPr="00C17180">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C17180">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C17180">
        <w:rPr>
          <w:highlight w:val="magenta"/>
          <w:lang w:val="en-US"/>
        </w:rPr>
        <w:instrText>nd that GPT-3 can generate samples of news articles which human evaluators have dif</w:instrText>
      </w:r>
      <w:r w:rsidR="002C34A8" w:rsidRPr="00170A19">
        <w:rPr>
          <w:highlight w:val="magenta"/>
        </w:rPr>
        <w:instrText>ﬁ</w:instrText>
      </w:r>
      <w:r w:rsidR="002C34A8" w:rsidRPr="00C17180">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C17180">
        <w:rPr>
          <w:highlight w:val="magenta"/>
          <w:lang w:val="en-US"/>
        </w:rPr>
        <w:instrText>nding and of GPT-3 in general.","language":"en","note":"done","number":"arXiv:2005.14165","publis</w:instrText>
      </w:r>
      <w:r w:rsidR="002C34A8" w:rsidRPr="00C17180">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049" w:author="Ben Fels" w:date="2024-12-22T12:25:00Z" w16du:dateUtc="2024-12-22T11:25:00Z">
        <w:r w:rsidR="0068611E">
          <w:t>Input</w:t>
        </w:r>
      </w:ins>
      <w:r w:rsidR="009E1511">
        <w:t xml:space="preserve"> und gewünschtem </w:t>
      </w:r>
      <w:ins w:id="1050"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 xml:space="preserve">strukturiert als </w:t>
      </w:r>
      <w:proofErr w:type="gramStart"/>
      <w:r w:rsidR="00327683">
        <w:t>JSON Objekt</w:t>
      </w:r>
      <w:proofErr w:type="gramEnd"/>
      <w:r w:rsidR="00327683">
        <w: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051" w:author="Ben Fels" w:date="2024-12-22T17:22:00Z" w16du:dateUtc="2024-12-22T16:22:00Z">
        <w:r w:rsidRPr="00F93D27">
          <w:rPr>
            <w:highlight w:val="cyan"/>
          </w:rPr>
          <w:t xml:space="preserve">Das Beispiel wird zufällig aus dem </w:t>
        </w:r>
      </w:ins>
      <w:ins w:id="1052"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053" w:author="Ben Fels" w:date="2024-12-21T11:40:00Z" w16du:dateUtc="2024-12-21T10:40:00Z"/>
          <w:lang w:val="en-US"/>
          <w:rPrChange w:id="1054" w:author="Ben Fels" w:date="2024-12-21T11:41:00Z" w16du:dateUtc="2024-12-21T10:41:00Z">
            <w:rPr>
              <w:del w:id="1055" w:author="Ben Fels" w:date="2024-12-21T11:40:00Z" w16du:dateUtc="2024-12-21T10:40:00Z"/>
            </w:rPr>
          </w:rPrChange>
        </w:rPr>
      </w:pPr>
      <w:ins w:id="1056" w:author="Ben Fels" w:date="2024-12-21T11:41:00Z" w16du:dateUtc="2024-12-21T10:41:00Z">
        <w:r w:rsidRPr="005C290E">
          <w:rPr>
            <w:b/>
            <w:lang w:val="en-US"/>
            <w:rPrChange w:id="1057"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058" w:author="Ben Fels" w:date="2024-12-21T11:40:00Z" w16du:dateUtc="2024-12-21T10:40:00Z">
        <w:r w:rsidR="001A4072" w:rsidRPr="005C290E" w:rsidDel="0015399A">
          <w:rPr>
            <w:b/>
            <w:lang w:val="en-US"/>
            <w:rPrChange w:id="1059"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060" w:author="Ben Fels" w:date="2024-12-21T11:41:00Z" w16du:dateUtc="2024-12-21T10:41:00Z">
              <w:rPr>
                <w:highlight w:val="magenta"/>
              </w:rPr>
            </w:rPrChange>
          </w:rPr>
          <w:fldChar w:fldCharType="begin"/>
        </w:r>
        <w:r w:rsidR="001A4072" w:rsidRPr="005C290E" w:rsidDel="0015399A">
          <w:rPr>
            <w:b/>
            <w:highlight w:val="magenta"/>
            <w:lang w:val="en-US"/>
            <w:rPrChange w:id="1061"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062"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063" w:author="Ben Fels" w:date="2024-12-21T11:41:00Z" w16du:dateUtc="2024-12-21T10:41:00Z">
              <w:rPr>
                <w:rFonts w:cs="Arial"/>
                <w:highlight w:val="magenta"/>
              </w:rPr>
            </w:rPrChange>
          </w:rPr>
          <w:delText>(Tunstall et al., 2023, S. 330)</w:delText>
        </w:r>
        <w:r w:rsidR="001A4072" w:rsidRPr="005C290E" w:rsidDel="0015399A">
          <w:rPr>
            <w:b/>
            <w:highlight w:val="magenta"/>
            <w:rPrChange w:id="1064" w:author="Ben Fels" w:date="2024-12-21T11:41:00Z" w16du:dateUtc="2024-12-21T10:41:00Z">
              <w:rPr>
                <w:highlight w:val="magenta"/>
              </w:rPr>
            </w:rPrChange>
          </w:rPr>
          <w:fldChar w:fldCharType="end"/>
        </w:r>
        <w:r w:rsidR="001A4072" w:rsidRPr="005C290E" w:rsidDel="0015399A">
          <w:rPr>
            <w:b/>
            <w:lang w:val="en-US"/>
            <w:rPrChange w:id="1065" w:author="Ben Fels" w:date="2024-12-21T11:41:00Z" w16du:dateUtc="2024-12-21T10:41:00Z">
              <w:rPr/>
            </w:rPrChange>
          </w:rPr>
          <w:delText>. Stimmt nicht ganz, da man bei few-shot-learning auch aus gelabelten Daten einen Nutzen ziehen kann.</w:delText>
        </w:r>
      </w:del>
    </w:p>
    <w:p w14:paraId="49105EB2" w14:textId="35EF420A" w:rsidR="00F93D27" w:rsidRPr="000C61A4" w:rsidRDefault="00F93D27" w:rsidP="00D77B59">
      <w:pPr>
        <w:pStyle w:val="Listenabsatz"/>
        <w:ind w:left="0"/>
        <w:jc w:val="both"/>
      </w:pPr>
      <w:r w:rsidRPr="00204D5B">
        <w:rPr>
          <w:lang w:val="en-US"/>
        </w:rPr>
        <w:t xml:space="preserve"> </w:t>
      </w:r>
      <w:r w:rsidR="000C61A4">
        <w:t>Auch hier werden wie beim OS d</w:t>
      </w:r>
      <w:ins w:id="1066" w:author="Ben Fels" w:date="2024-12-22T12:25:00Z" w16du:dateUtc="2024-12-22T11:25:00Z">
        <w:r w:rsidR="000C61A4">
          <w:t xml:space="preserve">em Modell </w:t>
        </w:r>
      </w:ins>
      <w:r w:rsidR="000C61A4">
        <w:t xml:space="preserve">zusätzlich zur Aufgabenbeschreibung Beispiele als </w:t>
      </w:r>
      <w:ins w:id="1067" w:author="Ben Fels" w:date="2024-12-22T12:25:00Z" w16du:dateUtc="2024-12-22T11:25:00Z">
        <w:r w:rsidR="000C61A4">
          <w:t xml:space="preserve">Input-Output Paare übergeben. </w:t>
        </w:r>
      </w:ins>
      <w:ins w:id="1068" w:author="Ben Fels" w:date="2024-12-21T11:47:00Z" w16du:dateUtc="2024-12-21T10:47:00Z">
        <w:r w:rsidR="000C61A4">
          <w:t xml:space="preserve">Nach </w:t>
        </w:r>
        <w:r w:rsidR="000C61A4" w:rsidRPr="004102B3">
          <w:rPr>
            <w:rFonts w:cs="Arial"/>
            <w:highlight w:val="magenta"/>
          </w:rPr>
          <w:t xml:space="preserve">Brown et al. </w:t>
        </w:r>
        <w:commentRangeStart w:id="1069"/>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70"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071" w:author="Ben Fels" w:date="2024-12-21T11:47:00Z" w16du:dateUtc="2024-12-21T10:47:00Z">
        <w:r w:rsidR="000C61A4" w:rsidRPr="004102B3">
          <w:rPr>
            <w:highlight w:val="magenta"/>
          </w:rPr>
          <w:fldChar w:fldCharType="end"/>
        </w:r>
      </w:ins>
      <w:commentRangeEnd w:id="1069"/>
      <w:r w:rsidR="00992457">
        <w:rPr>
          <w:rStyle w:val="Kommentarzeichen"/>
        </w:rPr>
        <w:commentReference w:id="1069"/>
      </w:r>
      <w:ins w:id="1072" w:author="Ben Fels" w:date="2024-12-21T11:47:00Z" w16du:dateUtc="2024-12-21T10:47:00Z">
        <w:r w:rsidR="000C61A4">
          <w:t xml:space="preserve"> werden dabei in der Regel zwischen 10 und 100 Beispiele übergeben</w:t>
        </w:r>
      </w:ins>
      <w:r w:rsidR="00B8221D">
        <w:t>, je nach der Größe des</w:t>
      </w:r>
      <w:commentRangeStart w:id="1073"/>
      <w:r w:rsidR="00B8221D">
        <w:t xml:space="preserve"> Kontextfensters </w:t>
      </w:r>
      <w:commentRangeEnd w:id="1073"/>
      <w:r w:rsidR="00A6543F">
        <w:rPr>
          <w:rStyle w:val="Kommentarzeichen"/>
        </w:rPr>
        <w:commentReference w:id="1073"/>
      </w:r>
      <w:r w:rsidR="00B8221D">
        <w:t xml:space="preserve">des </w:t>
      </w:r>
      <w:r w:rsidR="00A6543F">
        <w:t>LLMs</w:t>
      </w:r>
      <w:ins w:id="1074"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075"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w:t>
      </w:r>
      <w:proofErr w:type="spellStart"/>
      <w:r w:rsidR="000C61A4">
        <w:t>Overfitting</w:t>
      </w:r>
      <w:proofErr w:type="spellEnd"/>
      <w:r w:rsidR="000C61A4">
        <w:t xml:space="preserve"> führen. </w:t>
      </w:r>
    </w:p>
    <w:p w14:paraId="32C5B97F" w14:textId="37FEE7D3" w:rsidR="002F1C43" w:rsidRDefault="002F1C43" w:rsidP="00883B42">
      <w:pPr>
        <w:jc w:val="both"/>
        <w:rPr>
          <w:ins w:id="1076" w:author="Ben Fels" w:date="2024-12-22T12:25:00Z" w16du:dateUtc="2024-12-22T11:25:00Z"/>
        </w:rPr>
      </w:pPr>
      <w:proofErr w:type="spellStart"/>
      <w:ins w:id="1077"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078" w:author="Ben Fels" w:date="2024-12-22T12:26:00Z" w16du:dateUtc="2024-12-22T11:26:00Z"/>
        </w:rPr>
      </w:pPr>
      <w:ins w:id="1079"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6659F9AF" w14:textId="77777777" w:rsidR="00025B9B" w:rsidRDefault="00025B9B" w:rsidP="00883B42">
      <w:pPr>
        <w:autoSpaceDE w:val="0"/>
        <w:autoSpaceDN w:val="0"/>
        <w:adjustRightInd w:val="0"/>
        <w:spacing w:after="0"/>
        <w:jc w:val="both"/>
        <w:rPr>
          <w:ins w:id="1080"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13262BCA" w14:textId="35AC5C91" w:rsidR="006E44DC" w:rsidRPr="00935F4F" w:rsidRDefault="00E03F2A" w:rsidP="00AC2170">
      <w:pPr>
        <w:jc w:val="both"/>
        <w:rPr>
          <w:rPrChange w:id="1081" w:author="Ben Fels" w:date="2024-12-22T09:26:00Z" w16du:dateUtc="2024-12-22T08:26:00Z">
            <w:rPr>
              <w:bCs/>
              <w:i/>
              <w:lang w:val="en-US"/>
            </w:rPr>
          </w:rPrChange>
        </w:rPr>
      </w:pPr>
      <w:r>
        <w:t xml:space="preserve">Bezug auf Kontextfenster, welches </w:t>
      </w:r>
      <w:r w:rsidR="0044415E">
        <w:t>ebenfalls eine Begrenzung der Prompts ist.</w:t>
      </w:r>
    </w:p>
    <w:p w14:paraId="6F53CC63" w14:textId="7ABEC8DB" w:rsidR="00FB4F96" w:rsidRPr="00935F4F" w:rsidRDefault="00FB4F96" w:rsidP="00AC2170">
      <w:pPr>
        <w:jc w:val="both"/>
        <w:rPr>
          <w:bCs/>
          <w:rPrChange w:id="1082" w:author="Ben Fels" w:date="2024-12-21T21:02:00Z" w16du:dateUtc="2024-12-21T20:02:00Z">
            <w:rPr>
              <w:bCs/>
              <w:i/>
            </w:rPr>
          </w:rPrChange>
        </w:rPr>
      </w:pPr>
      <w:r w:rsidRPr="007041E2">
        <w:rPr>
          <w:bCs/>
          <w:rPrChange w:id="1083" w:author="Ben Fels" w:date="2024-12-22T17:45:00Z" w16du:dateUtc="2024-12-22T16:45:00Z">
            <w:rPr>
              <w:bCs/>
              <w:lang w:val="en-US"/>
            </w:rPr>
          </w:rPrChange>
        </w:rPr>
        <w:t xml:space="preserve">Neben der </w:t>
      </w:r>
      <w:r w:rsidR="00643F0B" w:rsidRPr="007041E2">
        <w:rPr>
          <w:bCs/>
          <w:rPrChange w:id="1084" w:author="Ben Fels" w:date="2024-12-22T17:45:00Z" w16du:dateUtc="2024-12-22T16:45:00Z">
            <w:rPr>
              <w:bCs/>
              <w:lang w:val="en-US"/>
            </w:rPr>
          </w:rPrChange>
        </w:rPr>
        <w:t>Ergänzung von Beispielen in den Prompts gibt es noch weitere Ansätze</w:t>
      </w:r>
      <w:r w:rsidR="007041E2" w:rsidRPr="007041E2">
        <w:rPr>
          <w:bCs/>
          <w:rPrChange w:id="1085" w:author="Ben Fels" w:date="2024-12-22T17:45:00Z" w16du:dateUtc="2024-12-22T16:45:00Z">
            <w:rPr>
              <w:bCs/>
              <w:lang w:val="en-US"/>
            </w:rPr>
          </w:rPrChange>
        </w:rPr>
        <w:t xml:space="preserve">. </w:t>
      </w:r>
      <w:r w:rsidR="007041E2" w:rsidRPr="00935F4F">
        <w:rPr>
          <w:bCs/>
        </w:rPr>
        <w:t>Dazu gehören</w:t>
      </w:r>
      <w:r w:rsidR="00E217CB" w:rsidRPr="00935F4F">
        <w:rPr>
          <w:bCs/>
        </w:rPr>
        <w:t xml:space="preserve"> beispielsweise</w:t>
      </w:r>
      <w:r w:rsidR="00643F0B" w:rsidRPr="00935F4F">
        <w:rPr>
          <w:bCs/>
        </w:rPr>
        <w:t xml:space="preserve"> </w:t>
      </w:r>
      <w:r w:rsidR="00E217CB" w:rsidRPr="00935F4F">
        <w:rPr>
          <w:rPrChange w:id="1086" w:author="Ben Fels" w:date="2024-12-22T17:45:00Z" w16du:dateUtc="2024-12-22T16:45:00Z">
            <w:rPr>
              <w:b/>
              <w:lang w:val="en-US"/>
            </w:rPr>
          </w:rPrChange>
        </w:rPr>
        <w:t>Chain-</w:t>
      </w:r>
      <w:proofErr w:type="spellStart"/>
      <w:r w:rsidR="00E217CB" w:rsidRPr="00935F4F">
        <w:rPr>
          <w:rPrChange w:id="1087" w:author="Ben Fels" w:date="2024-12-22T17:45:00Z" w16du:dateUtc="2024-12-22T16:45:00Z">
            <w:rPr>
              <w:b/>
              <w:lang w:val="en-US"/>
            </w:rPr>
          </w:rPrChange>
        </w:rPr>
        <w:t>of</w:t>
      </w:r>
      <w:proofErr w:type="spellEnd"/>
      <w:r w:rsidR="00E217CB" w:rsidRPr="00935F4F">
        <w:rPr>
          <w:rPrChange w:id="1088" w:author="Ben Fels" w:date="2024-12-22T17:45:00Z" w16du:dateUtc="2024-12-22T16:45:00Z">
            <w:rPr>
              <w:b/>
              <w:lang w:val="en-US"/>
            </w:rPr>
          </w:rPrChange>
        </w:rPr>
        <w:t>-</w:t>
      </w:r>
      <w:proofErr w:type="spellStart"/>
      <w:r w:rsidR="00E217CB" w:rsidRPr="00935F4F">
        <w:rPr>
          <w:rPrChange w:id="1089" w:author="Ben Fels" w:date="2024-12-22T17:45:00Z" w16du:dateUtc="2024-12-22T16:45:00Z">
            <w:rPr>
              <w:b/>
              <w:lang w:val="en-US"/>
            </w:rPr>
          </w:rPrChange>
        </w:rPr>
        <w:t>thought</w:t>
      </w:r>
      <w:proofErr w:type="spellEnd"/>
      <w:r w:rsidR="00E217CB" w:rsidRPr="00935F4F">
        <w:rPr>
          <w:rPrChange w:id="1090" w:author="Ben Fels" w:date="2024-12-22T17:45:00Z" w16du:dateUtc="2024-12-22T16:45:00Z">
            <w:rPr>
              <w:b/>
              <w:lang w:val="en-US"/>
            </w:rPr>
          </w:rPrChange>
        </w:rPr>
        <w:t xml:space="preserve"> </w:t>
      </w:r>
      <w:proofErr w:type="spellStart"/>
      <w:r w:rsidR="00E217CB" w:rsidRPr="00935F4F">
        <w:rPr>
          <w:rPrChange w:id="1091" w:author="Ben Fels" w:date="2024-12-22T17:45:00Z" w16du:dateUtc="2024-12-22T16:45:00Z">
            <w:rPr>
              <w:b/>
              <w:lang w:val="en-US"/>
            </w:rPr>
          </w:rPrChange>
        </w:rPr>
        <w:t>prompting</w:t>
      </w:r>
      <w:proofErr w:type="spellEnd"/>
      <w:r w:rsidR="00AC2170" w:rsidRPr="00935F4F">
        <w:t xml:space="preserve"> und </w:t>
      </w:r>
      <w:proofErr w:type="spellStart"/>
      <w:r w:rsidR="00643F0B" w:rsidRPr="00935F4F">
        <w:rPr>
          <w:bCs/>
        </w:rPr>
        <w:t>Role</w:t>
      </w:r>
      <w:proofErr w:type="spellEnd"/>
      <w:r w:rsidR="00643F0B" w:rsidRPr="00935F4F">
        <w:rPr>
          <w:bCs/>
        </w:rPr>
        <w:t xml:space="preserve"> </w:t>
      </w:r>
      <w:proofErr w:type="spellStart"/>
      <w:r w:rsidR="00643F0B" w:rsidRPr="00935F4F">
        <w:rPr>
          <w:bCs/>
        </w:rPr>
        <w:t>Playing</w:t>
      </w:r>
      <w:proofErr w:type="spellEnd"/>
      <w:r w:rsidR="00E217CB" w:rsidRPr="00935F4F">
        <w:rPr>
          <w:bCs/>
        </w:rPr>
        <w:t>.</w:t>
      </w:r>
    </w:p>
    <w:p w14:paraId="061D853C" w14:textId="4B84FBF6" w:rsidR="00F05175" w:rsidRPr="00F05175" w:rsidRDefault="001A4072">
      <w:pPr>
        <w:pStyle w:val="Listenabsatz"/>
        <w:numPr>
          <w:ilvl w:val="0"/>
          <w:numId w:val="58"/>
        </w:numPr>
        <w:jc w:val="both"/>
        <w:pPrChange w:id="1092" w:author="Ben Fels" w:date="2024-12-22T17:45:00Z" w16du:dateUtc="2024-12-22T16:45:00Z">
          <w:pPr>
            <w:pStyle w:val="berschrift3"/>
          </w:pPr>
        </w:pPrChange>
      </w:pPr>
      <w:r w:rsidRPr="005C290E">
        <w:rPr>
          <w:b/>
          <w:lang w:val="en-US"/>
          <w:rPrChange w:id="1093"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94"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95"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9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C17180">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097" w:author="Ben Fels" w:date="2024-12-22T11:53:00Z" w16du:dateUtc="2024-12-22T10:53:00Z">
            <w:rPr>
              <w:rFonts w:cs="Arial"/>
            </w:rPr>
          </w:rPrChange>
        </w:rPr>
        <w:t xml:space="preserve">Wei et al. </w:t>
      </w:r>
      <w:r w:rsidR="00324F58" w:rsidRPr="005C290E">
        <w:rPr>
          <w:bCs/>
          <w:highlight w:val="magenta"/>
          <w:rPrChange w:id="1098"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99" w:author="Ben Fels" w:date="2024-12-22T11:53:00Z" w16du:dateUtc="2024-12-22T10:53:00Z">
            <w:rPr>
              <w:bCs/>
            </w:rPr>
          </w:rPrChange>
        </w:rPr>
        <w:fldChar w:fldCharType="separate"/>
      </w:r>
      <w:r w:rsidR="00ED055E" w:rsidRPr="005C290E">
        <w:rPr>
          <w:rFonts w:cs="Arial"/>
          <w:highlight w:val="magenta"/>
          <w:rPrChange w:id="1100" w:author="Ben Fels" w:date="2024-12-22T11:53:00Z" w16du:dateUtc="2024-12-22T10:53:00Z">
            <w:rPr>
              <w:rFonts w:cs="Arial"/>
            </w:rPr>
          </w:rPrChange>
        </w:rPr>
        <w:t>(2023)</w:t>
      </w:r>
      <w:r w:rsidR="00324F58" w:rsidRPr="005C290E">
        <w:rPr>
          <w:bCs/>
          <w:highlight w:val="magenta"/>
          <w:rPrChange w:id="1101"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102"/>
      <w:r w:rsidR="0085671A" w:rsidRPr="005C290E">
        <w:rPr>
          <w:bCs/>
        </w:rPr>
        <w:t>den Anwendungsfall Argument Mining übersetzt werden dem Modell</w:t>
      </w:r>
      <w:r w:rsidR="00283FA4" w:rsidRPr="005C290E">
        <w:rPr>
          <w:bCs/>
        </w:rPr>
        <w:t xml:space="preserve"> die Teilaufgaben genannt</w:t>
      </w:r>
      <w:commentRangeEnd w:id="1102"/>
      <w:r w:rsidR="00E20AAD">
        <w:rPr>
          <w:rStyle w:val="Kommentarzeichen"/>
        </w:rPr>
        <w:commentReference w:id="1102"/>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103" w:author="Ben Fels" w:date="2024-12-22T11:51:00Z" w16du:dateUtc="2024-12-22T10:51:00Z"/>
          <w:bCs/>
          <w:lang w:val="en-US"/>
        </w:rPr>
        <w:pPrChange w:id="1104" w:author="Ben Fels" w:date="2024-12-22T19:54:00Z" w16du:dateUtc="2024-12-22T18:54:00Z">
          <w:pPr>
            <w:pStyle w:val="Listenabsatz"/>
            <w:numPr>
              <w:ilvl w:val="1"/>
              <w:numId w:val="27"/>
            </w:numPr>
            <w:ind w:left="1440" w:hanging="360"/>
          </w:pPr>
        </w:pPrChange>
      </w:pPr>
      <w:proofErr w:type="spellStart"/>
      <w:r w:rsidRPr="005C290E">
        <w:rPr>
          <w:b/>
          <w:bCs/>
        </w:rPr>
        <w:lastRenderedPageBreak/>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105" w:author="Ben Fels" w:date="2024-12-22T19:54:00Z" w16du:dateUtc="2024-12-22T18:54:00Z">
        <w:r w:rsidR="003C1254" w:rsidRPr="005C290E" w:rsidDel="004256BC">
          <w:rPr>
            <w:bCs/>
            <w:highlight w:val="magenta"/>
            <w:rPrChange w:id="1106"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107" w:author="Ben Fels" w:date="2024-12-22T11:10:00Z" w16du:dateUtc="2024-12-22T10:10:00Z">
              <w:rPr>
                <w:bCs/>
              </w:rPr>
            </w:rPrChange>
          </w:rPr>
          <w:fldChar w:fldCharType="separate"/>
        </w:r>
        <w:r w:rsidR="003C1254" w:rsidRPr="005C290E" w:rsidDel="004256BC">
          <w:rPr>
            <w:rFonts w:cs="Arial"/>
            <w:highlight w:val="magenta"/>
            <w:lang w:val="en-US"/>
            <w:rPrChange w:id="1108" w:author="Ben Fels" w:date="2024-12-22T11:10:00Z" w16du:dateUtc="2024-12-22T10:10:00Z">
              <w:rPr>
                <w:rFonts w:cs="Arial"/>
              </w:rPr>
            </w:rPrChange>
          </w:rPr>
          <w:delText>(Trad &amp; Chehab, 2024, S. 369)</w:delText>
        </w:r>
        <w:r w:rsidR="003C1254" w:rsidRPr="005C290E" w:rsidDel="004256BC">
          <w:rPr>
            <w:bCs/>
            <w:highlight w:val="magenta"/>
            <w:rPrChange w:id="1109" w:author="Ben Fels" w:date="2024-12-22T11:10:00Z" w16du:dateUtc="2024-12-22T10:10:00Z">
              <w:rPr>
                <w:bCs/>
              </w:rPr>
            </w:rPrChange>
          </w:rPr>
          <w:fldChar w:fldCharType="end"/>
        </w:r>
      </w:del>
    </w:p>
    <w:p w14:paraId="5AE96B26" w14:textId="6718F2DA" w:rsidR="004256BC" w:rsidRPr="00D05ADC" w:rsidRDefault="008E1D91">
      <w:pPr>
        <w:jc w:val="both"/>
        <w:rPr>
          <w:ins w:id="1110" w:author="Ben Fels" w:date="2024-12-16T22:10:00Z" w16du:dateUtc="2024-12-16T21:10:00Z"/>
          <w:bCs/>
        </w:rPr>
        <w:pPrChange w:id="1111" w:author="Ben Fels" w:date="2024-12-22T11:51:00Z" w16du:dateUtc="2024-12-22T10:51:00Z">
          <w:pPr>
            <w:pStyle w:val="Listenabsatz"/>
            <w:numPr>
              <w:ilvl w:val="1"/>
              <w:numId w:val="27"/>
            </w:numPr>
            <w:ind w:left="1440" w:hanging="360"/>
          </w:pPr>
        </w:pPrChange>
      </w:pPr>
      <w:ins w:id="1112" w:author="Ben Fels" w:date="2024-12-22T18:16:00Z" w16du:dateUtc="2024-12-22T17:16:00Z">
        <w:r w:rsidRPr="00AC2170">
          <w:rPr>
            <w:bCs/>
            <w:rPrChange w:id="1113"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114" w:author="Ben Fels" w:date="2024-12-22T18:16:00Z" w16du:dateUtc="2024-12-22T17:16:00Z">
        <w:r>
          <w:rPr>
            <w:bCs/>
          </w:rPr>
          <w:t xml:space="preserve"> </w:t>
        </w:r>
      </w:ins>
      <w:ins w:id="1115" w:author="Ben Fels" w:date="2024-12-22T18:08:00Z" w16du:dateUtc="2024-12-22T17:08:00Z">
        <w:r w:rsidR="00D05ADC" w:rsidRPr="0039768F">
          <w:rPr>
            <w:bCs/>
            <w:highlight w:val="magenta"/>
            <w:rPrChange w:id="1116" w:author="Ben Fels" w:date="2024-12-22T18:10:00Z" w16du:dateUtc="2024-12-22T17:10:00Z">
              <w:rPr>
                <w:bCs/>
                <w:lang w:val="en-US"/>
              </w:rPr>
            </w:rPrChange>
          </w:rPr>
          <w:t xml:space="preserve">OpenAI </w:t>
        </w:r>
      </w:ins>
      <w:r w:rsidR="000F68E6" w:rsidRPr="008328FE">
        <w:rPr>
          <w:bCs/>
          <w:highlight w:val="magenta"/>
          <w:lang w:val="en-US"/>
          <w:rPrChange w:id="1117"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118"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119" w:author="Ben Fels" w:date="2024-12-22T18:10:00Z" w16du:dateUtc="2024-12-22T17:10:00Z">
            <w:rPr>
              <w:bCs/>
              <w:lang w:val="en-US"/>
            </w:rPr>
          </w:rPrChange>
        </w:rPr>
        <w:fldChar w:fldCharType="end"/>
      </w:r>
      <w:ins w:id="1120" w:author="Ben Fels" w:date="2024-12-22T18:08:00Z" w16du:dateUtc="2024-12-22T17:08:00Z">
        <w:r w:rsidR="00D05ADC" w:rsidRPr="00D05ADC">
          <w:rPr>
            <w:bCs/>
            <w:rPrChange w:id="1121" w:author="Ben Fels" w:date="2024-12-22T18:08:00Z" w16du:dateUtc="2024-12-22T17:08:00Z">
              <w:rPr>
                <w:bCs/>
                <w:lang w:val="en-US"/>
              </w:rPr>
            </w:rPrChange>
          </w:rPr>
          <w:t xml:space="preserve"> </w:t>
        </w:r>
        <w:r w:rsidR="00D05ADC" w:rsidRPr="00BD07B7">
          <w:rPr>
            <w:bCs/>
          </w:rPr>
          <w:t xml:space="preserve">für bessere Ergebnisse </w:t>
        </w:r>
      </w:ins>
      <w:ins w:id="1122" w:author="Ben Fels" w:date="2024-12-22T18:13:00Z" w16du:dateUtc="2024-12-22T17:13:00Z">
        <w:r w:rsidR="00427542" w:rsidRPr="00BD07B7">
          <w:rPr>
            <w:bCs/>
          </w:rPr>
          <w:t xml:space="preserve">beispielsweise </w:t>
        </w:r>
      </w:ins>
      <w:ins w:id="1123" w:author="Ben Fels" w:date="2024-12-22T18:10:00Z" w16du:dateUtc="2024-12-22T17:10:00Z">
        <w:r w:rsidR="0039768F" w:rsidRPr="00BD07B7">
          <w:rPr>
            <w:bCs/>
          </w:rPr>
          <w:t xml:space="preserve">das Schreiben von </w:t>
        </w:r>
      </w:ins>
      <w:r w:rsidR="006E16C5" w:rsidRPr="00BD07B7">
        <w:rPr>
          <w:bCs/>
        </w:rPr>
        <w:t>spezifischen</w:t>
      </w:r>
      <w:ins w:id="1124"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125" w:author="Ben Fels" w:date="2024-12-22T20:42:00Z" w16du:dateUtc="2024-12-22T19:42:00Z">
        <w:r w:rsidR="00585481" w:rsidRPr="00BD07B7">
          <w:rPr>
            <w:bCs/>
          </w:rPr>
          <w:t xml:space="preserve"> </w:t>
        </w:r>
      </w:ins>
      <w:ins w:id="1126" w:author="Ben Fels" w:date="2024-12-22T20:05:00Z" w16du:dateUtc="2024-12-22T19:05:00Z">
        <w:r w:rsidR="00A77CE4" w:rsidRPr="00BD07B7">
          <w:rPr>
            <w:bCs/>
          </w:rPr>
          <w:t xml:space="preserve">und </w:t>
        </w:r>
      </w:ins>
      <w:ins w:id="1127" w:author="Ben Fels" w:date="2024-12-22T18:13:00Z" w16du:dateUtc="2024-12-22T17:13:00Z">
        <w:r w:rsidR="00A51F5C" w:rsidRPr="00BD07B7">
          <w:rPr>
            <w:bCs/>
          </w:rPr>
          <w:t xml:space="preserve">die Verwendung </w:t>
        </w:r>
      </w:ins>
      <w:ins w:id="1128" w:author="Ben Fels" w:date="2024-12-22T18:14:00Z" w16du:dateUtc="2024-12-22T17:14:00Z">
        <w:r w:rsidR="000A7B42" w:rsidRPr="00BD07B7">
          <w:rPr>
            <w:bCs/>
          </w:rPr>
          <w:t>von Begrenzungszeichen</w:t>
        </w:r>
      </w:ins>
      <w:ins w:id="1129" w:author="Ben Fels" w:date="2024-12-22T19:55:00Z" w16du:dateUtc="2024-12-22T18:55:00Z">
        <w:r w:rsidR="0085445A" w:rsidRPr="00BD07B7">
          <w:rPr>
            <w:bCs/>
          </w:rPr>
          <w:t xml:space="preserve"> </w:t>
        </w:r>
      </w:ins>
      <w:ins w:id="1130" w:author="Ben Fels" w:date="2024-12-22T19:11:00Z" w16du:dateUtc="2024-12-22T18:11:00Z">
        <w:r w:rsidR="00DC0016" w:rsidRPr="00BD07B7">
          <w:rPr>
            <w:bCs/>
          </w:rPr>
          <w:t>sowie den systematischen T</w:t>
        </w:r>
      </w:ins>
      <w:ins w:id="1131" w:author="Ben Fels" w:date="2024-12-22T19:12:00Z" w16du:dateUtc="2024-12-22T18:12:00Z">
        <w:r w:rsidR="00DC0016" w:rsidRPr="00BD07B7">
          <w:rPr>
            <w:bCs/>
          </w:rPr>
          <w:t>est von</w:t>
        </w:r>
        <w:r w:rsidR="00447506" w:rsidRPr="00BD07B7">
          <w:rPr>
            <w:bCs/>
          </w:rPr>
          <w:t xml:space="preserve"> Veränderungen</w:t>
        </w:r>
      </w:ins>
      <w:ins w:id="1132"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766A5685" w:rsidR="00590195" w:rsidRDefault="004A0F4F">
      <w:pPr>
        <w:autoSpaceDE w:val="0"/>
        <w:autoSpaceDN w:val="0"/>
        <w:adjustRightInd w:val="0"/>
        <w:spacing w:after="0"/>
        <w:jc w:val="both"/>
      </w:pPr>
      <w:ins w:id="1133" w:author="Ben Fels" w:date="2024-12-22T11:48:00Z" w16du:dateUtc="2024-12-22T10:48:00Z">
        <w:r>
          <w:t xml:space="preserve">Dem </w:t>
        </w:r>
      </w:ins>
      <w:ins w:id="1134" w:author="Ben Fels" w:date="2024-12-22T11:47:00Z" w16du:dateUtc="2024-12-22T10:47:00Z">
        <w:r>
          <w:t xml:space="preserve">Modells wird </w:t>
        </w:r>
      </w:ins>
      <w:ins w:id="1135" w:author="Ben Fels" w:date="2024-12-22T11:48:00Z" w16du:dateUtc="2024-12-22T10:48:00Z">
        <w:r w:rsidR="00684E23">
          <w:t xml:space="preserve">JSON </w:t>
        </w:r>
        <w:r w:rsidR="008E2F22">
          <w:t xml:space="preserve">als Ausgabeformat </w:t>
        </w:r>
        <w:r w:rsidR="00684E23">
          <w:t xml:space="preserve">auferlegt. Dadurch soll sich das Modell </w:t>
        </w:r>
      </w:ins>
      <w:ins w:id="1136" w:author="Ben Fels" w:date="2024-12-22T11:49:00Z" w16du:dateUtc="2024-12-22T10:49:00Z">
        <w:r w:rsidR="005212EB">
          <w:t xml:space="preserve">bei der Ausgabe </w:t>
        </w:r>
      </w:ins>
      <w:ins w:id="1137" w:author="Ben Fels" w:date="2024-12-22T11:48:00Z" w16du:dateUtc="2024-12-22T10:48:00Z">
        <w:r w:rsidR="00684E23">
          <w:t>auf die wesentlichen</w:t>
        </w:r>
      </w:ins>
      <w:ins w:id="1138"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139" w:author="Ben Fels" w:date="2024-12-22T11:49:00Z" w16du:dateUtc="2024-12-22T10:49:00Z">
        <w:r w:rsidR="005212EB">
          <w:t>.</w:t>
        </w:r>
      </w:ins>
      <w:r w:rsidR="003F0B26">
        <w:t xml:space="preserve"> </w:t>
      </w:r>
      <w:ins w:id="1140" w:author="Ben Fels" w:date="2024-12-22T11:51:00Z" w16du:dateUtc="2024-12-22T10:51:00Z">
        <w:r w:rsidR="006B3770">
          <w:t xml:space="preserve">Das </w:t>
        </w:r>
      </w:ins>
      <w:r w:rsidR="007741B2">
        <w:t xml:space="preserve">eigens definierte </w:t>
      </w:r>
      <w:ins w:id="1141" w:author="Ben Fels" w:date="2024-12-22T11:51:00Z" w16du:dateUtc="2024-12-22T10:51:00Z">
        <w:r w:rsidR="006B3770">
          <w:t xml:space="preserve">Ausgabeformat wurde so </w:t>
        </w:r>
      </w:ins>
      <w:r w:rsidR="0016431D">
        <w:t>gewählt</w:t>
      </w:r>
      <w:ins w:id="1142" w:author="Ben Fels" w:date="2024-12-22T11:51:00Z" w16du:dateUtc="2024-12-22T10:51:00Z">
        <w:r w:rsidR="006B3770">
          <w:t>, dass es sich für die Weiterverarbeitung zur</w:t>
        </w:r>
        <w:r w:rsidR="002A6B77">
          <w:t xml:space="preserve"> </w:t>
        </w:r>
      </w:ins>
      <w:ins w:id="1143" w:author="Ben Fels" w:date="2024-12-22T11:52:00Z" w16du:dateUtc="2024-12-22T10:52:00Z">
        <w:r w:rsidR="002A6B77">
          <w:t>anschließenden Evaluation eignet.</w:t>
        </w:r>
      </w:ins>
      <w:r w:rsidR="003F0B26">
        <w:t xml:space="preserve"> </w:t>
      </w:r>
      <w:ins w:id="1144"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145" w:author="Ben Fels" w:date="2024-12-22T11:50:00Z" w16du:dateUtc="2024-12-22T10:50:00Z">
        <w:r w:rsidR="00AA1D07">
          <w:t xml:space="preserve">des </w:t>
        </w:r>
      </w:ins>
      <w:ins w:id="1146" w:author="Ben Fels" w:date="2024-12-22T11:05:00Z" w16du:dateUtc="2024-12-22T10:05:00Z">
        <w:r w:rsidR="00590195">
          <w:t xml:space="preserve">LLMs </w:t>
        </w:r>
      </w:ins>
      <w:ins w:id="1147" w:author="Ben Fels" w:date="2024-12-22T11:52:00Z" w16du:dateUtc="2024-12-22T10:52:00Z">
        <w:r w:rsidR="00DC30B8">
          <w:t xml:space="preserve">sind </w:t>
        </w:r>
      </w:ins>
      <w:ins w:id="1148" w:author="Ben Fels" w:date="2024-12-22T11:05:00Z" w16du:dateUtc="2024-12-22T10:05:00Z">
        <w:r w:rsidR="00590195">
          <w:t xml:space="preserve">nicht </w:t>
        </w:r>
      </w:ins>
      <w:ins w:id="1149" w:author="Ben Fels" w:date="2024-12-22T11:52:00Z" w16du:dateUtc="2024-12-22T10:52:00Z">
        <w:r w:rsidR="00DC30B8">
          <w:t>Teil dieser Untersuchung</w:t>
        </w:r>
      </w:ins>
      <w:ins w:id="1150"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151"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52" w:author="Ben Fels" w:date="2024-12-21T11:47:00Z" w16du:dateUtc="2024-12-21T10:47:00Z"/>
          <w:lang w:val="en-US"/>
          <w:rPrChange w:id="1153" w:author="Ben Fels" w:date="2024-12-21T18:24:00Z" w16du:dateUtc="2024-12-21T17:24:00Z">
            <w:rPr>
              <w:del w:id="1154" w:author="Ben Fels" w:date="2024-12-21T11:47:00Z" w16du:dateUtc="2024-12-21T10:47:00Z"/>
              <w:b/>
              <w:i/>
              <w:lang w:val="en-US"/>
            </w:rPr>
          </w:rPrChange>
        </w:rPr>
      </w:pPr>
      <w:bookmarkStart w:id="1155" w:name="_Toc185697462"/>
      <w:bookmarkStart w:id="1156" w:name="_Toc186791538"/>
      <w:bookmarkStart w:id="1157" w:name="_Toc187929391"/>
      <w:bookmarkEnd w:id="1155"/>
      <w:bookmarkEnd w:id="1156"/>
      <w:bookmarkEnd w:id="115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58" w:author="Ben Fels" w:date="2024-12-21T11:47:00Z" w16du:dateUtc="2024-12-21T10:47:00Z"/>
          <w:lang w:val="en-US"/>
          <w:rPrChange w:id="1159" w:author="Ben Fels" w:date="2024-12-21T18:24:00Z" w16du:dateUtc="2024-12-21T17:24:00Z">
            <w:rPr>
              <w:del w:id="1160" w:author="Ben Fels" w:date="2024-12-21T11:47:00Z" w16du:dateUtc="2024-12-21T10:47:00Z"/>
            </w:rPr>
          </w:rPrChange>
        </w:rPr>
      </w:pPr>
      <w:del w:id="1161" w:author="Ben Fels" w:date="2024-12-21T11:47:00Z" w16du:dateUtc="2024-12-21T10:47:00Z">
        <w:r w:rsidRPr="002F4B5A" w:rsidDel="002A4580">
          <w:rPr>
            <w:lang w:val="en-US"/>
            <w:rPrChange w:id="1162" w:author="Ben Fels" w:date="2024-12-21T18:24:00Z" w16du:dateUtc="2024-12-21T17:24:00Z">
              <w:rPr/>
            </w:rPrChange>
          </w:rPr>
          <w:delText>Zero-Shot</w:delText>
        </w:r>
        <w:r w:rsidR="00490397" w:rsidRPr="002F4B5A" w:rsidDel="002A4580">
          <w:rPr>
            <w:lang w:val="en-US"/>
            <w:rPrChange w:id="1163" w:author="Ben Fels" w:date="2024-12-21T18:24:00Z" w16du:dateUtc="2024-12-21T17:24:00Z">
              <w:rPr/>
            </w:rPrChange>
          </w:rPr>
          <w:delText>: Kein Beispiel übergeben</w:delText>
        </w:r>
        <w:bookmarkStart w:id="1164" w:name="_Toc185697463"/>
        <w:bookmarkStart w:id="1165" w:name="_Toc186791539"/>
        <w:bookmarkStart w:id="1166" w:name="_Toc187929392"/>
        <w:bookmarkEnd w:id="1164"/>
        <w:bookmarkEnd w:id="1165"/>
        <w:bookmarkEnd w:id="1166"/>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67" w:author="Ben Fels" w:date="2024-12-21T11:47:00Z" w16du:dateUtc="2024-12-21T10:47:00Z"/>
          <w:lang w:val="en-US"/>
          <w:rPrChange w:id="1168" w:author="Ben Fels" w:date="2024-12-21T18:24:00Z" w16du:dateUtc="2024-12-21T17:24:00Z">
            <w:rPr>
              <w:del w:id="1169" w:author="Ben Fels" w:date="2024-12-21T11:47:00Z" w16du:dateUtc="2024-12-21T10:47:00Z"/>
            </w:rPr>
          </w:rPrChange>
        </w:rPr>
      </w:pPr>
      <w:del w:id="1170" w:author="Ben Fels" w:date="2024-12-21T11:47:00Z" w16du:dateUtc="2024-12-21T10:47:00Z">
        <w:r w:rsidRPr="002F4B5A" w:rsidDel="002A4580">
          <w:rPr>
            <w:lang w:val="en-US"/>
            <w:rPrChange w:id="1171" w:author="Ben Fels" w:date="2024-12-21T18:24:00Z" w16du:dateUtc="2024-12-21T17:24:00Z">
              <w:rPr/>
            </w:rPrChange>
          </w:rPr>
          <w:delText>One-Shot</w:delText>
        </w:r>
        <w:r w:rsidR="00490397" w:rsidRPr="002F4B5A" w:rsidDel="002A4580">
          <w:rPr>
            <w:lang w:val="en-US"/>
            <w:rPrChange w:id="1172" w:author="Ben Fels" w:date="2024-12-21T18:24:00Z" w16du:dateUtc="2024-12-21T17:24:00Z">
              <w:rPr/>
            </w:rPrChange>
          </w:rPr>
          <w:delText>: ein Beispiel übergeben</w:delText>
        </w:r>
        <w:bookmarkStart w:id="1173" w:name="_Toc185697464"/>
        <w:bookmarkStart w:id="1174" w:name="_Toc186791540"/>
        <w:bookmarkStart w:id="1175" w:name="_Toc187929393"/>
        <w:bookmarkEnd w:id="1173"/>
        <w:bookmarkEnd w:id="1174"/>
        <w:bookmarkEnd w:id="117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76" w:author="Ben Fels" w:date="2024-12-21T11:47:00Z" w16du:dateUtc="2024-12-21T10:47:00Z"/>
          <w:lang w:val="en-US"/>
          <w:rPrChange w:id="1177" w:author="Ben Fels" w:date="2024-12-21T18:24:00Z" w16du:dateUtc="2024-12-21T17:24:00Z">
            <w:rPr>
              <w:del w:id="1178" w:author="Ben Fels" w:date="2024-12-21T11:47:00Z" w16du:dateUtc="2024-12-21T10:47:00Z"/>
            </w:rPr>
          </w:rPrChange>
        </w:rPr>
      </w:pPr>
      <w:del w:id="1179" w:author="Ben Fels" w:date="2024-12-21T11:47:00Z" w16du:dateUtc="2024-12-21T10:47:00Z">
        <w:r w:rsidRPr="002F4B5A" w:rsidDel="002A4580">
          <w:rPr>
            <w:lang w:val="en-US"/>
            <w:rPrChange w:id="1180" w:author="Ben Fels" w:date="2024-12-21T18:24:00Z" w16du:dateUtc="2024-12-21T17:24:00Z">
              <w:rPr/>
            </w:rPrChange>
          </w:rPr>
          <w:delText>Few-Shot</w:delText>
        </w:r>
        <w:r w:rsidR="00490397" w:rsidRPr="002F4B5A" w:rsidDel="002A4580">
          <w:rPr>
            <w:lang w:val="en-US"/>
            <w:rPrChange w:id="1181" w:author="Ben Fels" w:date="2024-12-21T18:24:00Z" w16du:dateUtc="2024-12-21T17:24:00Z">
              <w:rPr/>
            </w:rPrChange>
          </w:rPr>
          <w:delText xml:space="preserve">: </w:delText>
        </w:r>
        <w:r w:rsidR="00633544" w:rsidRPr="002F4B5A" w:rsidDel="002A4580">
          <w:rPr>
            <w:lang w:val="en-US"/>
            <w:rPrChange w:id="1182" w:author="Ben Fels" w:date="2024-12-21T18:24:00Z" w16du:dateUtc="2024-12-21T17:24:00Z">
              <w:rPr/>
            </w:rPrChange>
          </w:rPr>
          <w:delText xml:space="preserve">Wie viel Beispiele braucht es, damit es als Few-Shot Learning </w:delText>
        </w:r>
        <w:r w:rsidR="00163016" w:rsidRPr="002F4B5A" w:rsidDel="002A4580">
          <w:rPr>
            <w:lang w:val="en-US"/>
            <w:rPrChange w:id="1183" w:author="Ben Fels" w:date="2024-12-21T18:24:00Z" w16du:dateUtc="2024-12-21T17:24:00Z">
              <w:rPr/>
            </w:rPrChange>
          </w:rPr>
          <w:delText>zählt?</w:delText>
        </w:r>
        <w:bookmarkStart w:id="1184" w:name="_Toc185697465"/>
        <w:bookmarkStart w:id="1185" w:name="_Toc186791541"/>
        <w:bookmarkStart w:id="1186" w:name="_Toc187929394"/>
        <w:bookmarkEnd w:id="1184"/>
        <w:bookmarkEnd w:id="1185"/>
        <w:bookmarkEnd w:id="1186"/>
      </w:del>
    </w:p>
    <w:p w14:paraId="7E7209C7" w14:textId="13480A68" w:rsidR="00E150E2" w:rsidDel="002A4580" w:rsidRDefault="00E87A82" w:rsidP="00E150E2">
      <w:pPr>
        <w:autoSpaceDE w:val="0"/>
        <w:autoSpaceDN w:val="0"/>
        <w:adjustRightInd w:val="0"/>
        <w:spacing w:after="0"/>
        <w:ind w:left="360"/>
        <w:jc w:val="both"/>
        <w:rPr>
          <w:del w:id="1187" w:author="Ben Fels" w:date="2024-12-21T11:47:00Z" w16du:dateUtc="2024-12-21T10:47:00Z"/>
        </w:rPr>
      </w:pPr>
      <w:del w:id="1188" w:author="Ben Fels" w:date="2024-12-21T11:47:00Z" w16du:dateUtc="2024-12-21T10:47:00Z">
        <w:r w:rsidRPr="002F4B5A" w:rsidDel="002A4580">
          <w:rPr>
            <w:lang w:val="en-US"/>
            <w:rPrChange w:id="1189" w:author="Ben Fels" w:date="2024-12-21T18:24:00Z" w16du:dateUtc="2024-12-21T17:24:00Z">
              <w:rPr/>
            </w:rPrChange>
          </w:rPr>
          <w:delText xml:space="preserve">Nach </w:delText>
        </w:r>
        <w:r w:rsidRPr="002F4B5A" w:rsidDel="002A4580">
          <w:rPr>
            <w:rFonts w:cs="Arial"/>
            <w:highlight w:val="magenta"/>
            <w:lang w:val="en-US"/>
            <w:rPrChange w:id="1190"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91"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92"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93"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94"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95"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96" w:name="_Toc185697466"/>
        <w:bookmarkStart w:id="1197" w:name="_Toc186791542"/>
        <w:bookmarkStart w:id="1198" w:name="_Toc187929395"/>
        <w:bookmarkEnd w:id="1196"/>
        <w:bookmarkEnd w:id="1197"/>
        <w:bookmarkEnd w:id="1198"/>
      </w:del>
    </w:p>
    <w:p w14:paraId="0FA3FEE0" w14:textId="0404AE21" w:rsidR="003F347A" w:rsidDel="002A4580" w:rsidRDefault="00F74FD5" w:rsidP="00E150E2">
      <w:pPr>
        <w:autoSpaceDE w:val="0"/>
        <w:autoSpaceDN w:val="0"/>
        <w:adjustRightInd w:val="0"/>
        <w:spacing w:after="0"/>
        <w:ind w:left="360"/>
        <w:jc w:val="both"/>
        <w:rPr>
          <w:del w:id="1199" w:author="Ben Fels" w:date="2024-12-21T11:47:00Z" w16du:dateUtc="2024-12-21T10:47:00Z"/>
        </w:rPr>
      </w:pPr>
      <w:del w:id="1200"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201" w:name="_Toc185697467"/>
        <w:bookmarkStart w:id="1202" w:name="_Toc186791543"/>
        <w:bookmarkStart w:id="1203" w:name="_Toc187929396"/>
        <w:bookmarkEnd w:id="1201"/>
        <w:bookmarkEnd w:id="1202"/>
        <w:bookmarkEnd w:id="1203"/>
      </w:del>
    </w:p>
    <w:p w14:paraId="55A6E6F9" w14:textId="42D9A0F9" w:rsidR="00027FDA" w:rsidDel="002A4580" w:rsidRDefault="00027FDA" w:rsidP="00E150E2">
      <w:pPr>
        <w:autoSpaceDE w:val="0"/>
        <w:autoSpaceDN w:val="0"/>
        <w:adjustRightInd w:val="0"/>
        <w:spacing w:after="0"/>
        <w:ind w:left="360"/>
        <w:jc w:val="both"/>
        <w:rPr>
          <w:del w:id="1204" w:author="Ben Fels" w:date="2024-12-21T11:47:00Z" w16du:dateUtc="2024-12-21T10:47:00Z"/>
        </w:rPr>
      </w:pPr>
      <w:del w:id="1205"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206" w:name="_Toc185697468"/>
        <w:bookmarkStart w:id="1207" w:name="_Toc186791544"/>
        <w:bookmarkStart w:id="1208" w:name="_Toc187929397"/>
        <w:bookmarkEnd w:id="1206"/>
        <w:bookmarkEnd w:id="1207"/>
        <w:bookmarkEnd w:id="1208"/>
      </w:del>
    </w:p>
    <w:p w14:paraId="03AD6F39" w14:textId="4864511F" w:rsidR="00E150E2" w:rsidDel="002A4580" w:rsidRDefault="006B0454" w:rsidP="00E150E2">
      <w:pPr>
        <w:autoSpaceDE w:val="0"/>
        <w:autoSpaceDN w:val="0"/>
        <w:adjustRightInd w:val="0"/>
        <w:spacing w:after="0"/>
        <w:ind w:left="360"/>
        <w:jc w:val="both"/>
        <w:rPr>
          <w:del w:id="1209" w:author="Ben Fels" w:date="2024-12-21T11:47:00Z" w16du:dateUtc="2024-12-21T10:47:00Z"/>
        </w:rPr>
      </w:pPr>
      <w:del w:id="1210"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211"/>
        <w:r w:rsidR="002C1227" w:rsidDel="002A4580">
          <w:delText xml:space="preserve">Kontext-Fenster </w:delText>
        </w:r>
        <w:commentRangeEnd w:id="1211"/>
        <w:r w:rsidR="002B52F5" w:rsidDel="002A4580">
          <w:rPr>
            <w:rStyle w:val="Kommentarzeichen"/>
          </w:rPr>
          <w:commentReference w:id="1211"/>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212" w:name="_Toc185697469"/>
        <w:bookmarkStart w:id="1213" w:name="_Toc186791545"/>
        <w:bookmarkStart w:id="1214" w:name="_Toc187929398"/>
        <w:bookmarkEnd w:id="1212"/>
        <w:bookmarkEnd w:id="1213"/>
        <w:bookmarkEnd w:id="1214"/>
      </w:del>
    </w:p>
    <w:p w14:paraId="434B60CC" w14:textId="1E310227" w:rsidR="00CB7B5E" w:rsidDel="002A4580" w:rsidRDefault="000C21AE" w:rsidP="00E150E2">
      <w:pPr>
        <w:autoSpaceDE w:val="0"/>
        <w:autoSpaceDN w:val="0"/>
        <w:adjustRightInd w:val="0"/>
        <w:spacing w:after="0"/>
        <w:ind w:left="360"/>
        <w:jc w:val="both"/>
        <w:rPr>
          <w:del w:id="1215" w:author="Ben Fels" w:date="2024-12-21T11:47:00Z" w16du:dateUtc="2024-12-21T10:47:00Z"/>
        </w:rPr>
      </w:pPr>
      <w:del w:id="1216"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217" w:name="_Toc185697470"/>
        <w:bookmarkStart w:id="1218" w:name="_Toc186791546"/>
        <w:bookmarkStart w:id="1219" w:name="_Toc187929399"/>
        <w:bookmarkEnd w:id="1217"/>
        <w:bookmarkEnd w:id="1218"/>
        <w:bookmarkEnd w:id="1219"/>
      </w:del>
    </w:p>
    <w:p w14:paraId="244D8D59" w14:textId="68D27281" w:rsidR="00B62C78" w:rsidDel="002A4580" w:rsidRDefault="00CB7B5E" w:rsidP="00B62C78">
      <w:pPr>
        <w:autoSpaceDE w:val="0"/>
        <w:autoSpaceDN w:val="0"/>
        <w:adjustRightInd w:val="0"/>
        <w:spacing w:after="0"/>
        <w:ind w:left="360"/>
        <w:jc w:val="both"/>
        <w:rPr>
          <w:del w:id="1220" w:author="Ben Fels" w:date="2024-12-21T11:47:00Z" w16du:dateUtc="2024-12-21T10:47:00Z"/>
        </w:rPr>
      </w:pPr>
      <w:del w:id="1221"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222" w:name="_Toc185697471"/>
        <w:bookmarkStart w:id="1223" w:name="_Toc186791547"/>
        <w:bookmarkStart w:id="1224" w:name="_Toc187929400"/>
        <w:bookmarkEnd w:id="1222"/>
        <w:bookmarkEnd w:id="1223"/>
        <w:bookmarkEnd w:id="1224"/>
      </w:del>
    </w:p>
    <w:p w14:paraId="00088147" w14:textId="59709C11" w:rsidR="0043331A" w:rsidDel="002A4580" w:rsidRDefault="00174375" w:rsidP="00B62C78">
      <w:pPr>
        <w:autoSpaceDE w:val="0"/>
        <w:autoSpaceDN w:val="0"/>
        <w:adjustRightInd w:val="0"/>
        <w:spacing w:after="0"/>
        <w:ind w:left="360"/>
        <w:jc w:val="both"/>
        <w:rPr>
          <w:del w:id="1225" w:author="Ben Fels" w:date="2024-12-21T11:47:00Z" w16du:dateUtc="2024-12-21T10:47:00Z"/>
        </w:rPr>
      </w:pPr>
      <w:del w:id="1226"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27" w:name="_Toc185697472"/>
        <w:bookmarkStart w:id="1228" w:name="_Toc186791548"/>
        <w:bookmarkStart w:id="1229" w:name="_Toc187929401"/>
        <w:bookmarkEnd w:id="1227"/>
        <w:bookmarkEnd w:id="1228"/>
        <w:bookmarkEnd w:id="1229"/>
      </w:del>
    </w:p>
    <w:p w14:paraId="2B4492D6" w14:textId="77847175" w:rsidR="00EF602A" w:rsidDel="002A4580" w:rsidRDefault="00EF602A" w:rsidP="001F7CA5">
      <w:pPr>
        <w:autoSpaceDE w:val="0"/>
        <w:autoSpaceDN w:val="0"/>
        <w:adjustRightInd w:val="0"/>
        <w:spacing w:after="0"/>
        <w:jc w:val="both"/>
        <w:rPr>
          <w:del w:id="1230" w:author="Ben Fels" w:date="2024-12-21T11:48:00Z" w16du:dateUtc="2024-12-21T10:48:00Z"/>
        </w:rPr>
      </w:pPr>
      <w:bookmarkStart w:id="1231" w:name="_Toc185697473"/>
      <w:bookmarkStart w:id="1232" w:name="_Toc186791549"/>
      <w:bookmarkStart w:id="1233" w:name="_Toc187929402"/>
      <w:bookmarkEnd w:id="1231"/>
      <w:bookmarkEnd w:id="1232"/>
      <w:bookmarkEnd w:id="1233"/>
    </w:p>
    <w:p w14:paraId="7765E13A" w14:textId="4D07F36C" w:rsidR="0043331A" w:rsidDel="002A4580" w:rsidRDefault="0043331A" w:rsidP="001F7CA5">
      <w:pPr>
        <w:autoSpaceDE w:val="0"/>
        <w:autoSpaceDN w:val="0"/>
        <w:adjustRightInd w:val="0"/>
        <w:spacing w:after="0"/>
        <w:jc w:val="both"/>
        <w:rPr>
          <w:del w:id="1234" w:author="Ben Fels" w:date="2024-12-21T11:48:00Z" w16du:dateUtc="2024-12-21T10:48:00Z"/>
        </w:rPr>
      </w:pPr>
      <w:del w:id="1235"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236" w:name="_Toc185697474"/>
        <w:bookmarkStart w:id="1237" w:name="_Toc186791550"/>
        <w:bookmarkStart w:id="1238" w:name="_Toc187929403"/>
        <w:bookmarkEnd w:id="1236"/>
        <w:bookmarkEnd w:id="1237"/>
        <w:bookmarkEnd w:id="1238"/>
      </w:del>
    </w:p>
    <w:p w14:paraId="02B7F4D9" w14:textId="0797EA93" w:rsidR="0092531F" w:rsidRPr="0092531F" w:rsidDel="002A4580" w:rsidRDefault="0092531F" w:rsidP="001F7CA5">
      <w:pPr>
        <w:autoSpaceDE w:val="0"/>
        <w:autoSpaceDN w:val="0"/>
        <w:adjustRightInd w:val="0"/>
        <w:spacing w:after="0"/>
        <w:jc w:val="both"/>
        <w:rPr>
          <w:del w:id="1239" w:author="Ben Fels" w:date="2024-12-21T11:48:00Z" w16du:dateUtc="2024-12-21T10:48:00Z"/>
          <w:lang w:val="en-US"/>
        </w:rPr>
      </w:pPr>
      <w:del w:id="1240" w:author="Ben Fels" w:date="2024-12-21T11:48:00Z" w16du:dateUtc="2024-12-21T10:48:00Z">
        <w:r w:rsidRPr="0092531F" w:rsidDel="002A4580">
          <w:rPr>
            <w:lang w:val="en-US"/>
          </w:rPr>
          <w:delText>Temperatur = 0 predictable; Temp =1 more r</w:delText>
        </w:r>
        <w:r w:rsidDel="002A4580">
          <w:rPr>
            <w:lang w:val="en-US"/>
          </w:rPr>
          <w:delText>andom</w:delText>
        </w:r>
        <w:bookmarkStart w:id="1241" w:name="_Toc185697475"/>
        <w:bookmarkStart w:id="1242" w:name="_Toc186791551"/>
        <w:bookmarkStart w:id="1243" w:name="_Toc187929404"/>
        <w:bookmarkEnd w:id="1241"/>
        <w:bookmarkEnd w:id="1242"/>
        <w:bookmarkEnd w:id="1243"/>
      </w:del>
    </w:p>
    <w:p w14:paraId="35A1C4A1" w14:textId="42AF1975" w:rsidR="00690A2C" w:rsidRPr="001F04C6" w:rsidRDefault="00690A2C" w:rsidP="004A5A26">
      <w:pPr>
        <w:pStyle w:val="berschrift1"/>
      </w:pPr>
      <w:bookmarkStart w:id="1244" w:name="_Toc187929405"/>
      <w:r w:rsidRPr="001F04C6">
        <w:t>Ergebnisse</w:t>
      </w:r>
      <w:bookmarkEnd w:id="1244"/>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3F9CA55" w14:textId="29B0D67C" w:rsidR="00200913" w:rsidRDefault="00200913" w:rsidP="000B6E62"/>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E86EDA" w:rsidRDefault="00AC06CA" w:rsidP="000B6E62">
      <w:r w:rsidRPr="00E86EDA">
        <w:t>Er</w:t>
      </w:r>
      <w:r w:rsidR="00E86EDA" w:rsidRPr="00E86EDA">
        <w:t xml:space="preserve">gebnisse nur beschreiben, nicht </w:t>
      </w:r>
      <w:r w:rsidR="00E86EDA">
        <w:t>interpretieren</w:t>
      </w:r>
    </w:p>
    <w:p w14:paraId="76E85420" w14:textId="77777777" w:rsidR="00555261" w:rsidRDefault="00555261" w:rsidP="00555261">
      <w:ins w:id="1245" w:author="Ben Fels" w:date="2024-12-22T12:35:00Z" w16du:dateUtc="2024-12-22T11:35:00Z">
        <w:r>
          <w:t xml:space="preserve">Es wurde sich explizit für die Darstellung in Abhängigkeit der </w:t>
        </w:r>
      </w:ins>
      <w:proofErr w:type="spellStart"/>
      <w:ins w:id="1246" w:author="Ben Fels" w:date="2024-12-22T12:36:00Z" w16du:dateUtc="2024-12-22T11:36:00Z">
        <w:r>
          <w:t>Tokenanzahl</w:t>
        </w:r>
        <w:proofErr w:type="spellEnd"/>
        <w:r>
          <w:t xml:space="preserve"> anstelle der tatsächlichen kosten entschieden, </w:t>
        </w:r>
      </w:ins>
      <w:del w:id="1247" w:author="Ben Fels" w:date="2024-12-22T12:36:00Z" w16du:dateUtc="2024-12-22T11:36:00Z">
        <w:r w:rsidDel="00CB57F4">
          <w:delText xml:space="preserve">Auch wenn die </w:delText>
        </w:r>
      </w:del>
      <w:ins w:id="1248" w:author="Ben Fels" w:date="2024-12-22T12:36:00Z" w16du:dateUtc="2024-12-22T11:36:00Z">
        <w:r>
          <w:t xml:space="preserve">da die </w:t>
        </w:r>
      </w:ins>
      <w:r>
        <w:t xml:space="preserve">Kosten pro Token </w:t>
      </w:r>
      <w:del w:id="1249" w:author="Ben Fels" w:date="2024-12-22T12:36:00Z" w16du:dateUtc="2024-12-22T11:36:00Z">
        <w:r w:rsidDel="005B7EA7">
          <w:delText xml:space="preserve">pro </w:delText>
        </w:r>
      </w:del>
      <w:ins w:id="1250" w:author="Ben Fels" w:date="2024-12-22T12:36:00Z" w16du:dateUtc="2024-12-22T11:36:00Z">
        <w:r>
          <w:t xml:space="preserve">individuell für jedes </w:t>
        </w:r>
      </w:ins>
      <w:r>
        <w:t xml:space="preserve">Modell </w:t>
      </w:r>
      <w:del w:id="1251" w:author="Ben Fels" w:date="2024-12-22T12:36:00Z" w16du:dateUtc="2024-12-22T11:36:00Z">
        <w:r w:rsidDel="005B7EA7">
          <w:delText>abweichen</w:delText>
        </w:r>
      </w:del>
      <w:ins w:id="1252" w:author="Ben Fels" w:date="2024-12-22T12:36:00Z" w16du:dateUtc="2024-12-22T11:36:00Z">
        <w:r>
          <w:t>sind.</w:t>
        </w:r>
      </w:ins>
      <w:del w:id="1253" w:author="Ben Fels" w:date="2024-12-22T12:37:00Z" w16du:dateUtc="2024-12-22T11:37:00Z">
        <w:r w:rsidDel="005B7EA7">
          <w:delText>,</w:delText>
        </w:r>
      </w:del>
      <w:r>
        <w:t xml:space="preserve"> </w:t>
      </w:r>
      <w:del w:id="1254" w:author="Ben Fels" w:date="2024-12-22T12:37:00Z" w16du:dateUtc="2024-12-22T11:37:00Z">
        <w:r w:rsidDel="005B7EA7">
          <w:delText xml:space="preserve">können sie </w:delText>
        </w:r>
      </w:del>
      <w:ins w:id="1255" w:author="Ben Fels" w:date="2024-12-22T12:37:00Z" w16du:dateUtc="2024-12-22T11:37:00Z">
        <w:r>
          <w:t xml:space="preserve">Die </w:t>
        </w:r>
        <w:proofErr w:type="spellStart"/>
        <w:r>
          <w:t>Tokenanzahl</w:t>
        </w:r>
        <w:proofErr w:type="spellEnd"/>
        <w:r>
          <w:t xml:space="preserve"> kann als </w:t>
        </w:r>
      </w:ins>
      <w:del w:id="1256" w:author="Ben Fels" w:date="2024-12-22T12:37:00Z" w16du:dateUtc="2024-12-22T11:37:00Z">
        <w:r w:rsidDel="00C76172">
          <w:delText xml:space="preserve">als </w:delText>
        </w:r>
      </w:del>
      <w:r>
        <w:t xml:space="preserve">Kostentreiber </w:t>
      </w:r>
      <w:del w:id="1257" w:author="Ben Fels" w:date="2024-12-22T12:37:00Z" w16du:dateUtc="2024-12-22T11:37:00Z">
        <w:r w:rsidDel="00AC4F51">
          <w:delText xml:space="preserve">verstanden </w:delText>
        </w:r>
      </w:del>
      <w:ins w:id="1258"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59"/>
      <w:r w:rsidR="00147AB9">
        <w:t>Hauptaussage, Behauptungen, Prämissen und Beziehungen</w:t>
      </w:r>
      <w:commentRangeEnd w:id="1259"/>
      <w:r w:rsidR="00276390">
        <w:rPr>
          <w:rStyle w:val="Kommentarzeichen"/>
        </w:rPr>
        <w:commentReference w:id="1259"/>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38A69ED">
            <wp:extent cx="5579745" cy="4470400"/>
            <wp:effectExtent l="0" t="0" r="1905" b="635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579745" cy="4470400"/>
                    </a:xfrm>
                    <a:prstGeom prst="rect">
                      <a:avLst/>
                    </a:prstGeom>
                  </pic:spPr>
                </pic:pic>
              </a:graphicData>
            </a:graphic>
          </wp:inline>
        </w:drawing>
      </w:r>
    </w:p>
    <w:p w14:paraId="6E7B14BA" w14:textId="5C97823E" w:rsidR="004D5EF0" w:rsidRPr="00E86EDA" w:rsidRDefault="004D5EF0" w:rsidP="000B6E62">
      <w:r>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60" w:author="Ben Fels" w:date="2024-12-21T12:01:00Z" w16du:dateUtc="2024-12-21T11:01:00Z"/>
        </w:rPr>
      </w:pPr>
      <w:ins w:id="1261"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62" w:author="Ben Fels" w:date="2024-12-21T12:01:00Z" w16du:dateUtc="2024-12-21T11:01:00Z"/>
        </w:rPr>
      </w:pPr>
      <w:ins w:id="1263" w:author="Ben Fels" w:date="2024-12-21T12:01:00Z" w16du:dateUtc="2024-12-21T11:01:00Z">
        <w:r w:rsidRPr="0069646E">
          <w:rPr>
            <w:noProof/>
          </w:rPr>
          <w:lastRenderedPageBreak/>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64" w:author="Ben Fels" w:date="2024-12-21T12:01:00Z" w16du:dateUtc="2024-12-21T11:01:00Z"/>
        </w:rPr>
      </w:pPr>
      <w:ins w:id="1265"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66" w:name="_Toc187929406"/>
      <w:r w:rsidRPr="001F04C6">
        <w:t>Diskussion und Handlungsempfehlungen</w:t>
      </w:r>
      <w:bookmarkEnd w:id="1266"/>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lastRenderedPageBreak/>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77777777" w:rsidR="005F1CE4" w:rsidRDefault="005F1CE4" w:rsidP="00517118"/>
    <w:p w14:paraId="2DE04359" w14:textId="1F37957C" w:rsidR="00517118" w:rsidRDefault="00517118" w:rsidP="00256D66">
      <w:r>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Pr="007D5D63" w:rsidRDefault="0067198E" w:rsidP="00256D66">
      <w:r>
        <w:t>Auch wenn es keine bessere Leistung hat</w:t>
      </w:r>
      <w:r w:rsidR="00C00A5C">
        <w:t>, ist es wesentlich leichter umzusetzen, da kein Expertenwissen benötigt wird und damit auch günstiger.</w:t>
      </w:r>
    </w:p>
    <w:p w14:paraId="78113B2D" w14:textId="7543C381" w:rsidR="00E669D3" w:rsidRPr="006167B1" w:rsidRDefault="00E669D3" w:rsidP="00256D66">
      <w:pPr>
        <w:rPr>
          <w:ins w:id="1267" w:author="Ben Fels" w:date="2024-12-21T19:09:00Z" w16du:dateUtc="2024-12-21T18:09:00Z"/>
          <w:b/>
          <w:u w:val="single"/>
        </w:rPr>
      </w:pPr>
      <w:ins w:id="1268" w:author="Ben Fels" w:date="2024-12-21T19:09:00Z" w16du:dateUtc="2024-12-21T18:09:00Z">
        <w:r w:rsidRPr="006167B1">
          <w:rPr>
            <w:b/>
            <w:u w:val="single"/>
          </w:rPr>
          <w:t>Praktischer Mehrwert</w:t>
        </w:r>
      </w:ins>
    </w:p>
    <w:p w14:paraId="4DACF765" w14:textId="77777777" w:rsidR="001B1E51" w:rsidRDefault="009B1E46" w:rsidP="00E669D3">
      <w:pPr>
        <w:jc w:val="both"/>
      </w:pPr>
      <w:r>
        <w:t xml:space="preserve">Die vorliegende Untersuchung gibt </w:t>
      </w:r>
      <w:ins w:id="1269"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 </w:t>
        </w:r>
        <w:r w:rsidR="00E669D3">
          <w:t xml:space="preserve">Prompt Engineering Techniken in diesem Zusammenhang </w:t>
        </w:r>
        <w:r w:rsidR="00E669D3" w:rsidRPr="002B6366">
          <w:t>die besten Ergebnisse liefern</w:t>
        </w:r>
        <w:r w:rsidR="00E669D3">
          <w:t xml:space="preserve">. </w:t>
        </w:r>
        <w:r w:rsidR="00E669D3" w:rsidRPr="000B24F9">
          <w:t xml:space="preserve">Sie </w:t>
        </w:r>
      </w:ins>
      <w:r w:rsidR="001B1E51">
        <w:t xml:space="preserve">trägt damit </w:t>
      </w:r>
      <w:ins w:id="1270"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71"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72" w:author="Ben Fels" w:date="2024-12-21T19:09:00Z" w16du:dateUtc="2024-12-21T18:09:00Z"/>
        </w:rPr>
      </w:pPr>
      <w:ins w:id="1273"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74"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75"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76"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277" w:author="Ben Fels" w:date="2024-12-16T22:07:00Z" w16du:dateUtc="2024-12-16T21:07:00Z"/>
        </w:rPr>
      </w:pPr>
    </w:p>
    <w:p w14:paraId="7B5EC7D0" w14:textId="15AFCE54" w:rsidR="00D5092C" w:rsidRPr="00D5092C" w:rsidRDefault="00D5092C" w:rsidP="00777574">
      <w:pPr>
        <w:rPr>
          <w:b/>
          <w:rPrChange w:id="1278" w:author="Ben Fels" w:date="2024-12-16T22:08:00Z" w16du:dateUtc="2024-12-16T21:08:00Z">
            <w:rPr/>
          </w:rPrChange>
        </w:rPr>
      </w:pPr>
      <w:ins w:id="1279" w:author="Ben Fels" w:date="2024-12-16T22:07:00Z" w16du:dateUtc="2024-12-16T21:07:00Z">
        <w:r w:rsidRPr="00D5092C">
          <w:rPr>
            <w:b/>
            <w:rPrChange w:id="1280" w:author="Ben Fels" w:date="2024-12-16T22:08:00Z" w16du:dateUtc="2024-12-16T21:08:00Z">
              <w:rPr/>
            </w:rPrChange>
          </w:rPr>
          <w:t>Ha</w:t>
        </w:r>
      </w:ins>
      <w:ins w:id="1281" w:author="Ben Fels" w:date="2024-12-16T22:08:00Z" w16du:dateUtc="2024-12-16T21:08:00Z">
        <w:r w:rsidRPr="00D5092C">
          <w:rPr>
            <w:b/>
            <w:rPrChange w:id="1282"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83" w:author="Ben Fels" w:date="2024-12-16T22:09:00Z" w16du:dateUtc="2024-12-16T21:09:00Z"/>
        </w:rPr>
      </w:pPr>
      <w:ins w:id="1284"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85" w:author="Ben Fels" w:date="2024-12-16T22:08:00Z" w16du:dateUtc="2024-12-16T21:08:00Z"/>
        </w:rPr>
      </w:pPr>
      <w:ins w:id="1286"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287" w:author="Ben Fels" w:date="2024-12-17T09:18:00Z" w16du:dateUtc="2024-12-17T08:18:00Z"/>
        </w:rPr>
      </w:pPr>
      <w:ins w:id="1288" w:author="Ben Fels" w:date="2024-12-16T22:09:00Z" w16du:dateUtc="2024-12-16T21:09:00Z">
        <w:r>
          <w:t>Anwendung von Fine-Tuning.</w:t>
        </w:r>
      </w:ins>
    </w:p>
    <w:p w14:paraId="30FF29DF" w14:textId="2A6E8E49" w:rsidR="005755D9" w:rsidRDefault="005755D9">
      <w:pPr>
        <w:pStyle w:val="Listenabsatz"/>
        <w:numPr>
          <w:ilvl w:val="0"/>
          <w:numId w:val="51"/>
        </w:numPr>
        <w:rPr>
          <w:ins w:id="1289" w:author="Ben Fels" w:date="2024-12-21T11:51:00Z" w16du:dateUtc="2024-12-21T10:51:00Z"/>
        </w:rPr>
      </w:pPr>
      <w:ins w:id="1290"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291" w:author="Ben Fels" w:date="2024-12-21T11:51:00Z" w16du:dateUtc="2024-12-21T10:51:00Z">
        <w:r>
          <w:t>Weiterentwicklung</w:t>
        </w:r>
        <w:proofErr w:type="gramEnd"/>
        <w:r>
          <w:t xml:space="preserve"> indem Argumentationsstrukturen in Strukt</w:t>
        </w:r>
        <w:r w:rsidR="00AB38A4">
          <w:t>urdiagrammen aufgeführt werden</w:t>
        </w:r>
      </w:ins>
      <w:ins w:id="1292"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93" w:author="Ben Fels" w:date="2024-12-21T11:53:00Z" w16du:dateUtc="2024-12-21T10:53:00Z"/>
        </w:rPr>
      </w:pPr>
    </w:p>
    <w:p w14:paraId="477E00C6" w14:textId="6C1710C7" w:rsidR="00FD56D1" w:rsidDel="00025B9B" w:rsidRDefault="006C0364" w:rsidP="00CF7AE6">
      <w:pPr>
        <w:pStyle w:val="berschrift1"/>
        <w:rPr>
          <w:del w:id="1294" w:author="Ben Fels" w:date="2024-12-21T11:53:00Z" w16du:dateUtc="2024-12-21T10:53:00Z"/>
        </w:rPr>
      </w:pPr>
      <w:del w:id="1295" w:author="Ben Fels" w:date="2024-12-21T11:53:00Z" w16du:dateUtc="2024-12-21T10:53:00Z">
        <w:r w:rsidRPr="00CF7AE6" w:rsidDel="00025B9B">
          <w:delText>Einleitung</w:delText>
        </w:r>
      </w:del>
    </w:p>
    <w:p w14:paraId="1AE165AD" w14:textId="7D232C11" w:rsidR="004A1650" w:rsidDel="00F34A39" w:rsidRDefault="00E02325" w:rsidP="00E02325">
      <w:pPr>
        <w:rPr>
          <w:del w:id="1296" w:author="Ben Fels" w:date="2024-12-21T11:50:00Z" w16du:dateUtc="2024-12-21T10:50:00Z"/>
        </w:rPr>
      </w:pPr>
      <w:del w:id="1297"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98" w:author="Ben Fels" w:date="2024-12-21T11:53:00Z" w16du:dateUtc="2024-12-21T10:53:00Z"/>
          <w:moveFrom w:id="1299" w:author="Ben Fels" w:date="2024-12-21T11:50:00Z" w16du:dateUtc="2024-12-21T10:50:00Z"/>
        </w:rPr>
      </w:pPr>
      <w:moveFromRangeStart w:id="1300" w:author="Ben Fels" w:date="2024-12-21T11:50:00Z" w:name="move185674234"/>
      <w:moveFrom w:id="1301" w:author="Ben Fels" w:date="2024-12-21T11:50:00Z" w16du:dateUtc="2024-12-21T10:50:00Z">
        <w:del w:id="1302"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303" w:author="Ben Fels" w:date="2024-12-21T11:53:00Z" w16du:dateUtc="2024-12-21T10:53:00Z"/>
          <w:moveFrom w:id="1304" w:author="Ben Fels" w:date="2024-12-21T11:50:00Z" w16du:dateUtc="2024-12-21T10:50:00Z"/>
        </w:rPr>
      </w:pPr>
      <w:moveFrom w:id="1305" w:author="Ben Fels" w:date="2024-12-21T11:50:00Z" w16du:dateUtc="2024-12-21T10:50:00Z">
        <w:del w:id="1306"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307" w:author="Ben Fels" w:date="2024-12-21T11:53:00Z" w16du:dateUtc="2024-12-21T10:53:00Z"/>
          <w:moveFrom w:id="1308" w:author="Ben Fels" w:date="2024-12-21T11:51:00Z" w16du:dateUtc="2024-12-21T10:51:00Z"/>
        </w:rPr>
      </w:pPr>
      <w:moveFromRangeStart w:id="1309" w:author="Ben Fels" w:date="2024-12-21T11:51:00Z" w:name="move185674280"/>
      <w:moveFromRangeEnd w:id="1300"/>
      <w:moveFrom w:id="1310" w:author="Ben Fels" w:date="2024-12-21T11:51:00Z" w16du:dateUtc="2024-12-21T10:51:00Z">
        <w:del w:id="1311"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312" w:author="Ben Fels" w:date="2024-12-21T11:53:00Z" w16du:dateUtc="2024-12-21T10:53:00Z"/>
          <w:moveFrom w:id="1313" w:author="Ben Fels" w:date="2024-12-21T11:51:00Z" w16du:dateUtc="2024-12-21T10:51:00Z"/>
        </w:rPr>
      </w:pPr>
      <w:moveFrom w:id="1314" w:author="Ben Fels" w:date="2024-12-21T11:51:00Z" w16du:dateUtc="2024-12-21T10:51:00Z">
        <w:del w:id="1315"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309"/>
    <w:p w14:paraId="70C0F28B" w14:textId="36D74A7D" w:rsidR="0010647F" w:rsidDel="009C2379" w:rsidRDefault="0010647F" w:rsidP="0010647F">
      <w:pPr>
        <w:rPr>
          <w:del w:id="1316" w:author="Ben Fels" w:date="2024-12-21T11:50:00Z" w16du:dateUtc="2024-12-21T10:50:00Z"/>
        </w:rPr>
      </w:pPr>
      <w:del w:id="1317" w:author="Ben Fels" w:date="2024-12-21T11:50:00Z" w16du:dateUtc="2024-12-21T10:50:00Z">
        <w:r w:rsidDel="009C2379">
          <w:delText xml:space="preserve">Dieser Beriech kann in die Teilaufgaben argument detection und argument stance classification unterschieden werden </w:delText>
        </w:r>
        <w:commentRangeStart w:id="1318"/>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318"/>
        <w:r w:rsidRPr="00C0539F" w:rsidDel="009C2379">
          <w:rPr>
            <w:rStyle w:val="Kommentarzeichen"/>
            <w:highlight w:val="magenta"/>
          </w:rPr>
          <w:commentReference w:id="1318"/>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319" w:author="Ben Fels" w:date="2024-12-21T11:53:00Z" w16du:dateUtc="2024-12-21T10:53:00Z"/>
        </w:rPr>
      </w:pPr>
    </w:p>
    <w:p w14:paraId="04C535D0" w14:textId="125255CA" w:rsidR="00E02325" w:rsidDel="005C0688" w:rsidRDefault="00E02325" w:rsidP="00E02325">
      <w:pPr>
        <w:rPr>
          <w:moveFrom w:id="1320" w:author="Ben Fels" w:date="2024-12-21T11:52:00Z" w16du:dateUtc="2024-12-21T10:52:00Z"/>
        </w:rPr>
      </w:pPr>
      <w:moveFromRangeStart w:id="1321" w:author="Ben Fels" w:date="2024-12-21T11:52:00Z" w:name="move185674394"/>
      <w:moveFrom w:id="1322"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23"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24" w:author="Ben Fels" w:date="2024-12-21T11:52:00Z" w16du:dateUtc="2024-12-21T10:52:00Z"/>
        </w:rPr>
      </w:pPr>
      <w:moveFrom w:id="1325" w:author="Ben Fels" w:date="2024-12-21T11:52:00Z" w16du:dateUtc="2024-12-21T10:52:00Z">
        <w:r w:rsidDel="005C0688">
          <w:t>Ansatz zum automatisieren des Prozesses, zum Überführen von unstrukturierten daten (Text) in strukturierte Argumente.</w:t>
        </w:r>
      </w:moveFrom>
    </w:p>
    <w:moveFromRangeEnd w:id="1321"/>
    <w:p w14:paraId="520E4361" w14:textId="353C4B0E" w:rsidR="0073273D" w:rsidDel="00A35D5E" w:rsidRDefault="0073273D" w:rsidP="00CF7AE6">
      <w:pPr>
        <w:rPr>
          <w:del w:id="1326" w:author="Ben Fels" w:date="2024-12-21T11:53:00Z" w16du:dateUtc="2024-12-21T10:53:00Z"/>
        </w:rPr>
      </w:pPr>
    </w:p>
    <w:p w14:paraId="0206FFF2" w14:textId="6465B599" w:rsidR="00D43596" w:rsidDel="00A35D5E" w:rsidRDefault="00601509" w:rsidP="00CF7AE6">
      <w:pPr>
        <w:rPr>
          <w:moveFrom w:id="1327" w:author="Ben Fels" w:date="2024-12-21T11:53:00Z" w16du:dateUtc="2024-12-21T10:53:00Z"/>
        </w:rPr>
      </w:pPr>
      <w:moveFromRangeStart w:id="1328" w:author="Ben Fels" w:date="2024-12-21T11:53:00Z" w:name="move185674422"/>
      <w:moveFrom w:id="1329"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30" w:author="Ben Fels" w:date="2024-12-21T11:53:00Z" w16du:dateUtc="2024-12-21T10:53:00Z"/>
        </w:rPr>
      </w:pPr>
      <w:moveFrom w:id="1331"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32" w:author="Ben Fels" w:date="2024-12-21T11:53:00Z" w16du:dateUtc="2024-12-21T10:53:00Z"/>
        </w:rPr>
      </w:pPr>
      <w:moveFrom w:id="1333"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34" w:author="Ben Fels" w:date="2024-12-21T11:53:00Z" w16du:dateUtc="2024-12-21T10:53:00Z"/>
        </w:rPr>
      </w:pPr>
      <w:moveFrom w:id="1335" w:author="Ben Fels" w:date="2024-12-21T11:53:00Z" w16du:dateUtc="2024-12-21T10:53:00Z">
        <w:r w:rsidRPr="00664C71" w:rsidDel="00A35D5E">
          <w:rPr>
            <w:rPrChange w:id="1336"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337"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338" w:author="Ben Fels" w:date="2024-12-21T11:53:00Z" w16du:dateUtc="2024-12-21T10:53:00Z"/>
        </w:rPr>
      </w:pPr>
      <w:moveFrom w:id="1339"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40"/>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40"/>
        <w:r w:rsidR="004D5E3E" w:rsidDel="00A35D5E">
          <w:rPr>
            <w:rStyle w:val="Kommentarzeichen"/>
          </w:rPr>
          <w:commentReference w:id="1340"/>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41" w:author="Ben Fels" w:date="2024-12-21T11:53:00Z" w16du:dateUtc="2024-12-21T10:53:00Z"/>
        </w:rPr>
      </w:pPr>
      <w:moveFrom w:id="1342"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43" w:author="Ben Fels" w:date="2024-12-21T11:53:00Z" w16du:dateUtc="2024-12-21T10:53:00Z"/>
          <w:rPrChange w:id="1344" w:author="Ben Fels" w:date="2024-12-21T18:08:00Z" w16du:dateUtc="2024-12-21T17:08:00Z">
            <w:rPr>
              <w:moveFrom w:id="1345" w:author="Ben Fels" w:date="2024-12-21T11:53:00Z" w16du:dateUtc="2024-12-21T10:53:00Z"/>
              <w:lang w:val="en-US"/>
            </w:rPr>
          </w:rPrChange>
        </w:rPr>
      </w:pPr>
      <w:moveFrom w:id="1346" w:author="Ben Fels" w:date="2024-12-21T11:53:00Z" w16du:dateUtc="2024-12-21T10:53:00Z">
        <w:r w:rsidRPr="00664C71" w:rsidDel="00A35D5E">
          <w:rPr>
            <w:rPrChange w:id="1347" w:author="Ben Fels" w:date="2024-12-21T18:08:00Z" w16du:dateUtc="2024-12-21T17:08:00Z">
              <w:rPr>
                <w:lang w:val="en-US"/>
              </w:rPr>
            </w:rPrChange>
          </w:rPr>
          <w:t>N-Shot Learning als Transfer Learning</w:t>
        </w:r>
        <w:r w:rsidR="009743F5" w:rsidRPr="00664C71" w:rsidDel="00A35D5E">
          <w:rPr>
            <w:rPrChange w:id="1348"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49" w:author="Ben Fels" w:date="2024-12-21T11:53:00Z" w16du:dateUtc="2024-12-21T10:53:00Z"/>
        </w:rPr>
      </w:pPr>
      <w:moveFrom w:id="1350"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51" w:author="Ben Fels" w:date="2024-12-21T11:53:00Z" w16du:dateUtc="2024-12-21T10:53:00Z"/>
        </w:rPr>
      </w:pPr>
      <w:moveFrom w:id="1352"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53" w:author="Ben Fels" w:date="2024-12-21T11:53:00Z" w16du:dateUtc="2024-12-21T10:53:00Z"/>
        </w:rPr>
      </w:pPr>
      <w:moveFrom w:id="1354"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55" w:author="Ben Fels" w:date="2024-12-21T11:53:00Z" w16du:dateUtc="2024-12-21T10:53:00Z"/>
        </w:rPr>
      </w:pPr>
      <w:moveFrom w:id="1356"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57" w:author="Ben Fels" w:date="2024-12-21T11:53:00Z" w16du:dateUtc="2024-12-21T10:53:00Z"/>
        </w:rPr>
      </w:pPr>
      <w:moveFrom w:id="1358"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59" w:author="Ben Fels" w:date="2024-12-21T11:53:00Z" w16du:dateUtc="2024-12-21T10:53:00Z"/>
        </w:rPr>
      </w:pPr>
      <w:moveFrom w:id="1360"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61" w:author="Ben Fels" w:date="2024-12-21T11:53:00Z" w16du:dateUtc="2024-12-21T10:53:00Z"/>
        </w:rPr>
      </w:pPr>
      <w:moveFrom w:id="1362"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28"/>
    <w:p w14:paraId="01CF3AF4" w14:textId="089EEC34" w:rsidR="00EF199B" w:rsidDel="004328D8" w:rsidRDefault="00EF199B" w:rsidP="00CF7AE6">
      <w:pPr>
        <w:rPr>
          <w:del w:id="1363" w:author="Ben Fels" w:date="2024-12-21T12:02:00Z" w16du:dateUtc="2024-12-21T11:02:00Z"/>
        </w:rPr>
      </w:pPr>
    </w:p>
    <w:p w14:paraId="53AA7E0C" w14:textId="53D83618" w:rsidR="00664378" w:rsidDel="00025B9B" w:rsidRDefault="00A2162F" w:rsidP="00A2162F">
      <w:pPr>
        <w:pStyle w:val="berschrift1"/>
        <w:rPr>
          <w:del w:id="1364" w:author="Ben Fels" w:date="2024-12-21T11:53:00Z" w16du:dateUtc="2024-12-21T10:53:00Z"/>
        </w:rPr>
      </w:pPr>
      <w:del w:id="1365"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66" w:author="Ben Fels" w:date="2024-12-21T12:02:00Z" w16du:dateUtc="2024-12-21T11:02:00Z"/>
          <w:rFonts w:ascii="IBMPlexSans-Regular" w:hAnsi="IBMPlexSans-Regular" w:cs="IBMPlexSans-Regular"/>
          <w:sz w:val="28"/>
          <w:szCs w:val="28"/>
          <w:highlight w:val="cyan"/>
          <w:rPrChange w:id="1367" w:author="Ben Fels" w:date="2024-12-21T11:53:00Z" w16du:dateUtc="2024-12-21T10:53:00Z">
            <w:rPr>
              <w:del w:id="1368" w:author="Ben Fels" w:date="2024-12-21T12:02:00Z" w16du:dateUtc="2024-12-21T11:02:00Z"/>
              <w:highlight w:val="cyan"/>
            </w:rPr>
          </w:rPrChange>
        </w:rPr>
        <w:pPrChange w:id="1369" w:author="Ben Fels" w:date="2024-12-21T11:53:00Z" w16du:dateUtc="2024-12-21T10:53:00Z">
          <w:pPr>
            <w:autoSpaceDE w:val="0"/>
            <w:autoSpaceDN w:val="0"/>
            <w:adjustRightInd w:val="0"/>
            <w:spacing w:after="0" w:line="240" w:lineRule="auto"/>
          </w:pPr>
        </w:pPrChange>
      </w:pPr>
      <w:del w:id="1370" w:author="Ben Fels" w:date="2024-12-21T11:53:00Z" w16du:dateUtc="2024-12-21T10:53:00Z">
        <w:r w:rsidRPr="00025B9B" w:rsidDel="00025B9B">
          <w:rPr>
            <w:rFonts w:ascii="IBMPlexSans-Regular" w:hAnsi="IBMPlexSans-Regular" w:cs="IBMPlexSans-Regular"/>
            <w:sz w:val="28"/>
            <w:szCs w:val="28"/>
            <w:highlight w:val="cyan"/>
            <w:rPrChange w:id="1371"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72" w:author="Ben Fels" w:date="2024-12-21T11:54:00Z" w16du:dateUtc="2024-12-21T10:54:00Z"/>
        </w:rPr>
      </w:pPr>
    </w:p>
    <w:p w14:paraId="0F32B505" w14:textId="5A459F10" w:rsidR="00047A7E" w:rsidDel="004328D8" w:rsidRDefault="00047A7E" w:rsidP="00CF7AE6">
      <w:pPr>
        <w:rPr>
          <w:del w:id="1373" w:author="Ben Fels" w:date="2024-12-21T12:02:00Z" w16du:dateUtc="2024-12-21T11:02:00Z"/>
          <w:moveFrom w:id="1374" w:author="Ben Fels" w:date="2024-12-21T11:53:00Z" w16du:dateUtc="2024-12-21T10:53:00Z"/>
        </w:rPr>
      </w:pPr>
      <w:moveFromRangeStart w:id="1375" w:author="Ben Fels" w:date="2024-12-21T11:53:00Z" w:name="move185674449"/>
      <w:moveFrom w:id="1376" w:author="Ben Fels" w:date="2024-12-21T11:53:00Z" w16du:dateUtc="2024-12-21T10:53:00Z">
        <w:del w:id="1377"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75"/>
    <w:p w14:paraId="12026CA5" w14:textId="34868899" w:rsidR="00DE7EA5" w:rsidDel="0067136C" w:rsidRDefault="00DE7EA5" w:rsidP="00CF7AE6">
      <w:pPr>
        <w:rPr>
          <w:del w:id="1378" w:author="Ben Fels" w:date="2024-12-21T11:54:00Z" w16du:dateUtc="2024-12-21T10:54:00Z"/>
        </w:rPr>
      </w:pPr>
    </w:p>
    <w:p w14:paraId="4867E893" w14:textId="044F5E10" w:rsidR="003305CA" w:rsidDel="00025B9B" w:rsidRDefault="00771845" w:rsidP="00CF7AE6">
      <w:pPr>
        <w:rPr>
          <w:del w:id="1379" w:author="Ben Fels" w:date="2024-12-21T11:54:00Z" w16du:dateUtc="2024-12-21T10:54:00Z"/>
        </w:rPr>
      </w:pPr>
      <w:del w:id="1380"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81" w:author="Ben Fels" w:date="2024-12-21T11:56:00Z" w16du:dateUtc="2024-12-21T10:56:00Z"/>
        </w:rPr>
      </w:pPr>
      <w:del w:id="1382" w:author="Ben Fels" w:date="2024-12-21T11:56:00Z" w16du:dateUtc="2024-12-21T10:56:00Z">
        <w:r w:rsidRPr="001666F8" w:rsidDel="002C461A">
          <w:delText>Allgemein</w:delText>
        </w:r>
      </w:del>
    </w:p>
    <w:p w14:paraId="5401044D" w14:textId="4086AC4F" w:rsidR="00BF3432" w:rsidDel="002C461A" w:rsidRDefault="00BF3432" w:rsidP="00BF3432">
      <w:pPr>
        <w:rPr>
          <w:del w:id="1383" w:author="Ben Fels" w:date="2024-12-21T11:56:00Z" w16du:dateUtc="2024-12-21T10:56:00Z"/>
          <w:moveFrom w:id="1384" w:author="Ben Fels" w:date="2024-12-21T11:55:00Z" w16du:dateUtc="2024-12-21T10:55:00Z"/>
        </w:rPr>
      </w:pPr>
      <w:moveFromRangeStart w:id="1385" w:author="Ben Fels" w:date="2024-12-21T11:55:00Z" w:name="move185674546"/>
      <w:moveFrom w:id="1386" w:author="Ben Fels" w:date="2024-12-21T11:55:00Z" w16du:dateUtc="2024-12-21T10:55:00Z">
        <w:del w:id="1387"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88" w:author="Ben Fels" w:date="2024-12-21T11:56:00Z" w16du:dateUtc="2024-12-21T10:56:00Z"/>
          <w:moveFrom w:id="1389" w:author="Ben Fels" w:date="2024-12-21T11:55:00Z" w16du:dateUtc="2024-12-21T10:55:00Z"/>
        </w:rPr>
      </w:pPr>
      <w:moveFrom w:id="1390" w:author="Ben Fels" w:date="2024-12-21T11:55:00Z" w16du:dateUtc="2024-12-21T10:55:00Z">
        <w:del w:id="1391"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92" w:author="Ben Fels" w:date="2024-12-21T11:56:00Z" w16du:dateUtc="2024-12-21T10:56:00Z"/>
          <w:moveFrom w:id="1393" w:author="Ben Fels" w:date="2024-12-21T11:56:00Z" w16du:dateUtc="2024-12-21T10:56:00Z"/>
        </w:rPr>
      </w:pPr>
      <w:moveFromRangeStart w:id="1394" w:author="Ben Fels" w:date="2024-12-21T11:56:00Z" w:name="move185674583"/>
      <w:moveFromRangeEnd w:id="1385"/>
      <w:moveFrom w:id="1395" w:author="Ben Fels" w:date="2024-12-21T11:56:00Z" w16du:dateUtc="2024-12-21T10:56:00Z">
        <w:del w:id="1396"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97" w:author="Ben Fels" w:date="2024-12-21T11:56:00Z" w16du:dateUtc="2024-12-21T10:56:00Z"/>
          <w:moveFrom w:id="1398" w:author="Ben Fels" w:date="2024-12-21T11:56:00Z" w16du:dateUtc="2024-12-21T10:56:00Z"/>
          <w:rFonts w:cs="Arial"/>
        </w:rPr>
      </w:pPr>
      <w:moveFrom w:id="1399" w:author="Ben Fels" w:date="2024-12-21T11:56:00Z" w16du:dateUtc="2024-12-21T10:56:00Z">
        <w:del w:id="1400"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401" w:author="Ben Fels" w:date="2024-12-21T11:56:00Z" w16du:dateUtc="2024-12-21T10:56:00Z"/>
          <w:moveFrom w:id="1402" w:author="Ben Fels" w:date="2024-12-21T11:56:00Z" w16du:dateUtc="2024-12-21T10:56:00Z"/>
          <w:rFonts w:cs="Arial"/>
        </w:rPr>
      </w:pPr>
      <w:moveFrom w:id="1403" w:author="Ben Fels" w:date="2024-12-21T11:56:00Z" w16du:dateUtc="2024-12-21T10:56:00Z">
        <w:del w:id="1404"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405" w:author="Ben Fels" w:date="2024-12-21T11:56:00Z" w16du:dateUtc="2024-12-21T10:56:00Z"/>
          <w:moveFrom w:id="1406" w:author="Ben Fels" w:date="2024-12-21T11:56:00Z" w16du:dateUtc="2024-12-21T10:56:00Z"/>
          <w:rFonts w:cs="Arial"/>
        </w:rPr>
      </w:pPr>
      <w:moveFrom w:id="1407" w:author="Ben Fels" w:date="2024-12-21T11:56:00Z" w16du:dateUtc="2024-12-21T10:56:00Z">
        <w:del w:id="1408"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94"/>
    <w:p w14:paraId="5B564796" w14:textId="465597FD" w:rsidR="00686B86" w:rsidDel="002C461A" w:rsidRDefault="00686B86" w:rsidP="00686B86">
      <w:pPr>
        <w:rPr>
          <w:del w:id="1409" w:author="Ben Fels" w:date="2024-12-21T11:56:00Z" w16du:dateUtc="2024-12-21T10:56:00Z"/>
        </w:rPr>
      </w:pPr>
    </w:p>
    <w:p w14:paraId="18052B06" w14:textId="33198D74" w:rsidR="00686B86" w:rsidDel="002C461A" w:rsidRDefault="00686B86" w:rsidP="00686B86">
      <w:pPr>
        <w:rPr>
          <w:del w:id="1410" w:author="Ben Fels" w:date="2024-12-21T11:56:00Z" w16du:dateUtc="2024-12-21T10:56:00Z"/>
        </w:rPr>
      </w:pPr>
      <w:del w:id="1411"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412" w:author="Ben Fels" w:date="2024-12-21T11:56:00Z" w16du:dateUtc="2024-12-21T10:56:00Z"/>
        </w:rPr>
      </w:pPr>
      <w:del w:id="1413"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414" w:author="Ben Fels" w:date="2024-12-21T11:57:00Z" w16du:dateUtc="2024-12-21T10:57:00Z"/>
        </w:rPr>
      </w:pPr>
    </w:p>
    <w:p w14:paraId="324D522D" w14:textId="31602989" w:rsidR="00686B86" w:rsidRPr="00C34F32" w:rsidDel="002C461A" w:rsidRDefault="00686B86" w:rsidP="00EE19A3">
      <w:pPr>
        <w:jc w:val="both"/>
        <w:rPr>
          <w:del w:id="1415" w:author="Ben Fels" w:date="2024-12-21T11:57:00Z" w16du:dateUtc="2024-12-21T10:57:00Z"/>
          <w:rFonts w:cs="Arial"/>
        </w:rPr>
      </w:pPr>
    </w:p>
    <w:p w14:paraId="2F195DD5" w14:textId="30D9BD78" w:rsidR="00462225" w:rsidRPr="00E02FED" w:rsidDel="002C461A" w:rsidRDefault="00462225" w:rsidP="00842EB0">
      <w:pPr>
        <w:pStyle w:val="berschrift2"/>
        <w:rPr>
          <w:del w:id="1416" w:author="Ben Fels" w:date="2024-12-21T11:57:00Z" w16du:dateUtc="2024-12-21T10:57:00Z"/>
        </w:rPr>
      </w:pPr>
      <w:del w:id="1417" w:author="Ben Fels" w:date="2024-12-21T11:57:00Z" w16du:dateUtc="2024-12-21T10:57:00Z">
        <w:r w:rsidRPr="00E02FED" w:rsidDel="002C461A">
          <w:delText>Transfer-Learning</w:delText>
        </w:r>
      </w:del>
    </w:p>
    <w:p w14:paraId="7B3170FE" w14:textId="53EDD3DE" w:rsidR="00462225" w:rsidDel="004328D8" w:rsidRDefault="00462225" w:rsidP="00462225">
      <w:pPr>
        <w:rPr>
          <w:del w:id="1418" w:author="Ben Fels" w:date="2024-12-21T11:57:00Z" w16du:dateUtc="2024-12-21T10:57:00Z"/>
        </w:rPr>
      </w:pPr>
      <w:del w:id="1419"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420" w:author="Ben Fels" w:date="2024-12-21T11:57:00Z" w16du:dateUtc="2024-12-21T10:57:00Z"/>
        </w:rPr>
      </w:pPr>
      <w:del w:id="1421"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422" w:author="Ben Fels" w:date="2024-12-21T11:57:00Z" w16du:dateUtc="2024-12-21T10:57:00Z"/>
          <w:rFonts w:cs="Arial"/>
        </w:rPr>
      </w:pPr>
      <w:del w:id="1423"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24" w:author="Ben Fels" w:date="2024-12-21T11:57:00Z" w16du:dateUtc="2024-12-21T10:57:00Z"/>
          <w:rFonts w:cs="Arial"/>
        </w:rPr>
      </w:pPr>
      <w:del w:id="1425"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26" w:author="Ben Fels" w:date="2024-12-21T11:57:00Z" w16du:dateUtc="2024-12-21T10:57:00Z"/>
          <w:rFonts w:cs="Arial"/>
        </w:rPr>
      </w:pPr>
      <w:del w:id="1427"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28" w:author="Ben Fels" w:date="2024-12-21T11:57:00Z" w16du:dateUtc="2024-12-21T10:57:00Z"/>
          <w:rFonts w:cs="Arial"/>
        </w:rPr>
      </w:pPr>
      <w:del w:id="1429"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30" w:author="Ben Fels" w:date="2024-12-21T11:58:00Z" w16du:dateUtc="2024-12-21T10:58:00Z"/>
        </w:rPr>
      </w:pPr>
      <w:del w:id="1431" w:author="Ben Fels" w:date="2024-12-21T11:58:00Z" w16du:dateUtc="2024-12-21T10:58:00Z">
        <w:r w:rsidRPr="00E06605" w:rsidDel="00E139BF">
          <w:delText>Infos zu LLMs</w:delText>
        </w:r>
      </w:del>
    </w:p>
    <w:p w14:paraId="7ECA3916" w14:textId="0D927DE4" w:rsidR="001240B0" w:rsidDel="00E139BF" w:rsidRDefault="001240B0" w:rsidP="001240B0">
      <w:pPr>
        <w:rPr>
          <w:del w:id="1432" w:author="Ben Fels" w:date="2024-12-21T11:58:00Z" w16du:dateUtc="2024-12-21T10:58:00Z"/>
          <w:rFonts w:cs="Arial"/>
        </w:rPr>
      </w:pPr>
      <w:del w:id="1433"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34" w:author="Ben Fels" w:date="2024-12-21T11:58:00Z" w16du:dateUtc="2024-12-21T10:58:00Z"/>
          <w:rFonts w:cs="Arial"/>
        </w:rPr>
      </w:pPr>
      <w:del w:id="1435"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436" w:author="Ben Fels" w:date="2024-12-21T11:58:00Z" w16du:dateUtc="2024-12-21T10:58:00Z"/>
          <w:rFonts w:cs="Arial"/>
        </w:rPr>
      </w:pPr>
      <w:del w:id="1437"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438" w:author="Ben Fels" w:date="2024-12-21T11:58:00Z" w16du:dateUtc="2024-12-21T10:58:00Z"/>
          <w:rFonts w:cs="Arial"/>
        </w:rPr>
      </w:pPr>
      <w:del w:id="1439" w:author="Ben Fels" w:date="2024-12-21T11:58:00Z" w16du:dateUtc="2024-12-21T10:58:00Z">
        <w:r w:rsidRPr="00664C71" w:rsidDel="00E139BF">
          <w:rPr>
            <w:rFonts w:cs="Arial"/>
            <w:rPrChange w:id="1440"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41"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42" w:author="Ben Fels" w:date="2024-12-21T11:58:00Z" w16du:dateUtc="2024-12-21T10:58:00Z"/>
        </w:rPr>
      </w:pPr>
      <w:del w:id="1443"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44" w:author="Ben Fels" w:date="2024-12-21T11:58:00Z" w16du:dateUtc="2024-12-21T10:58:00Z"/>
        </w:rPr>
      </w:pPr>
      <w:del w:id="1445"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46" w:author="Ben Fels" w:date="2024-12-21T11:58:00Z" w16du:dateUtc="2024-12-21T10:58:00Z"/>
          <w:rFonts w:cs="Arial"/>
        </w:rPr>
      </w:pPr>
    </w:p>
    <w:p w14:paraId="33755613" w14:textId="264AAA4B" w:rsidR="00255FC0" w:rsidDel="001A4072" w:rsidRDefault="00C00FA0" w:rsidP="00842EB0">
      <w:pPr>
        <w:pStyle w:val="berschrift2"/>
        <w:rPr>
          <w:del w:id="1447" w:author="Ben Fels" w:date="2024-12-16T22:10:00Z" w16du:dateUtc="2024-12-16T21:10:00Z"/>
        </w:rPr>
      </w:pPr>
      <w:del w:id="144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49" w:author="Ben Fels" w:date="2024-12-16T22:10:00Z" w16du:dateUtc="2024-12-16T21:10:00Z"/>
        </w:rPr>
      </w:pPr>
    </w:p>
    <w:p w14:paraId="4FDD2C86" w14:textId="38FBBB02" w:rsidR="00AC483F" w:rsidRPr="00911C80" w:rsidDel="001A4072" w:rsidRDefault="00255FC0" w:rsidP="00AC483F">
      <w:pPr>
        <w:pStyle w:val="berschrift3"/>
        <w:rPr>
          <w:del w:id="1450" w:author="Ben Fels" w:date="2024-12-16T22:10:00Z" w16du:dateUtc="2024-12-16T21:10:00Z"/>
          <w:rPrChange w:id="1451" w:author="Ben Fels" w:date="2024-12-17T07:55:00Z" w16du:dateUtc="2024-12-17T06:55:00Z">
            <w:rPr>
              <w:del w:id="1452" w:author="Ben Fels" w:date="2024-12-16T22:10:00Z" w16du:dateUtc="2024-12-16T21:10:00Z"/>
              <w:lang w:val="en-US"/>
            </w:rPr>
          </w:rPrChange>
        </w:rPr>
      </w:pPr>
      <w:del w:id="1453" w:author="Ben Fels" w:date="2024-12-16T22:10:00Z" w16du:dateUtc="2024-12-16T21:10:00Z">
        <w:r w:rsidRPr="00911C80" w:rsidDel="001A4072">
          <w:rPr>
            <w:rPrChange w:id="1454"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55" w:author="Ben Fels" w:date="2024-12-16T22:10:00Z" w16du:dateUtc="2024-12-16T21:10:00Z"/>
          <w:b/>
          <w:bCs/>
          <w:highlight w:val="cyan"/>
        </w:rPr>
      </w:pPr>
      <w:del w:id="1456"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57"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58" w:author="Ben Fels" w:date="2024-12-16T22:10:00Z" w16du:dateUtc="2024-12-16T21:10:00Z"/>
          <w:b/>
          <w:bCs/>
        </w:rPr>
      </w:pPr>
      <w:del w:id="1459"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60" w:author="Ben Fels" w:date="2024-12-16T22:10:00Z" w16du:dateUtc="2024-12-16T21:10:00Z"/>
          <w:b/>
          <w:bCs/>
        </w:rPr>
      </w:pPr>
      <w:del w:id="1461" w:author="Ben Fels" w:date="2024-12-16T22:10:00Z" w16du:dateUtc="2024-12-16T21:10:00Z">
        <w:r w:rsidDel="001A4072">
          <w:delText>Systematische Auswahl der Beispiele</w:delText>
        </w:r>
      </w:del>
    </w:p>
    <w:p w14:paraId="539EFA06" w14:textId="0FCB8C48" w:rsidR="00A778C3" w:rsidDel="001A4072" w:rsidRDefault="004E5B9A" w:rsidP="00A778C3">
      <w:pPr>
        <w:rPr>
          <w:del w:id="1462" w:author="Ben Fels" w:date="2024-12-16T22:10:00Z" w16du:dateUtc="2024-12-16T21:10:00Z"/>
          <w:bCs/>
        </w:rPr>
      </w:pPr>
      <w:del w:id="1463"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64" w:author="Ben Fels" w:date="2024-12-16T22:10:00Z" w16du:dateUtc="2024-12-16T21:10:00Z"/>
          <w:bCs/>
          <w:i/>
          <w:rPrChange w:id="1465" w:author="Ben Fels" w:date="2024-12-17T07:55:00Z" w16du:dateUtc="2024-12-17T06:55:00Z">
            <w:rPr>
              <w:del w:id="1466" w:author="Ben Fels" w:date="2024-12-16T22:10:00Z" w16du:dateUtc="2024-12-16T21:10:00Z"/>
              <w:bCs/>
              <w:i/>
              <w:lang w:val="en-US"/>
            </w:rPr>
          </w:rPrChange>
        </w:rPr>
      </w:pPr>
      <w:del w:id="1467" w:author="Ben Fels" w:date="2024-12-16T22:10:00Z" w16du:dateUtc="2024-12-16T21:10:00Z">
        <w:r w:rsidRPr="00911C80" w:rsidDel="001A4072">
          <w:rPr>
            <w:bCs/>
            <w:i/>
            <w:rPrChange w:id="1468"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69"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70" w:author="Ben Fels" w:date="2024-12-17T07:55:00Z" w16du:dateUtc="2024-12-17T06:55:00Z">
              <w:rPr>
                <w:lang w:val="en-US"/>
              </w:rPr>
            </w:rPrChange>
          </w:rPr>
          <w:delText xml:space="preserve"> </w:delText>
        </w:r>
        <w:r w:rsidR="000D17B5" w:rsidRPr="00911C80" w:rsidDel="001A4072">
          <w:rPr>
            <w:bCs/>
            <w:i/>
            <w:rPrChange w:id="1471"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72"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73" w:author="Ben Fels" w:date="2024-12-17T07:55:00Z" w16du:dateUtc="2024-12-17T06:55:00Z">
              <w:rPr>
                <w:bCs/>
                <w:i/>
                <w:highlight w:val="magenta"/>
                <w:lang w:val="en-US"/>
              </w:rPr>
            </w:rPrChange>
          </w:rPr>
          <w:delText>.</w:delText>
        </w:r>
        <w:r w:rsidR="000A38CD" w:rsidRPr="00911C80" w:rsidDel="001A4072">
          <w:rPr>
            <w:bCs/>
            <w:i/>
            <w:highlight w:val="magenta"/>
            <w:rPrChange w:id="1474"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75"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7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7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7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7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8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8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8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8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8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8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8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87"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88"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89" w:author="Ben Fels" w:date="2024-12-16T22:10:00Z" w16du:dateUtc="2024-12-16T21:10:00Z"/>
          <w:bCs/>
          <w:i/>
        </w:rPr>
      </w:pPr>
      <w:del w:id="1490" w:author="Ben Fels" w:date="2024-12-16T22:10:00Z" w16du:dateUtc="2024-12-16T21:10:00Z">
        <w:r w:rsidRPr="00911C80" w:rsidDel="001A4072">
          <w:rPr>
            <w:bCs/>
            <w:i/>
            <w:rPrChange w:id="1491"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92"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93"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9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9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9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9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9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9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50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50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50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50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50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505"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506" w:author="Ben Fels" w:date="2024-12-16T22:10:00Z" w16du:dateUtc="2024-12-16T21:10:00Z"/>
          <w:bCs/>
          <w:i/>
        </w:rPr>
      </w:pPr>
    </w:p>
    <w:p w14:paraId="7DA1CF74" w14:textId="7C7BD9CA" w:rsidR="004E5B9A" w:rsidRPr="00A778C3" w:rsidDel="00FD62B3" w:rsidRDefault="004E5B9A" w:rsidP="00A778C3">
      <w:pPr>
        <w:rPr>
          <w:del w:id="1507" w:author="Ben Fels" w:date="2024-12-16T22:03:00Z" w16du:dateUtc="2024-12-16T21:03:00Z"/>
          <w:b/>
          <w:bCs/>
        </w:rPr>
      </w:pPr>
    </w:p>
    <w:p w14:paraId="497239B9" w14:textId="650C5E81" w:rsidR="00AC483F" w:rsidRPr="004E5B9A" w:rsidDel="001A4072" w:rsidRDefault="00255FC0" w:rsidP="00AC483F">
      <w:pPr>
        <w:pStyle w:val="berschrift3"/>
        <w:rPr>
          <w:del w:id="1508" w:author="Ben Fels" w:date="2024-12-16T22:10:00Z" w16du:dateUtc="2024-12-16T21:10:00Z"/>
        </w:rPr>
      </w:pPr>
      <w:del w:id="1509"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510" w:author="Ben Fels" w:date="2024-12-16T22:10:00Z" w16du:dateUtc="2024-12-16T21:10:00Z"/>
          <w:b/>
          <w:bCs/>
          <w:highlight w:val="cyan"/>
        </w:rPr>
      </w:pPr>
      <w:del w:id="1511"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512" w:author="Ben Fels" w:date="2024-12-16T22:10:00Z" w16du:dateUtc="2024-12-16T21:10:00Z"/>
        </w:rPr>
      </w:pPr>
      <w:del w:id="1513"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514" w:author="Ben Fels" w:date="2024-12-16T22:10:00Z" w16du:dateUtc="2024-12-16T21:10:00Z"/>
          <w:b/>
          <w:bCs/>
          <w:highlight w:val="cyan"/>
        </w:rPr>
      </w:pPr>
      <w:del w:id="1515"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516" w:author="Ben Fels" w:date="2024-12-16T22:10:00Z" w16du:dateUtc="2024-12-16T21:10:00Z"/>
          <w:bCs/>
        </w:rPr>
      </w:pPr>
      <w:del w:id="1517"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518" w:author="Ben Fels" w:date="2024-12-16T22:10:00Z" w16du:dateUtc="2024-12-16T21:10:00Z"/>
        </w:rPr>
      </w:pPr>
    </w:p>
    <w:p w14:paraId="4876537E" w14:textId="327E737A" w:rsidR="001B50DB" w:rsidRPr="001B50DB" w:rsidDel="001A4072" w:rsidRDefault="001B50DB" w:rsidP="00CF7AE6">
      <w:pPr>
        <w:rPr>
          <w:del w:id="1519" w:author="Ben Fels" w:date="2024-12-16T22:10:00Z" w16du:dateUtc="2024-12-16T21:10:00Z"/>
          <w:i/>
        </w:rPr>
      </w:pPr>
      <w:del w:id="1520"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521" w:author="Ben Fels" w:date="2024-12-16T22:03:00Z" w16du:dateUtc="2024-12-16T21:03:00Z"/>
        </w:rPr>
      </w:pPr>
    </w:p>
    <w:p w14:paraId="3CEABA39" w14:textId="0E38070F" w:rsidR="00047C35" w:rsidRPr="001B50DB" w:rsidDel="00FD62B3" w:rsidRDefault="00047C35" w:rsidP="00842EB0">
      <w:pPr>
        <w:pStyle w:val="berschrift2"/>
        <w:rPr>
          <w:del w:id="1522" w:author="Ben Fels" w:date="2024-12-16T22:03:00Z" w16du:dateUtc="2024-12-16T21:03:00Z"/>
        </w:rPr>
      </w:pPr>
      <w:del w:id="1523"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24" w:author="Ben Fels" w:date="2024-12-16T22:03:00Z" w16du:dateUtc="2024-12-16T21:03:00Z"/>
        </w:rPr>
      </w:pPr>
      <w:del w:id="1525"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26" w:author="Ben Fels" w:date="2024-12-16T22:03:00Z" w16du:dateUtc="2024-12-16T21:03:00Z"/>
        </w:rPr>
      </w:pPr>
      <w:del w:id="1527"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28" w:author="Ben Fels" w:date="2024-12-16T22:10:00Z" w16du:dateUtc="2024-12-16T21:10:00Z"/>
        </w:rPr>
      </w:pPr>
      <w:del w:id="1529"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30" w:author="Ben Fels" w:date="2024-12-21T12:00:00Z" w16du:dateUtc="2024-12-21T11:00:00Z"/>
        </w:rPr>
      </w:pPr>
    </w:p>
    <w:p w14:paraId="3B60CFA7" w14:textId="7F0B0648" w:rsidR="005241CB" w:rsidRPr="00E02FED" w:rsidDel="004328D8" w:rsidRDefault="005241CB" w:rsidP="00842EB0">
      <w:pPr>
        <w:pStyle w:val="berschrift2"/>
        <w:rPr>
          <w:del w:id="1531" w:author="Ben Fels" w:date="2024-12-21T12:00:00Z" w16du:dateUtc="2024-12-21T11:00:00Z"/>
        </w:rPr>
      </w:pPr>
      <w:del w:id="1532"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33" w:author="Ben Fels" w:date="2024-12-21T12:02:00Z" w16du:dateUtc="2024-12-21T11:02:00Z"/>
          <w:moveFrom w:id="1534" w:author="Ben Fels" w:date="2024-12-21T12:00:00Z" w16du:dateUtc="2024-12-21T11:00:00Z"/>
        </w:rPr>
      </w:pPr>
      <w:moveFromRangeStart w:id="1535" w:author="Ben Fels" w:date="2024-12-21T12:00:00Z" w:name="move185674825"/>
      <w:moveFrom w:id="1536" w:author="Ben Fels" w:date="2024-12-21T12:00:00Z" w16du:dateUtc="2024-12-21T11:00:00Z">
        <w:del w:id="1537"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538" w:author="Ben Fels" w:date="2024-12-21T12:02:00Z" w16du:dateUtc="2024-12-21T11:02:00Z"/>
          <w:moveFrom w:id="1539" w:author="Ben Fels" w:date="2024-12-21T12:00:00Z" w16du:dateUtc="2024-12-21T11:00:00Z"/>
        </w:rPr>
      </w:pPr>
      <w:moveFrom w:id="1540" w:author="Ben Fels" w:date="2024-12-21T12:00:00Z" w16du:dateUtc="2024-12-21T11:00:00Z">
        <w:del w:id="1541"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42" w:author="Ben Fels" w:date="2024-12-21T12:02:00Z" w16du:dateUtc="2024-12-21T11:02:00Z"/>
          <w:moveFrom w:id="1543" w:author="Ben Fels" w:date="2024-12-21T12:00:00Z" w16du:dateUtc="2024-12-21T11:00:00Z"/>
        </w:rPr>
      </w:pPr>
      <w:moveFrom w:id="1544" w:author="Ben Fels" w:date="2024-12-21T12:00:00Z" w16du:dateUtc="2024-12-21T11:00:00Z">
        <w:del w:id="1545"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46" w:author="Ben Fels" w:date="2024-12-21T12:02:00Z" w16du:dateUtc="2024-12-21T11:02:00Z"/>
          <w:moveFrom w:id="1547" w:author="Ben Fels" w:date="2024-12-21T12:00:00Z" w16du:dateUtc="2024-12-21T11:00:00Z"/>
        </w:rPr>
      </w:pPr>
      <w:moveFrom w:id="1548" w:author="Ben Fels" w:date="2024-12-21T12:00:00Z" w16du:dateUtc="2024-12-21T11:00:00Z">
        <w:del w:id="1549"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50" w:author="Ben Fels" w:date="2024-12-21T12:02:00Z" w16du:dateUtc="2024-12-21T11:02:00Z"/>
          <w:moveFrom w:id="1551" w:author="Ben Fels" w:date="2024-12-21T12:00:00Z" w16du:dateUtc="2024-12-21T11:00:00Z"/>
        </w:rPr>
      </w:pPr>
      <w:moveFrom w:id="1552" w:author="Ben Fels" w:date="2024-12-21T12:00:00Z" w16du:dateUtc="2024-12-21T11:00:00Z">
        <w:del w:id="1553"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54"/>
          <w:r w:rsidR="002E638C" w:rsidDel="004328D8">
            <w:delText>(</w:delText>
          </w:r>
          <w:r w:rsidR="004D5DFC" w:rsidRPr="004D5DFC" w:rsidDel="004328D8">
            <w:delText>Konzentration auf die Verortung von Argumenten und die Identifizierung ihrer Arten (z. B. Behauptungen und Prämissen)</w:delText>
          </w:r>
          <w:commentRangeEnd w:id="1554"/>
          <w:r w:rsidR="004D5DFC" w:rsidDel="004328D8">
            <w:rPr>
              <w:rStyle w:val="Kommentarzeichen"/>
            </w:rPr>
            <w:commentReference w:id="1554"/>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55" w:author="Ben Fels" w:date="2024-12-21T12:02:00Z" w16du:dateUtc="2024-12-21T11:02:00Z"/>
          <w:moveFrom w:id="1556" w:author="Ben Fels" w:date="2024-12-21T12:00:00Z" w16du:dateUtc="2024-12-21T11:00:00Z"/>
        </w:rPr>
      </w:pPr>
      <w:moveFrom w:id="1557" w:author="Ben Fels" w:date="2024-12-21T12:00:00Z" w16du:dateUtc="2024-12-21T11:00:00Z">
        <w:del w:id="1558"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59" w:author="Ben Fels" w:date="2024-12-21T12:02:00Z" w16du:dateUtc="2024-12-21T11:02:00Z"/>
          <w:moveFrom w:id="1560" w:author="Ben Fels" w:date="2024-12-21T12:00:00Z" w16du:dateUtc="2024-12-21T11:00:00Z"/>
        </w:rPr>
      </w:pPr>
    </w:p>
    <w:p w14:paraId="42FA2EB7" w14:textId="21035976" w:rsidR="00296609" w:rsidDel="004328D8" w:rsidRDefault="00296609" w:rsidP="00296609">
      <w:pPr>
        <w:rPr>
          <w:del w:id="1561" w:author="Ben Fels" w:date="2024-12-21T12:02:00Z" w16du:dateUtc="2024-12-21T11:02:00Z"/>
          <w:moveFrom w:id="1562" w:author="Ben Fels" w:date="2024-12-21T12:00:00Z" w16du:dateUtc="2024-12-21T11:00:00Z"/>
          <w:i/>
        </w:rPr>
      </w:pPr>
      <w:moveFrom w:id="1563" w:author="Ben Fels" w:date="2024-12-21T12:00:00Z" w16du:dateUtc="2024-12-21T11:00:00Z">
        <w:del w:id="1564"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65" w:author="Ben Fels" w:date="2024-12-21T12:02:00Z" w16du:dateUtc="2024-12-21T11:02:00Z"/>
          <w:moveFrom w:id="1566" w:author="Ben Fels" w:date="2024-12-21T12:00:00Z" w16du:dateUtc="2024-12-21T11:00:00Z"/>
          <w:i/>
        </w:rPr>
      </w:pPr>
      <w:moveFrom w:id="1567" w:author="Ben Fels" w:date="2024-12-21T12:00:00Z" w16du:dateUtc="2024-12-21T11:00:00Z">
        <w:del w:id="1568"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69" w:author="Ben Fels" w:date="2024-12-21T12:02:00Z" w16du:dateUtc="2024-12-21T11:02:00Z"/>
          <w:moveFrom w:id="1570" w:author="Ben Fels" w:date="2024-12-21T12:00:00Z" w16du:dateUtc="2024-12-21T11:00:00Z"/>
          <w:b/>
          <w:rPrChange w:id="1571" w:author="Ben Fels" w:date="2024-12-21T18:08:00Z" w16du:dateUtc="2024-12-21T17:08:00Z">
            <w:rPr>
              <w:del w:id="1572" w:author="Ben Fels" w:date="2024-12-21T12:02:00Z" w16du:dateUtc="2024-12-21T11:02:00Z"/>
              <w:moveFrom w:id="1573" w:author="Ben Fels" w:date="2024-12-21T12:00:00Z" w16du:dateUtc="2024-12-21T11:00:00Z"/>
              <w:b/>
              <w:lang w:val="en-US"/>
            </w:rPr>
          </w:rPrChange>
        </w:rPr>
      </w:pPr>
      <w:moveFrom w:id="1574" w:author="Ben Fels" w:date="2024-12-21T12:00:00Z" w16du:dateUtc="2024-12-21T11:00:00Z">
        <w:del w:id="1575"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76" w:author="Ben Fels" w:date="2024-12-21T12:02:00Z" w16du:dateUtc="2024-12-21T11:02:00Z"/>
          <w:moveFrom w:id="1577" w:author="Ben Fels" w:date="2024-12-21T12:00:00Z" w16du:dateUtc="2024-12-21T11:00:00Z"/>
        </w:rPr>
      </w:pPr>
      <w:moveFrom w:id="1578" w:author="Ben Fels" w:date="2024-12-21T12:00:00Z" w16du:dateUtc="2024-12-21T11:00:00Z">
        <w:del w:id="1579"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80" w:author="Ben Fels" w:date="2024-12-21T12:02:00Z" w16du:dateUtc="2024-12-21T11:02:00Z"/>
          <w:moveFrom w:id="1581" w:author="Ben Fels" w:date="2024-12-21T12:00:00Z" w16du:dateUtc="2024-12-21T11:00:00Z"/>
        </w:rPr>
      </w:pPr>
      <w:moveFrom w:id="1582" w:author="Ben Fels" w:date="2024-12-21T12:00:00Z" w16du:dateUtc="2024-12-21T11:00:00Z">
        <w:del w:id="1583" w:author="Ben Fels" w:date="2024-12-21T12:02:00Z" w16du:dateUtc="2024-12-21T11:02:00Z">
          <w:r w:rsidDel="004328D8">
            <w:delText>Doch was genau ist ein Argument?</w:delText>
          </w:r>
        </w:del>
      </w:moveFrom>
    </w:p>
    <w:moveFromRangeEnd w:id="1535"/>
    <w:p w14:paraId="2531ED4D" w14:textId="445A8A69" w:rsidR="00820B99" w:rsidRPr="00820B99" w:rsidDel="004328D8" w:rsidRDefault="00820B99" w:rsidP="009A54C3">
      <w:pPr>
        <w:pStyle w:val="berschrift2"/>
        <w:rPr>
          <w:del w:id="1584" w:author="Ben Fels" w:date="2024-12-21T12:00:00Z" w16du:dateUtc="2024-12-21T11:00:00Z"/>
        </w:rPr>
      </w:pPr>
      <w:del w:id="1585" w:author="Ben Fels" w:date="2024-12-21T12:00:00Z" w16du:dateUtc="2024-12-21T11:00:00Z">
        <w:r w:rsidRPr="00820B99" w:rsidDel="004328D8">
          <w:delText>Argument</w:delText>
        </w:r>
      </w:del>
    </w:p>
    <w:p w14:paraId="0DC96A23" w14:textId="05EE6C09" w:rsidR="0017354B" w:rsidDel="004328D8" w:rsidRDefault="00B22A20" w:rsidP="00CF7AE6">
      <w:pPr>
        <w:rPr>
          <w:del w:id="1586" w:author="Ben Fels" w:date="2024-12-21T12:00:00Z" w16du:dateUtc="2024-12-21T11:00:00Z"/>
        </w:rPr>
      </w:pPr>
      <w:del w:id="1587"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88" w:author="Ben Fels" w:date="2024-12-21T12:00:00Z" w16du:dateUtc="2024-12-21T11:00:00Z"/>
        </w:rPr>
      </w:pPr>
      <w:del w:id="1589"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90"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91" w:author="Ben Fels" w:date="2024-12-21T12:00:00Z" w16du:dateUtc="2024-12-21T11:00:00Z"/>
        </w:rPr>
      </w:pPr>
      <w:del w:id="1592"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93" w:author="Ben Fels" w:date="2024-12-21T12:00:00Z" w16du:dateUtc="2024-12-21T11:00:00Z"/>
        </w:rPr>
      </w:pPr>
      <w:del w:id="1594"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95" w:author="Ben Fels" w:date="2024-12-21T12:00:00Z" w16du:dateUtc="2024-12-21T11:00:00Z"/>
        </w:rPr>
      </w:pPr>
      <w:del w:id="1596"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97" w:author="Ben Fels" w:date="2024-12-21T12:02:00Z" w16du:dateUtc="2024-12-21T11:02:00Z"/>
        </w:rPr>
      </w:pPr>
    </w:p>
    <w:p w14:paraId="0E4F5B69" w14:textId="2D6C28B7" w:rsidR="00787132" w:rsidDel="004328D8" w:rsidRDefault="00787132" w:rsidP="00787132">
      <w:pPr>
        <w:pStyle w:val="berschrift2"/>
        <w:rPr>
          <w:del w:id="1598" w:author="Ben Fels" w:date="2024-12-21T12:02:00Z" w16du:dateUtc="2024-12-21T11:02:00Z"/>
        </w:rPr>
      </w:pPr>
      <w:del w:id="1599" w:author="Ben Fels" w:date="2024-12-21T12:02:00Z" w16du:dateUtc="2024-12-21T11:02:00Z">
        <w:r w:rsidDel="004328D8">
          <w:delText>Aufgaben des Argument Minings</w:delText>
        </w:r>
      </w:del>
    </w:p>
    <w:p w14:paraId="1246EA9D" w14:textId="4F7F9E5D" w:rsidR="00BD7A9D" w:rsidDel="004328D8" w:rsidRDefault="00F00E8F" w:rsidP="00CF7AE6">
      <w:pPr>
        <w:rPr>
          <w:del w:id="1600" w:author="Ben Fels" w:date="2024-12-21T12:02:00Z" w16du:dateUtc="2024-12-21T11:02:00Z"/>
          <w:moveFrom w:id="1601" w:author="Ben Fels" w:date="2024-12-21T12:01:00Z" w16du:dateUtc="2024-12-21T11:01:00Z"/>
        </w:rPr>
      </w:pPr>
      <w:moveFromRangeStart w:id="1602" w:author="Ben Fels" w:date="2024-12-21T12:01:00Z" w:name="move185674925"/>
      <w:moveFrom w:id="1603" w:author="Ben Fels" w:date="2024-12-21T12:01:00Z" w16du:dateUtc="2024-12-21T11:01:00Z">
        <w:del w:id="1604"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605"/>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605"/>
          <w:r w:rsidR="00485B60" w:rsidDel="004328D8">
            <w:rPr>
              <w:rStyle w:val="Kommentarzeichen"/>
            </w:rPr>
            <w:commentReference w:id="1605"/>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606" w:author="Ben Fels" w:date="2024-12-21T12:02:00Z" w16du:dateUtc="2024-12-21T11:02:00Z"/>
          <w:moveFrom w:id="1607" w:author="Ben Fels" w:date="2024-12-21T12:01:00Z" w16du:dateUtc="2024-12-21T11:01:00Z"/>
        </w:rPr>
      </w:pPr>
      <w:moveFrom w:id="1608" w:author="Ben Fels" w:date="2024-12-21T12:01:00Z" w16du:dateUtc="2024-12-21T11:01:00Z">
        <w:del w:id="1609"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610" w:author="Ben Fels" w:date="2024-12-21T12:02:00Z" w16du:dateUtc="2024-12-21T11:02:00Z"/>
          <w:moveFrom w:id="1611" w:author="Ben Fels" w:date="2024-12-21T12:01:00Z" w16du:dateUtc="2024-12-21T11:01:00Z"/>
        </w:rPr>
      </w:pPr>
      <w:moveFrom w:id="1612" w:author="Ben Fels" w:date="2024-12-21T12:01:00Z" w16du:dateUtc="2024-12-21T11:01:00Z">
        <w:del w:id="1613"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614" w:author="Ben Fels" w:date="2024-12-21T12:02:00Z" w16du:dateUtc="2024-12-21T11:02:00Z"/>
          <w:moveFrom w:id="1615" w:author="Ben Fels" w:date="2024-12-21T12:01:00Z" w16du:dateUtc="2024-12-21T11:01:00Z"/>
        </w:rPr>
      </w:pPr>
      <w:moveFrom w:id="1616" w:author="Ben Fels" w:date="2024-12-21T12:01:00Z" w16du:dateUtc="2024-12-21T11:01:00Z">
        <w:del w:id="1617"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618" w:author="Ben Fels" w:date="2024-12-21T12:02:00Z" w16du:dateUtc="2024-12-21T11:02:00Z"/>
          <w:moveFrom w:id="1619" w:author="Ben Fels" w:date="2024-12-21T12:01:00Z" w16du:dateUtc="2024-12-21T11:01:00Z"/>
        </w:rPr>
      </w:pPr>
      <w:moveFrom w:id="1620" w:author="Ben Fels" w:date="2024-12-21T12:01:00Z" w16du:dateUtc="2024-12-21T11:01:00Z">
        <w:del w:id="1621"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622" w:author="Ben Fels" w:date="2024-12-21T12:02:00Z" w16du:dateUtc="2024-12-21T11:02:00Z"/>
          <w:moveFrom w:id="1623" w:author="Ben Fels" w:date="2024-12-21T12:01:00Z" w16du:dateUtc="2024-12-21T11:01:00Z"/>
        </w:rPr>
      </w:pPr>
      <w:moveFrom w:id="1624" w:author="Ben Fels" w:date="2024-12-21T12:01:00Z" w16du:dateUtc="2024-12-21T11:01:00Z">
        <w:del w:id="1625"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26" w:author="Ben Fels" w:date="2024-12-21T12:02:00Z" w16du:dateUtc="2024-12-21T11:02:00Z"/>
          <w:moveFrom w:id="1627" w:author="Ben Fels" w:date="2024-12-21T12:01:00Z" w16du:dateUtc="2024-12-21T11:01:00Z"/>
        </w:rPr>
      </w:pPr>
      <w:moveFrom w:id="1628" w:author="Ben Fels" w:date="2024-12-21T12:01:00Z" w16du:dateUtc="2024-12-21T11:01:00Z">
        <w:del w:id="1629"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30" w:author="Ben Fels" w:date="2024-12-21T12:02:00Z" w16du:dateUtc="2024-12-21T11:02:00Z"/>
          <w:moveFrom w:id="1631" w:author="Ben Fels" w:date="2024-12-21T12:01:00Z" w16du:dateUtc="2024-12-21T11:01:00Z"/>
        </w:rPr>
      </w:pPr>
    </w:p>
    <w:p w14:paraId="4FD19C8E" w14:textId="7802FD41" w:rsidR="00156934" w:rsidDel="004328D8" w:rsidRDefault="00EA0835" w:rsidP="00CF7AE6">
      <w:pPr>
        <w:rPr>
          <w:del w:id="1632" w:author="Ben Fels" w:date="2024-12-21T12:02:00Z" w16du:dateUtc="2024-12-21T11:02:00Z"/>
          <w:moveFrom w:id="1633" w:author="Ben Fels" w:date="2024-12-21T12:01:00Z" w16du:dateUtc="2024-12-21T11:01:00Z"/>
        </w:rPr>
      </w:pPr>
      <w:moveFrom w:id="1634" w:author="Ben Fels" w:date="2024-12-21T12:01:00Z" w16du:dateUtc="2024-12-21T11:01:00Z">
        <w:del w:id="1635"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636" w:author="Ben Fels" w:date="2024-12-21T12:02:00Z" w16du:dateUtc="2024-12-21T11:02:00Z"/>
          <w:moveFrom w:id="1637" w:author="Ben Fels" w:date="2024-12-21T12:01:00Z" w16du:dateUtc="2024-12-21T11:01:00Z"/>
        </w:rPr>
      </w:pPr>
      <w:moveFrom w:id="1638" w:author="Ben Fels" w:date="2024-12-21T12:01:00Z" w16du:dateUtc="2024-12-21T11:01:00Z">
        <w:del w:id="1639"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40" w:author="Ben Fels" w:date="2024-12-21T12:02:00Z" w16du:dateUtc="2024-12-21T11:02:00Z"/>
          <w:moveFrom w:id="1641" w:author="Ben Fels" w:date="2024-12-21T12:01:00Z" w16du:dateUtc="2024-12-21T11:01:00Z"/>
        </w:rPr>
      </w:pPr>
      <w:moveFrom w:id="1642" w:author="Ben Fels" w:date="2024-12-21T12:01:00Z" w16du:dateUtc="2024-12-21T11:01:00Z">
        <w:del w:id="1643"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44" w:author="Ben Fels" w:date="2024-12-21T12:02:00Z" w16du:dateUtc="2024-12-21T11:02:00Z"/>
          <w:moveFrom w:id="1645" w:author="Ben Fels" w:date="2024-12-21T12:01:00Z" w16du:dateUtc="2024-12-21T11:01:00Z"/>
        </w:rPr>
      </w:pPr>
      <w:moveFrom w:id="1646" w:author="Ben Fels" w:date="2024-12-21T12:01:00Z" w16du:dateUtc="2024-12-21T11:01:00Z">
        <w:del w:id="1647"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48" w:author="Ben Fels" w:date="2024-12-21T12:02:00Z" w16du:dateUtc="2024-12-21T11:02:00Z"/>
          <w:moveFrom w:id="1649" w:author="Ben Fels" w:date="2024-12-21T12:01:00Z" w16du:dateUtc="2024-12-21T11:01:00Z"/>
        </w:rPr>
      </w:pPr>
      <w:moveFrom w:id="1650" w:author="Ben Fels" w:date="2024-12-21T12:01:00Z" w16du:dateUtc="2024-12-21T11:01:00Z">
        <w:del w:id="1651"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52" w:author="Ben Fels" w:date="2024-12-21T12:02:00Z" w16du:dateUtc="2024-12-21T11:02:00Z"/>
          <w:moveFrom w:id="1653" w:author="Ben Fels" w:date="2024-12-21T12:01:00Z" w16du:dateUtc="2024-12-21T11:01:00Z"/>
        </w:rPr>
      </w:pPr>
    </w:p>
    <w:p w14:paraId="560C6DC7" w14:textId="3508A237" w:rsidR="00053FB2" w:rsidDel="004328D8" w:rsidRDefault="00053FB2" w:rsidP="00CF7AE6">
      <w:pPr>
        <w:rPr>
          <w:del w:id="1654" w:author="Ben Fels" w:date="2024-12-21T12:02:00Z" w16du:dateUtc="2024-12-21T11:02:00Z"/>
          <w:moveFrom w:id="1655" w:author="Ben Fels" w:date="2024-12-21T12:01:00Z" w16du:dateUtc="2024-12-21T11:01:00Z"/>
          <w:rFonts w:cs="Arial"/>
        </w:rPr>
      </w:pPr>
      <w:moveFrom w:id="1656" w:author="Ben Fels" w:date="2024-12-21T12:01:00Z" w16du:dateUtc="2024-12-21T11:01:00Z">
        <w:del w:id="1657"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58" w:author="Ben Fels" w:date="2024-12-21T12:02:00Z" w16du:dateUtc="2024-12-21T11:02:00Z"/>
          <w:moveFrom w:id="1659" w:author="Ben Fels" w:date="2024-12-21T12:01:00Z" w16du:dateUtc="2024-12-21T11:01:00Z"/>
        </w:rPr>
      </w:pPr>
      <w:moveFrom w:id="1660" w:author="Ben Fels" w:date="2024-12-21T12:01:00Z" w16du:dateUtc="2024-12-21T11:01:00Z">
        <w:del w:id="1661"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62" w:author="Ben Fels" w:date="2024-12-21T12:02:00Z" w16du:dateUtc="2024-12-21T11:02:00Z"/>
          <w:moveFrom w:id="1663" w:author="Ben Fels" w:date="2024-12-21T12:01:00Z" w16du:dateUtc="2024-12-21T11:01:00Z"/>
        </w:rPr>
      </w:pPr>
      <w:moveFrom w:id="1664" w:author="Ben Fels" w:date="2024-12-21T12:01:00Z" w16du:dateUtc="2024-12-21T11:01:00Z">
        <w:del w:id="1665"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66" w:author="Ben Fels" w:date="2024-12-21T12:02:00Z" w16du:dateUtc="2024-12-21T11:02:00Z"/>
          <w:moveFrom w:id="1667" w:author="Ben Fels" w:date="2024-12-21T12:01:00Z" w16du:dateUtc="2024-12-21T11:01:00Z"/>
        </w:rPr>
      </w:pPr>
      <w:moveFrom w:id="1668" w:author="Ben Fels" w:date="2024-12-21T12:01:00Z" w16du:dateUtc="2024-12-21T11:01:00Z">
        <w:del w:id="1669"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70" w:author="Ben Fels" w:date="2024-12-21T12:02:00Z" w16du:dateUtc="2024-12-21T11:02:00Z"/>
          <w:moveFrom w:id="1671" w:author="Ben Fels" w:date="2024-12-21T12:01:00Z" w16du:dateUtc="2024-12-21T11:01:00Z"/>
        </w:rPr>
      </w:pPr>
      <w:moveFrom w:id="1672" w:author="Ben Fels" w:date="2024-12-21T12:01:00Z" w16du:dateUtc="2024-12-21T11:01:00Z">
        <w:del w:id="1673"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74" w:author="Ben Fels" w:date="2024-12-21T12:02:00Z" w16du:dateUtc="2024-12-21T11:02:00Z"/>
          <w:moveFrom w:id="1675" w:author="Ben Fels" w:date="2024-12-21T12:01:00Z" w16du:dateUtc="2024-12-21T11:01:00Z"/>
        </w:rPr>
      </w:pPr>
      <w:moveFrom w:id="1676" w:author="Ben Fels" w:date="2024-12-21T12:01:00Z" w16du:dateUtc="2024-12-21T11:01:00Z">
        <w:del w:id="1677"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78" w:author="Ben Fels" w:date="2024-12-21T12:02:00Z" w16du:dateUtc="2024-12-21T11:02:00Z"/>
          <w:moveFrom w:id="1679" w:author="Ben Fels" w:date="2024-12-21T12:01:00Z" w16du:dateUtc="2024-12-21T11:01:00Z"/>
        </w:rPr>
      </w:pPr>
      <w:moveFrom w:id="1680" w:author="Ben Fels" w:date="2024-12-21T12:01:00Z" w16du:dateUtc="2024-12-21T11:01:00Z">
        <w:del w:id="1681"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82" w:author="Ben Fels" w:date="2024-12-21T12:02:00Z" w16du:dateUtc="2024-12-21T11:02:00Z"/>
          <w:moveFrom w:id="1683" w:author="Ben Fels" w:date="2024-12-21T12:01:00Z" w16du:dateUtc="2024-12-21T11:01:00Z"/>
        </w:rPr>
      </w:pPr>
      <w:moveFrom w:id="1684" w:author="Ben Fels" w:date="2024-12-21T12:01:00Z" w16du:dateUtc="2024-12-21T11:01:00Z">
        <w:del w:id="1685"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86" w:author="Ben Fels" w:date="2024-12-21T12:02:00Z" w16du:dateUtc="2024-12-21T11:02:00Z"/>
          <w:moveFrom w:id="1687" w:author="Ben Fels" w:date="2024-12-21T12:01:00Z" w16du:dateUtc="2024-12-21T11:01:00Z"/>
        </w:rPr>
      </w:pPr>
      <w:moveFrom w:id="1688" w:author="Ben Fels" w:date="2024-12-21T12:01:00Z" w16du:dateUtc="2024-12-21T11:01:00Z">
        <w:del w:id="1689"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90" w:author="Ben Fels" w:date="2024-12-21T12:02:00Z" w16du:dateUtc="2024-12-21T11:02:00Z"/>
          <w:moveFrom w:id="1691" w:author="Ben Fels" w:date="2024-12-21T12:01:00Z" w16du:dateUtc="2024-12-21T11:01:00Z"/>
        </w:rPr>
      </w:pPr>
      <w:moveFrom w:id="1692" w:author="Ben Fels" w:date="2024-12-21T12:01:00Z" w16du:dateUtc="2024-12-21T11:01:00Z">
        <w:del w:id="1693"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94" w:author="Ben Fels" w:date="2024-12-21T12:02:00Z" w16du:dateUtc="2024-12-21T11:02:00Z"/>
          <w:moveFrom w:id="1695" w:author="Ben Fels" w:date="2024-12-21T12:01:00Z" w16du:dateUtc="2024-12-21T11:01:00Z"/>
        </w:rPr>
      </w:pPr>
      <w:moveFrom w:id="1696" w:author="Ben Fels" w:date="2024-12-21T12:01:00Z" w16du:dateUtc="2024-12-21T11:01:00Z">
        <w:del w:id="1697"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98" w:author="Ben Fels" w:date="2024-12-21T12:02:00Z" w16du:dateUtc="2024-12-21T11:02:00Z"/>
          <w:moveFrom w:id="1699" w:author="Ben Fels" w:date="2024-12-21T12:01:00Z" w16du:dateUtc="2024-12-21T11:01:00Z"/>
        </w:rPr>
      </w:pPr>
      <w:moveFrom w:id="1700" w:author="Ben Fels" w:date="2024-12-21T12:01:00Z" w16du:dateUtc="2024-12-21T11:01:00Z">
        <w:del w:id="1701"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702" w:author="Ben Fels" w:date="2024-12-21T12:02:00Z" w16du:dateUtc="2024-12-21T11:02:00Z"/>
          <w:moveFrom w:id="1703" w:author="Ben Fels" w:date="2024-12-21T12:01:00Z" w16du:dateUtc="2024-12-21T11:01:00Z"/>
        </w:rPr>
      </w:pPr>
      <w:moveFrom w:id="1704" w:author="Ben Fels" w:date="2024-12-21T12:01:00Z" w16du:dateUtc="2024-12-21T11:01:00Z">
        <w:del w:id="1705"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706" w:author="Ben Fels" w:date="2024-12-21T12:02:00Z" w16du:dateUtc="2024-12-21T11:02:00Z"/>
          <w:moveFrom w:id="1707" w:author="Ben Fels" w:date="2024-12-21T12:01:00Z" w16du:dateUtc="2024-12-21T11:01:00Z"/>
        </w:rPr>
      </w:pPr>
      <w:moveFrom w:id="1708" w:author="Ben Fels" w:date="2024-12-21T12:01:00Z" w16du:dateUtc="2024-12-21T11:01:00Z">
        <w:del w:id="1709"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710" w:author="Ben Fels" w:date="2024-12-21T12:02:00Z" w16du:dateUtc="2024-12-21T11:02:00Z"/>
          <w:moveFrom w:id="1711" w:author="Ben Fels" w:date="2024-12-21T12:01:00Z" w16du:dateUtc="2024-12-21T11:01:00Z"/>
          <w:b/>
        </w:rPr>
      </w:pPr>
      <w:moveFrom w:id="1712" w:author="Ben Fels" w:date="2024-12-21T12:01:00Z" w16du:dateUtc="2024-12-21T11:01:00Z">
        <w:del w:id="1713"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714" w:author="Ben Fels" w:date="2024-12-21T12:02:00Z" w16du:dateUtc="2024-12-21T11:02:00Z"/>
          <w:moveFrom w:id="1715" w:author="Ben Fels" w:date="2024-12-21T12:01:00Z" w16du:dateUtc="2024-12-21T11:01:00Z"/>
          <w:b/>
        </w:rPr>
      </w:pPr>
      <w:moveFrom w:id="1716" w:author="Ben Fels" w:date="2024-12-21T12:01:00Z" w16du:dateUtc="2024-12-21T11:01:00Z">
        <w:del w:id="1717"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718" w:author="Ben Fels" w:date="2024-12-21T12:02:00Z" w16du:dateUtc="2024-12-21T11:02:00Z"/>
          <w:moveFrom w:id="1719" w:author="Ben Fels" w:date="2024-12-21T12:01:00Z" w16du:dateUtc="2024-12-21T11:01:00Z"/>
          <w:b/>
        </w:rPr>
      </w:pPr>
    </w:p>
    <w:p w14:paraId="59FD6A33" w14:textId="2485C384" w:rsidR="00E4126F" w:rsidRPr="00ED7173" w:rsidDel="004328D8" w:rsidRDefault="00E4126F" w:rsidP="00E4126F">
      <w:pPr>
        <w:rPr>
          <w:del w:id="1720" w:author="Ben Fels" w:date="2024-12-21T12:02:00Z" w16du:dateUtc="2024-12-21T11:02:00Z"/>
          <w:moveFrom w:id="1721" w:author="Ben Fels" w:date="2024-12-21T12:01:00Z" w16du:dateUtc="2024-12-21T11:01:00Z"/>
          <w:b/>
        </w:rPr>
      </w:pPr>
    </w:p>
    <w:p w14:paraId="33AC776F" w14:textId="52DD52F0" w:rsidR="002A784E" w:rsidDel="004328D8" w:rsidRDefault="0010585D" w:rsidP="00E4126F">
      <w:pPr>
        <w:rPr>
          <w:del w:id="1722" w:author="Ben Fels" w:date="2024-12-21T12:02:00Z" w16du:dateUtc="2024-12-21T11:02:00Z"/>
          <w:moveFrom w:id="1723" w:author="Ben Fels" w:date="2024-12-21T12:01:00Z" w16du:dateUtc="2024-12-21T11:01:00Z"/>
          <w:b/>
        </w:rPr>
      </w:pPr>
      <w:moveFrom w:id="1724" w:author="Ben Fels" w:date="2024-12-21T12:01:00Z" w16du:dateUtc="2024-12-21T11:01:00Z">
        <w:del w:id="1725" w:author="Ben Fels" w:date="2024-12-21T12:02:00Z" w16du:dateUtc="2024-12-21T11:02:00Z">
          <w:r w:rsidRPr="00664C71" w:rsidDel="004328D8">
            <w:rPr>
              <w:rPrChange w:id="1726" w:author="Ben Fels" w:date="2024-12-21T18:08:00Z" w16du:dateUtc="2024-12-21T17:08:00Z">
                <w:rPr>
                  <w:lang w:val="en-US"/>
                </w:rPr>
              </w:rPrChange>
            </w:rPr>
            <w:delText xml:space="preserve">Argumente bestehen aus </w:delText>
          </w:r>
          <w:r w:rsidRPr="00664C71" w:rsidDel="004328D8">
            <w:rPr>
              <w:b/>
              <w:rPrChange w:id="1727"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28"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29"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30"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31" w:author="Ben Fels" w:date="2024-12-21T12:02:00Z" w16du:dateUtc="2024-12-21T11:02:00Z"/>
          <w:moveFrom w:id="1732" w:author="Ben Fels" w:date="2024-12-21T12:01:00Z" w16du:dateUtc="2024-12-21T11:01:00Z"/>
        </w:rPr>
      </w:pPr>
      <w:moveFrom w:id="1733" w:author="Ben Fels" w:date="2024-12-21T12:01:00Z" w16du:dateUtc="2024-12-21T11:01:00Z">
        <w:del w:id="1734"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35" w:author="Ben Fels" w:date="2024-12-21T12:02:00Z" w16du:dateUtc="2024-12-21T11:02:00Z"/>
          <w:moveFrom w:id="1736" w:author="Ben Fels" w:date="2024-12-21T12:01:00Z" w16du:dateUtc="2024-12-21T11:01:00Z"/>
        </w:rPr>
      </w:pPr>
      <w:moveFrom w:id="1737" w:author="Ben Fels" w:date="2024-12-21T12:01:00Z" w16du:dateUtc="2024-12-21T11:01:00Z">
        <w:del w:id="1738"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39" w:author="Ben Fels" w:date="2024-12-21T12:02:00Z" w16du:dateUtc="2024-12-21T11:02:00Z"/>
          <w:moveFrom w:id="1740" w:author="Ben Fels" w:date="2024-12-21T12:01:00Z" w16du:dateUtc="2024-12-21T11:01:00Z"/>
        </w:rPr>
      </w:pPr>
      <w:moveFrom w:id="1741" w:author="Ben Fels" w:date="2024-12-21T12:01:00Z" w16du:dateUtc="2024-12-21T11:01:00Z">
        <w:del w:id="1742"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43" w:author="Ben Fels" w:date="2024-12-21T12:02:00Z" w16du:dateUtc="2024-12-21T11:02:00Z"/>
          <w:moveFrom w:id="1744" w:author="Ben Fels" w:date="2024-12-21T12:01:00Z" w16du:dateUtc="2024-12-21T11:01:00Z"/>
        </w:rPr>
      </w:pPr>
      <w:moveFrom w:id="1745" w:author="Ben Fels" w:date="2024-12-21T12:01:00Z" w16du:dateUtc="2024-12-21T11:01:00Z">
        <w:del w:id="1746"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47" w:author="Ben Fels" w:date="2024-12-21T12:02:00Z" w16du:dateUtc="2024-12-21T11:02:00Z"/>
          <w:moveFrom w:id="1748" w:author="Ben Fels" w:date="2024-12-21T12:01:00Z" w16du:dateUtc="2024-12-21T11:01:00Z"/>
        </w:rPr>
      </w:pPr>
      <w:moveFrom w:id="1749" w:author="Ben Fels" w:date="2024-12-21T12:01:00Z" w16du:dateUtc="2024-12-21T11:01:00Z">
        <w:del w:id="1750"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51" w:author="Ben Fels" w:date="2024-12-21T12:02:00Z" w16du:dateUtc="2024-12-21T11:02:00Z"/>
          <w:moveFrom w:id="1752" w:author="Ben Fels" w:date="2024-12-21T12:01:00Z" w16du:dateUtc="2024-12-21T11:01:00Z"/>
        </w:rPr>
      </w:pPr>
      <w:moveFrom w:id="1753" w:author="Ben Fels" w:date="2024-12-21T12:01:00Z" w16du:dateUtc="2024-12-21T11:01:00Z">
        <w:del w:id="1754"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55" w:author="Ben Fels" w:date="2024-12-21T12:02:00Z" w16du:dateUtc="2024-12-21T11:02:00Z"/>
          <w:moveFrom w:id="1756" w:author="Ben Fels" w:date="2024-12-21T12:01:00Z" w16du:dateUtc="2024-12-21T11:01:00Z"/>
        </w:rPr>
      </w:pPr>
    </w:p>
    <w:p w14:paraId="372651CB" w14:textId="60E066AD" w:rsidR="00461154" w:rsidRPr="00F84302" w:rsidDel="004328D8" w:rsidRDefault="00A0667F" w:rsidP="00CF7AE6">
      <w:pPr>
        <w:rPr>
          <w:del w:id="1757" w:author="Ben Fels" w:date="2024-12-21T12:02:00Z" w16du:dateUtc="2024-12-21T11:02:00Z"/>
          <w:moveFrom w:id="1758" w:author="Ben Fels" w:date="2024-12-21T12:01:00Z" w16du:dateUtc="2024-12-21T11:01:00Z"/>
        </w:rPr>
      </w:pPr>
      <w:moveFrom w:id="1759" w:author="Ben Fels" w:date="2024-12-21T12:01:00Z" w16du:dateUtc="2024-12-21T11:01:00Z">
        <w:del w:id="1760"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61" w:author="Ben Fels" w:date="2024-12-21T12:02:00Z" w16du:dateUtc="2024-12-21T11:02:00Z"/>
          <w:moveFrom w:id="1762" w:author="Ben Fels" w:date="2024-12-21T12:01:00Z" w16du:dateUtc="2024-12-21T11:01:00Z"/>
        </w:rPr>
      </w:pPr>
      <w:moveFrom w:id="1763" w:author="Ben Fels" w:date="2024-12-21T12:01:00Z" w16du:dateUtc="2024-12-21T11:01:00Z">
        <w:del w:id="1764"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65" w:author="Ben Fels" w:date="2024-12-21T12:02:00Z" w16du:dateUtc="2024-12-21T11:02:00Z"/>
          <w:moveFrom w:id="1766" w:author="Ben Fels" w:date="2024-12-21T12:01:00Z" w16du:dateUtc="2024-12-21T11:01:00Z"/>
          <w:rPrChange w:id="1767" w:author="Ben Fels" w:date="2024-12-21T18:08:00Z" w16du:dateUtc="2024-12-21T17:08:00Z">
            <w:rPr>
              <w:del w:id="1768" w:author="Ben Fels" w:date="2024-12-21T12:02:00Z" w16du:dateUtc="2024-12-21T11:02:00Z"/>
              <w:moveFrom w:id="1769" w:author="Ben Fels" w:date="2024-12-21T12:01:00Z" w16du:dateUtc="2024-12-21T11:01:00Z"/>
              <w:lang w:val="en-US"/>
            </w:rPr>
          </w:rPrChange>
        </w:rPr>
      </w:pPr>
      <w:moveFrom w:id="1770" w:author="Ben Fels" w:date="2024-12-21T12:01:00Z" w16du:dateUtc="2024-12-21T11:01:00Z">
        <w:del w:id="1771" w:author="Ben Fels" w:date="2024-12-21T12:02:00Z" w16du:dateUtc="2024-12-21T11:02:00Z">
          <w:r w:rsidRPr="00664C71" w:rsidDel="004328D8">
            <w:rPr>
              <w:rPrChange w:id="1772" w:author="Ben Fels" w:date="2024-12-21T18:08:00Z" w16du:dateUtc="2024-12-21T17:08:00Z">
                <w:rPr>
                  <w:lang w:val="en-US"/>
                </w:rPr>
              </w:rPrChange>
            </w:rPr>
            <w:delText xml:space="preserve">Context </w:delText>
          </w:r>
          <w:r w:rsidR="00DB0843" w:rsidRPr="00664C71" w:rsidDel="004328D8">
            <w:rPr>
              <w:rPrChange w:id="1773" w:author="Ben Fels" w:date="2024-12-21T18:08:00Z" w16du:dateUtc="2024-12-21T17:08:00Z">
                <w:rPr>
                  <w:lang w:val="en-US"/>
                </w:rPr>
              </w:rPrChange>
            </w:rPr>
            <w:delText xml:space="preserve">dependent </w:delText>
          </w:r>
          <w:r w:rsidRPr="00664C71" w:rsidDel="004328D8">
            <w:rPr>
              <w:rPrChange w:id="1774" w:author="Ben Fels" w:date="2024-12-21T18:08:00Z" w16du:dateUtc="2024-12-21T17:08:00Z">
                <w:rPr>
                  <w:lang w:val="en-US"/>
                </w:rPr>
              </w:rPrChange>
            </w:rPr>
            <w:delText xml:space="preserve">claim detection </w:delText>
          </w:r>
          <w:r w:rsidR="00CF2774" w:rsidRPr="00664C71" w:rsidDel="004328D8">
            <w:rPr>
              <w:rPrChange w:id="1775" w:author="Ben Fels" w:date="2024-12-21T18:08:00Z" w16du:dateUtc="2024-12-21T17:08:00Z">
                <w:rPr>
                  <w:lang w:val="en-US"/>
                </w:rPr>
              </w:rPrChange>
            </w:rPr>
            <w:delText>–</w:delText>
          </w:r>
          <w:r w:rsidR="00991C10" w:rsidRPr="00664C71" w:rsidDel="004328D8">
            <w:rPr>
              <w:rPrChange w:id="1776" w:author="Ben Fels" w:date="2024-12-21T18:08:00Z" w16du:dateUtc="2024-12-21T17:08:00Z">
                <w:rPr>
                  <w:lang w:val="en-US"/>
                </w:rPr>
              </w:rPrChange>
            </w:rPr>
            <w:delText xml:space="preserve"> </w:delText>
          </w:r>
          <w:r w:rsidRPr="00664C71" w:rsidDel="004328D8">
            <w:rPr>
              <w:rPrChange w:id="1777" w:author="Ben Fels" w:date="2024-12-21T18:08:00Z" w16du:dateUtc="2024-12-21T17:08:00Z">
                <w:rPr>
                  <w:lang w:val="en-US"/>
                </w:rPr>
              </w:rPrChange>
            </w:rPr>
            <w:delText>CDCD</w:delText>
          </w:r>
          <w:r w:rsidR="00CF2774" w:rsidRPr="00664C71" w:rsidDel="004328D8">
            <w:rPr>
              <w:rPrChange w:id="1778"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79" w:author="Ben Fels" w:date="2024-12-21T12:02:00Z" w16du:dateUtc="2024-12-21T11:02:00Z"/>
          <w:moveFrom w:id="1780" w:author="Ben Fels" w:date="2024-12-21T12:01:00Z" w16du:dateUtc="2024-12-21T11:01:00Z"/>
          <w:rPrChange w:id="1781" w:author="Ben Fels" w:date="2024-12-21T18:08:00Z" w16du:dateUtc="2024-12-21T17:08:00Z">
            <w:rPr>
              <w:del w:id="1782" w:author="Ben Fels" w:date="2024-12-21T12:02:00Z" w16du:dateUtc="2024-12-21T11:02:00Z"/>
              <w:moveFrom w:id="1783" w:author="Ben Fels" w:date="2024-12-21T12:01:00Z" w16du:dateUtc="2024-12-21T11:01:00Z"/>
              <w:lang w:val="en-US"/>
            </w:rPr>
          </w:rPrChange>
        </w:rPr>
      </w:pPr>
      <w:moveFrom w:id="1784" w:author="Ben Fels" w:date="2024-12-21T12:01:00Z" w16du:dateUtc="2024-12-21T11:01:00Z">
        <w:del w:id="1785" w:author="Ben Fels" w:date="2024-12-21T12:02:00Z" w16du:dateUtc="2024-12-21T11:02:00Z">
          <w:r w:rsidRPr="00664C71" w:rsidDel="004328D8">
            <w:rPr>
              <w:rPrChange w:id="1786" w:author="Ben Fels" w:date="2024-12-21T18:08:00Z" w16du:dateUtc="2024-12-21T17:08:00Z">
                <w:rPr>
                  <w:lang w:val="en-US"/>
                </w:rPr>
              </w:rPrChange>
            </w:rPr>
            <w:delText>Claim stance classification</w:delText>
          </w:r>
          <w:r w:rsidR="00991C10" w:rsidRPr="00664C71" w:rsidDel="004328D8">
            <w:rPr>
              <w:rPrChange w:id="1787" w:author="Ben Fels" w:date="2024-12-21T18:08:00Z" w16du:dateUtc="2024-12-21T17:08:00Z">
                <w:rPr>
                  <w:lang w:val="en-US"/>
                </w:rPr>
              </w:rPrChange>
            </w:rPr>
            <w:delText xml:space="preserve"> </w:delText>
          </w:r>
          <w:r w:rsidR="00CF2774" w:rsidRPr="00664C71" w:rsidDel="004328D8">
            <w:rPr>
              <w:rPrChange w:id="1788"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89" w:author="Ben Fels" w:date="2024-12-21T12:02:00Z" w16du:dateUtc="2024-12-21T11:02:00Z"/>
          <w:moveFrom w:id="1790" w:author="Ben Fels" w:date="2024-12-21T12:01:00Z" w16du:dateUtc="2024-12-21T11:01:00Z"/>
          <w:rPrChange w:id="1791" w:author="Ben Fels" w:date="2024-12-21T18:08:00Z" w16du:dateUtc="2024-12-21T17:08:00Z">
            <w:rPr>
              <w:del w:id="1792" w:author="Ben Fels" w:date="2024-12-21T12:02:00Z" w16du:dateUtc="2024-12-21T11:02:00Z"/>
              <w:moveFrom w:id="1793" w:author="Ben Fels" w:date="2024-12-21T12:01:00Z" w16du:dateUtc="2024-12-21T11:01:00Z"/>
              <w:lang w:val="en-US"/>
            </w:rPr>
          </w:rPrChange>
        </w:rPr>
      </w:pPr>
      <w:moveFrom w:id="1794" w:author="Ben Fels" w:date="2024-12-21T12:01:00Z" w16du:dateUtc="2024-12-21T11:01:00Z">
        <w:del w:id="1795" w:author="Ben Fels" w:date="2024-12-21T12:02:00Z" w16du:dateUtc="2024-12-21T11:02:00Z">
          <w:r w:rsidRPr="00664C71" w:rsidDel="004328D8">
            <w:rPr>
              <w:rPrChange w:id="1796" w:author="Ben Fels" w:date="2024-12-21T18:08:00Z" w16du:dateUtc="2024-12-21T17:08:00Z">
                <w:rPr>
                  <w:lang w:val="en-US"/>
                </w:rPr>
              </w:rPrChange>
            </w:rPr>
            <w:delText xml:space="preserve">Context dependent evidence detection </w:delText>
          </w:r>
          <w:r w:rsidR="008267FA" w:rsidRPr="00664C71" w:rsidDel="004328D8">
            <w:rPr>
              <w:rPrChange w:id="1797" w:author="Ben Fels" w:date="2024-12-21T18:08:00Z" w16du:dateUtc="2024-12-21T17:08:00Z">
                <w:rPr>
                  <w:lang w:val="en-US"/>
                </w:rPr>
              </w:rPrChange>
            </w:rPr>
            <w:delText>–</w:delText>
          </w:r>
          <w:r w:rsidR="00991C10" w:rsidRPr="00664C71" w:rsidDel="004328D8">
            <w:rPr>
              <w:rPrChange w:id="1798" w:author="Ben Fels" w:date="2024-12-21T18:08:00Z" w16du:dateUtc="2024-12-21T17:08:00Z">
                <w:rPr>
                  <w:lang w:val="en-US"/>
                </w:rPr>
              </w:rPrChange>
            </w:rPr>
            <w:delText xml:space="preserve"> </w:delText>
          </w:r>
          <w:r w:rsidRPr="00664C71" w:rsidDel="004328D8">
            <w:rPr>
              <w:rPrChange w:id="1799" w:author="Ben Fels" w:date="2024-12-21T18:08:00Z" w16du:dateUtc="2024-12-21T17:08:00Z">
                <w:rPr>
                  <w:lang w:val="en-US"/>
                </w:rPr>
              </w:rPrChange>
            </w:rPr>
            <w:delText>CDED</w:delText>
          </w:r>
          <w:bookmarkStart w:id="1800" w:name="_Hlk179549401"/>
        </w:del>
      </w:moveFrom>
    </w:p>
    <w:bookmarkEnd w:id="1800"/>
    <w:p w14:paraId="7652B07B" w14:textId="758CF4CB" w:rsidR="00240221" w:rsidDel="004328D8" w:rsidRDefault="00E66081" w:rsidP="00CF7AE6">
      <w:pPr>
        <w:rPr>
          <w:del w:id="1801" w:author="Ben Fels" w:date="2024-12-21T12:02:00Z" w16du:dateUtc="2024-12-21T11:02:00Z"/>
          <w:moveFrom w:id="1802" w:author="Ben Fels" w:date="2024-12-21T12:01:00Z" w16du:dateUtc="2024-12-21T11:01:00Z"/>
        </w:rPr>
      </w:pPr>
      <w:moveFrom w:id="1803" w:author="Ben Fels" w:date="2024-12-21T12:01:00Z" w16du:dateUtc="2024-12-21T11:01:00Z">
        <w:del w:id="1804"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805" w:author="Ben Fels" w:date="2024-12-21T12:02:00Z" w16du:dateUtc="2024-12-21T11:02:00Z"/>
          <w:moveFrom w:id="1806" w:author="Ben Fels" w:date="2024-12-21T12:01:00Z" w16du:dateUtc="2024-12-21T11:01:00Z"/>
        </w:rPr>
      </w:pPr>
      <w:moveFrom w:id="1807" w:author="Ben Fels" w:date="2024-12-21T12:01:00Z" w16du:dateUtc="2024-12-21T11:01:00Z">
        <w:del w:id="1808"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809" w:author="Ben Fels" w:date="2024-12-21T12:02:00Z" w16du:dateUtc="2024-12-21T11:02:00Z"/>
          <w:moveFrom w:id="1810" w:author="Ben Fels" w:date="2024-12-21T12:01:00Z" w16du:dateUtc="2024-12-21T11:01:00Z"/>
        </w:rPr>
      </w:pPr>
      <w:moveFrom w:id="1811" w:author="Ben Fels" w:date="2024-12-21T12:01:00Z" w16du:dateUtc="2024-12-21T11:01:00Z">
        <w:del w:id="1812"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813" w:author="Ben Fels" w:date="2024-12-21T12:02:00Z" w16du:dateUtc="2024-12-21T11:02:00Z"/>
          <w:moveFrom w:id="1814" w:author="Ben Fels" w:date="2024-12-21T12:01:00Z" w16du:dateUtc="2024-12-21T11:01:00Z"/>
        </w:rPr>
      </w:pPr>
    </w:p>
    <w:p w14:paraId="52D9590B" w14:textId="6B49F99D" w:rsidR="00F310BC" w:rsidDel="004328D8" w:rsidRDefault="00D16D3F" w:rsidP="00CF7AE6">
      <w:pPr>
        <w:rPr>
          <w:del w:id="1815" w:author="Ben Fels" w:date="2024-12-21T12:02:00Z" w16du:dateUtc="2024-12-21T11:02:00Z"/>
          <w:moveFrom w:id="1816" w:author="Ben Fels" w:date="2024-12-21T12:01:00Z" w16du:dateUtc="2024-12-21T11:01:00Z"/>
        </w:rPr>
      </w:pPr>
      <w:moveFrom w:id="1817" w:author="Ben Fels" w:date="2024-12-21T12:01:00Z" w16du:dateUtc="2024-12-21T11:01:00Z">
        <w:del w:id="1818"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819" w:author="Ben Fels" w:date="2024-12-21T12:02:00Z" w16du:dateUtc="2024-12-21T11:02:00Z"/>
          <w:moveFrom w:id="1820" w:author="Ben Fels" w:date="2024-12-21T12:01:00Z" w16du:dateUtc="2024-12-21T11:01:00Z"/>
        </w:rPr>
      </w:pPr>
      <w:moveFrom w:id="1821" w:author="Ben Fels" w:date="2024-12-21T12:01:00Z" w16du:dateUtc="2024-12-21T11:01:00Z">
        <w:del w:id="1822"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23" w:author="Ben Fels" w:date="2024-12-21T12:02:00Z" w16du:dateUtc="2024-12-21T11:02:00Z"/>
          <w:moveFrom w:id="1824" w:author="Ben Fels" w:date="2024-12-21T12:01:00Z" w16du:dateUtc="2024-12-21T11:01:00Z"/>
        </w:rPr>
      </w:pPr>
      <w:moveFrom w:id="1825" w:author="Ben Fels" w:date="2024-12-21T12:01:00Z" w16du:dateUtc="2024-12-21T11:01:00Z">
        <w:del w:id="1826"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27" w:author="Ben Fels" w:date="2024-12-21T12:02:00Z" w16du:dateUtc="2024-12-21T11:02:00Z"/>
          <w:moveFrom w:id="1828" w:author="Ben Fels" w:date="2024-12-21T12:01:00Z" w16du:dateUtc="2024-12-21T11:01:00Z"/>
        </w:rPr>
      </w:pPr>
      <w:moveFrom w:id="1829" w:author="Ben Fels" w:date="2024-12-21T12:01:00Z" w16du:dateUtc="2024-12-21T11:01:00Z">
        <w:del w:id="1830"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31" w:author="Ben Fels" w:date="2024-12-21T12:02:00Z" w16du:dateUtc="2024-12-21T11:02:00Z"/>
          <w:moveFrom w:id="1832" w:author="Ben Fels" w:date="2024-12-21T12:01:00Z" w16du:dateUtc="2024-12-21T11:01:00Z"/>
        </w:rPr>
      </w:pPr>
      <w:moveFrom w:id="1833" w:author="Ben Fels" w:date="2024-12-21T12:01:00Z" w16du:dateUtc="2024-12-21T11:01:00Z">
        <w:del w:id="1834"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35" w:author="Ben Fels" w:date="2024-12-21T12:02:00Z" w16du:dateUtc="2024-12-21T11:02:00Z"/>
          <w:moveFrom w:id="1836" w:author="Ben Fels" w:date="2024-12-21T12:01:00Z" w16du:dateUtc="2024-12-21T11:01:00Z"/>
        </w:rPr>
      </w:pPr>
      <w:moveFrom w:id="1837" w:author="Ben Fels" w:date="2024-12-21T12:01:00Z" w16du:dateUtc="2024-12-21T11:01:00Z">
        <w:del w:id="1838"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39" w:author="Ben Fels" w:date="2024-12-21T12:02:00Z" w16du:dateUtc="2024-12-21T11:02:00Z"/>
          <w:moveFrom w:id="1840" w:author="Ben Fels" w:date="2024-12-21T12:01:00Z" w16du:dateUtc="2024-12-21T11:01:00Z"/>
        </w:rPr>
      </w:pPr>
      <w:moveFrom w:id="1841" w:author="Ben Fels" w:date="2024-12-21T12:01:00Z" w16du:dateUtc="2024-12-21T11:01:00Z">
        <w:del w:id="1842"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43" w:author="Ben Fels" w:date="2024-12-21T12:02:00Z" w16du:dateUtc="2024-12-21T11:02:00Z"/>
          <w:moveFrom w:id="1844" w:author="Ben Fels" w:date="2024-12-21T12:01:00Z" w16du:dateUtc="2024-12-21T11:01:00Z"/>
        </w:rPr>
      </w:pPr>
      <w:moveFrom w:id="1845" w:author="Ben Fels" w:date="2024-12-21T12:01:00Z" w16du:dateUtc="2024-12-21T11:01:00Z">
        <w:del w:id="1846"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47" w:author="Ben Fels" w:date="2024-12-21T12:02:00Z" w16du:dateUtc="2024-12-21T11:02:00Z"/>
          <w:moveFrom w:id="1848" w:author="Ben Fels" w:date="2024-12-21T12:01:00Z" w16du:dateUtc="2024-12-21T11:01:00Z"/>
        </w:rPr>
      </w:pPr>
    </w:p>
    <w:p w14:paraId="60F6C9AE" w14:textId="78467F77" w:rsidR="004806B5" w:rsidDel="004328D8" w:rsidRDefault="004040DC" w:rsidP="004806B5">
      <w:pPr>
        <w:rPr>
          <w:del w:id="1849" w:author="Ben Fels" w:date="2024-12-21T12:02:00Z" w16du:dateUtc="2024-12-21T11:02:00Z"/>
          <w:moveFrom w:id="1850" w:author="Ben Fels" w:date="2024-12-21T12:01:00Z" w16du:dateUtc="2024-12-21T11:01:00Z"/>
          <w:i/>
        </w:rPr>
      </w:pPr>
      <w:moveFrom w:id="1851" w:author="Ben Fels" w:date="2024-12-21T12:01:00Z" w16du:dateUtc="2024-12-21T11:01:00Z">
        <w:del w:id="1852"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53" w:author="Ben Fels" w:date="2024-12-21T12:02:00Z" w16du:dateUtc="2024-12-21T11:02:00Z"/>
          <w:moveFrom w:id="1854" w:author="Ben Fels" w:date="2024-12-21T12:01:00Z" w16du:dateUtc="2024-12-21T11:01:00Z"/>
          <w:i/>
          <w:sz w:val="22"/>
          <w:szCs w:val="20"/>
        </w:rPr>
      </w:pPr>
      <w:moveFrom w:id="1855" w:author="Ben Fels" w:date="2024-12-21T12:01:00Z" w16du:dateUtc="2024-12-21T11:01:00Z">
        <w:del w:id="1856"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57" w:author="Ben Fels" w:date="2024-12-21T12:02:00Z" w16du:dateUtc="2024-12-21T11:02:00Z"/>
          <w:moveFrom w:id="1858" w:author="Ben Fels" w:date="2024-12-21T12:01:00Z" w16du:dateUtc="2024-12-21T11:01:00Z"/>
          <w:sz w:val="22"/>
          <w:szCs w:val="20"/>
          <w:highlight w:val="magenta"/>
        </w:rPr>
      </w:pPr>
      <w:moveFrom w:id="1859" w:author="Ben Fels" w:date="2024-12-21T12:01:00Z" w16du:dateUtc="2024-12-21T11:01:00Z">
        <w:del w:id="1860"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61" w:author="Ben Fels" w:date="2024-12-21T12:02:00Z" w16du:dateUtc="2024-12-21T11:02:00Z"/>
          <w:moveFrom w:id="1862" w:author="Ben Fels" w:date="2024-12-21T12:01:00Z" w16du:dateUtc="2024-12-21T11:01:00Z"/>
          <w:sz w:val="22"/>
          <w:szCs w:val="20"/>
        </w:rPr>
      </w:pPr>
      <w:moveFrom w:id="1863" w:author="Ben Fels" w:date="2024-12-21T12:01:00Z" w16du:dateUtc="2024-12-21T11:01:00Z">
        <w:del w:id="1864"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65" w:author="Ben Fels" w:date="2024-12-21T12:02:00Z" w16du:dateUtc="2024-12-21T11:02:00Z"/>
          <w:moveFrom w:id="1866" w:author="Ben Fels" w:date="2024-12-21T12:01:00Z" w16du:dateUtc="2024-12-21T11:01:00Z"/>
          <w:sz w:val="22"/>
          <w:szCs w:val="20"/>
        </w:rPr>
      </w:pPr>
      <w:moveFrom w:id="1867" w:author="Ben Fels" w:date="2024-12-21T12:01:00Z" w16du:dateUtc="2024-12-21T11:01:00Z">
        <w:del w:id="1868"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69" w:author="Ben Fels" w:date="2024-12-21T12:02:00Z" w16du:dateUtc="2024-12-21T11:02:00Z"/>
          <w:moveFrom w:id="1870" w:author="Ben Fels" w:date="2024-12-21T12:01:00Z" w16du:dateUtc="2024-12-21T11:01:00Z"/>
          <w:sz w:val="22"/>
          <w:szCs w:val="20"/>
        </w:rPr>
      </w:pPr>
    </w:p>
    <w:p w14:paraId="1FE1A3ED" w14:textId="3450A51A" w:rsidR="004806B5" w:rsidRPr="0098098B" w:rsidDel="004328D8" w:rsidRDefault="004806B5" w:rsidP="004806B5">
      <w:pPr>
        <w:rPr>
          <w:del w:id="1871" w:author="Ben Fels" w:date="2024-12-21T12:02:00Z" w16du:dateUtc="2024-12-21T11:02:00Z"/>
          <w:moveFrom w:id="1872" w:author="Ben Fels" w:date="2024-12-21T12:01:00Z" w16du:dateUtc="2024-12-21T11:01:00Z"/>
        </w:rPr>
      </w:pPr>
    </w:p>
    <w:p w14:paraId="16C28B75" w14:textId="2743E10C" w:rsidR="00DF6B25" w:rsidDel="004328D8" w:rsidRDefault="000A4B0E" w:rsidP="00CF7AE6">
      <w:pPr>
        <w:rPr>
          <w:del w:id="1873" w:author="Ben Fels" w:date="2024-12-21T12:02:00Z" w16du:dateUtc="2024-12-21T11:02:00Z"/>
          <w:moveFrom w:id="1874" w:author="Ben Fels" w:date="2024-12-21T12:01:00Z" w16du:dateUtc="2024-12-21T11:01:00Z"/>
        </w:rPr>
      </w:pPr>
      <w:moveFrom w:id="1875" w:author="Ben Fels" w:date="2024-12-21T12:01:00Z" w16du:dateUtc="2024-12-21T11:01:00Z">
        <w:del w:id="1876"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77" w:author="Ben Fels" w:date="2024-12-21T12:02:00Z" w16du:dateUtc="2024-12-21T11:02:00Z"/>
          <w:moveFrom w:id="1878" w:author="Ben Fels" w:date="2024-12-21T12:01:00Z" w16du:dateUtc="2024-12-21T11:01:00Z"/>
        </w:rPr>
      </w:pPr>
      <w:moveFrom w:id="1879" w:author="Ben Fels" w:date="2024-12-21T12:01:00Z" w16du:dateUtc="2024-12-21T11:01:00Z">
        <w:del w:id="1880"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81" w:author="Ben Fels" w:date="2024-12-21T12:02:00Z" w16du:dateUtc="2024-12-21T11:02:00Z"/>
          <w:moveFrom w:id="1882" w:author="Ben Fels" w:date="2024-12-21T12:01:00Z" w16du:dateUtc="2024-12-21T11:01:00Z"/>
        </w:rPr>
      </w:pPr>
      <w:moveFrom w:id="1883" w:author="Ben Fels" w:date="2024-12-21T12:01:00Z" w16du:dateUtc="2024-12-21T11:01:00Z">
        <w:del w:id="1884"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85" w:author="Ben Fels" w:date="2024-12-21T12:02:00Z" w16du:dateUtc="2024-12-21T11:02:00Z"/>
          <w:moveFrom w:id="1886" w:author="Ben Fels" w:date="2024-12-21T12:01:00Z" w16du:dateUtc="2024-12-21T11:01:00Z"/>
        </w:rPr>
      </w:pPr>
      <w:moveFrom w:id="1887" w:author="Ben Fels" w:date="2024-12-21T12:01:00Z" w16du:dateUtc="2024-12-21T11:01:00Z">
        <w:del w:id="1888"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89" w:author="Ben Fels" w:date="2024-12-21T12:02:00Z" w16du:dateUtc="2024-12-21T11:02:00Z"/>
          <w:moveFrom w:id="1890" w:author="Ben Fels" w:date="2024-12-21T12:01:00Z" w16du:dateUtc="2024-12-21T11:01:00Z"/>
        </w:rPr>
      </w:pPr>
      <w:moveFrom w:id="1891" w:author="Ben Fels" w:date="2024-12-21T12:01:00Z" w16du:dateUtc="2024-12-21T11:01:00Z">
        <w:del w:id="1892"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3" w:author="Ben Fels" w:date="2024-12-21T12:02:00Z" w16du:dateUtc="2024-12-21T11:02:00Z"/>
          <w:moveFrom w:id="1894" w:author="Ben Fels" w:date="2024-12-21T12:01:00Z" w16du:dateUtc="2024-12-21T11:01:00Z"/>
          <w:i/>
          <w:u w:val="single"/>
        </w:rPr>
      </w:pPr>
      <w:moveFrom w:id="1895" w:author="Ben Fels" w:date="2024-12-21T12:01:00Z" w16du:dateUtc="2024-12-21T11:01:00Z">
        <w:del w:id="1896"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7" w:author="Ben Fels" w:date="2024-12-21T12:02:00Z" w16du:dateUtc="2024-12-21T11:02:00Z"/>
          <w:moveFrom w:id="1898" w:author="Ben Fels" w:date="2024-12-21T12:01:00Z" w16du:dateUtc="2024-12-21T11:01:00Z"/>
        </w:rPr>
      </w:pPr>
      <w:moveFrom w:id="1899" w:author="Ben Fels" w:date="2024-12-21T12:01:00Z" w16du:dateUtc="2024-12-21T11:01:00Z">
        <w:del w:id="1900"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1" w:author="Ben Fels" w:date="2024-12-21T12:02:00Z" w16du:dateUtc="2024-12-21T11:02:00Z"/>
          <w:moveFrom w:id="1902" w:author="Ben Fels" w:date="2024-12-21T12:01:00Z" w16du:dateUtc="2024-12-21T11:01:00Z"/>
        </w:rPr>
      </w:pPr>
      <w:moveFrom w:id="1903" w:author="Ben Fels" w:date="2024-12-21T12:01:00Z" w16du:dateUtc="2024-12-21T11:01:00Z">
        <w:del w:id="1904"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5" w:author="Ben Fels" w:date="2024-12-21T12:02:00Z" w16du:dateUtc="2024-12-21T11:02:00Z"/>
          <w:moveFrom w:id="1906" w:author="Ben Fels" w:date="2024-12-21T12:01:00Z" w16du:dateUtc="2024-12-21T11:01:00Z"/>
        </w:rPr>
      </w:pPr>
      <w:moveFrom w:id="1907" w:author="Ben Fels" w:date="2024-12-21T12:01:00Z" w16du:dateUtc="2024-12-21T11:01:00Z">
        <w:del w:id="1908"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9" w:author="Ben Fels" w:date="2024-12-21T12:02:00Z" w16du:dateUtc="2024-12-21T11:02:00Z"/>
          <w:moveFrom w:id="1910" w:author="Ben Fels" w:date="2024-12-21T12:01:00Z" w16du:dateUtc="2024-12-21T11:01:00Z"/>
        </w:rPr>
      </w:pPr>
      <w:moveFrom w:id="1911" w:author="Ben Fels" w:date="2024-12-21T12:01:00Z" w16du:dateUtc="2024-12-21T11:01:00Z">
        <w:del w:id="1912"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13" w:author="Ben Fels" w:date="2024-12-21T12:02:00Z" w16du:dateUtc="2024-12-21T11:02:00Z"/>
          <w:moveFrom w:id="1914" w:author="Ben Fels" w:date="2024-12-21T12:01:00Z" w16du:dateUtc="2024-12-21T11:01:00Z"/>
        </w:rPr>
      </w:pPr>
      <w:moveFrom w:id="1915" w:author="Ben Fels" w:date="2024-12-21T12:01:00Z" w16du:dateUtc="2024-12-21T11:01:00Z">
        <w:del w:id="1916"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602"/>
    <w:p w14:paraId="7D6DB4AD" w14:textId="00A030F7" w:rsidR="00E02FED" w:rsidRPr="0088488E" w:rsidDel="004328D8" w:rsidRDefault="00E02FED" w:rsidP="009A54C3">
      <w:pPr>
        <w:pStyle w:val="berschrift2"/>
        <w:rPr>
          <w:del w:id="1917" w:author="Ben Fels" w:date="2024-12-21T12:02:00Z" w16du:dateUtc="2024-12-21T11:02:00Z"/>
        </w:rPr>
      </w:pPr>
      <w:del w:id="1918"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919" w:author="Ben Fels" w:date="2024-12-21T12:02:00Z" w16du:dateUtc="2024-12-21T11:02:00Z"/>
        </w:rPr>
      </w:pPr>
      <w:del w:id="1920"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921" w:author="Ben Fels" w:date="2024-12-21T12:02:00Z" w16du:dateUtc="2024-12-21T11:02:00Z"/>
        </w:rPr>
      </w:pPr>
      <w:del w:id="1922"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23" w:author="Ben Fels" w:date="2024-12-21T12:02:00Z" w16du:dateUtc="2024-12-21T11:02:00Z"/>
          <w:highlight w:val="cyan"/>
          <w:rPrChange w:id="1924" w:author="Ben Fels" w:date="2024-12-21T18:08:00Z" w16du:dateUtc="2024-12-21T17:08:00Z">
            <w:rPr>
              <w:del w:id="1925" w:author="Ben Fels" w:date="2024-12-21T12:02:00Z" w16du:dateUtc="2024-12-21T11:02:00Z"/>
              <w:highlight w:val="cyan"/>
              <w:lang w:val="en-US"/>
            </w:rPr>
          </w:rPrChange>
        </w:rPr>
      </w:pPr>
      <w:del w:id="1926" w:author="Ben Fels" w:date="2024-12-21T12:02:00Z" w16du:dateUtc="2024-12-21T11:02:00Z">
        <w:r w:rsidRPr="00664C71" w:rsidDel="004328D8">
          <w:rPr>
            <w:highlight w:val="cyan"/>
            <w:rPrChange w:id="1927"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28" w:author="Ben Fels" w:date="2024-12-21T12:02:00Z" w16du:dateUtc="2024-12-21T11:02:00Z"/>
          <w:highlight w:val="cyan"/>
          <w:rPrChange w:id="1929" w:author="Ben Fels" w:date="2024-12-21T18:08:00Z" w16du:dateUtc="2024-12-21T17:08:00Z">
            <w:rPr>
              <w:del w:id="1930" w:author="Ben Fels" w:date="2024-12-21T12:02:00Z" w16du:dateUtc="2024-12-21T11:02:00Z"/>
              <w:highlight w:val="cyan"/>
              <w:lang w:val="en-US"/>
            </w:rPr>
          </w:rPrChange>
        </w:rPr>
      </w:pPr>
      <w:del w:id="1931" w:author="Ben Fels" w:date="2024-12-21T12:02:00Z" w16du:dateUtc="2024-12-21T11:02:00Z">
        <w:r w:rsidRPr="00664C71" w:rsidDel="004328D8">
          <w:rPr>
            <w:highlight w:val="cyan"/>
            <w:rPrChange w:id="1932"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33" w:author="Ben Fels" w:date="2024-12-21T12:02:00Z" w16du:dateUtc="2024-12-21T11:02:00Z"/>
          <w:rPrChange w:id="1934" w:author="Ben Fels" w:date="2024-12-21T18:08:00Z" w16du:dateUtc="2024-12-21T17:08:00Z">
            <w:rPr>
              <w:del w:id="1935" w:author="Ben Fels" w:date="2024-12-21T12:02:00Z" w16du:dateUtc="2024-12-21T11:02:00Z"/>
              <w:lang w:val="en-US"/>
            </w:rPr>
          </w:rPrChange>
        </w:rPr>
      </w:pPr>
    </w:p>
    <w:p w14:paraId="6E72EDCF" w14:textId="6A26F087" w:rsidR="004B4E35" w:rsidDel="007A763E" w:rsidRDefault="004B4E35" w:rsidP="009A54C3">
      <w:pPr>
        <w:pStyle w:val="berschrift2"/>
        <w:rPr>
          <w:del w:id="1936" w:author="Ben Fels" w:date="2024-12-16T22:06:00Z" w16du:dateUtc="2024-12-16T21:06:00Z"/>
        </w:rPr>
      </w:pPr>
      <w:del w:id="1937" w:author="Ben Fels" w:date="2024-12-16T22:06:00Z" w16du:dateUtc="2024-12-16T21:06:00Z">
        <w:r w:rsidRPr="00D93EB3" w:rsidDel="007A763E">
          <w:delText>Datensatz</w:delText>
        </w:r>
      </w:del>
    </w:p>
    <w:p w14:paraId="6E930610" w14:textId="24C22B13" w:rsidR="00FD1E0F" w:rsidDel="007A763E" w:rsidRDefault="00AC654E" w:rsidP="00CF7AE6">
      <w:pPr>
        <w:rPr>
          <w:del w:id="1938" w:author="Ben Fels" w:date="2024-12-16T22:06:00Z" w16du:dateUtc="2024-12-16T21:06:00Z"/>
        </w:rPr>
      </w:pPr>
      <w:del w:id="1939"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40" w:author="Ben Fels" w:date="2024-12-16T22:06:00Z" w16du:dateUtc="2024-12-16T21:06:00Z"/>
          <w:i/>
        </w:rPr>
      </w:pPr>
      <w:del w:id="1941"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42"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43"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44"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45"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46"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47" w:author="Ben Fels" w:date="2024-12-21T18:08:00Z" w16du:dateUtc="2024-12-21T17:08:00Z">
              <w:rPr>
                <w:lang w:val="en-US"/>
              </w:rPr>
            </w:rPrChange>
          </w:rPr>
          <w:delText xml:space="preserve"> </w:delText>
        </w:r>
        <w:r w:rsidR="00804DEE" w:rsidRPr="00664C71" w:rsidDel="007A763E">
          <w:rPr>
            <w:rPrChange w:id="1948"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49" w:author="Ben Fels" w:date="2024-12-16T22:06:00Z" w16du:dateUtc="2024-12-16T21:06:00Z"/>
        </w:rPr>
      </w:pPr>
      <w:del w:id="1950"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51" w:author="Ben Fels" w:date="2024-12-16T22:06:00Z" w16du:dateUtc="2024-12-16T21:06:00Z"/>
        </w:rPr>
      </w:pPr>
      <w:del w:id="1952"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53" w:author="Ben Fels" w:date="2024-12-16T22:06:00Z" w16du:dateUtc="2024-12-16T21:06:00Z"/>
          <w:i/>
        </w:rPr>
      </w:pPr>
      <w:del w:id="1954"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55" w:author="Ben Fels" w:date="2024-12-16T22:06:00Z" w16du:dateUtc="2024-12-16T21:06:00Z"/>
        </w:rPr>
      </w:pPr>
      <w:del w:id="1956"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57" w:author="Ben Fels" w:date="2024-12-16T22:06:00Z" w16du:dateUtc="2024-12-16T21:06:00Z"/>
        </w:rPr>
      </w:pPr>
      <w:del w:id="1958"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59" w:author="Ben Fels" w:date="2024-12-16T22:06:00Z" w16du:dateUtc="2024-12-16T21:06:00Z"/>
          <w:i/>
        </w:rPr>
      </w:pPr>
      <w:del w:id="1960"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61" w:author="Ben Fels" w:date="2024-12-16T22:06:00Z" w16du:dateUtc="2024-12-16T21:06:00Z"/>
        </w:rPr>
      </w:pPr>
      <w:del w:id="1962"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63" w:author="Ben Fels" w:date="2024-12-16T22:06:00Z" w16du:dateUtc="2024-12-16T21:06:00Z"/>
        </w:rPr>
      </w:pPr>
      <w:del w:id="1964"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65" w:author="Ben Fels" w:date="2024-12-16T22:06:00Z" w16du:dateUtc="2024-12-16T21:06:00Z"/>
          <w:rPrChange w:id="1966" w:author="Ben Fels" w:date="2024-12-21T18:08:00Z" w16du:dateUtc="2024-12-21T17:08:00Z">
            <w:rPr>
              <w:del w:id="1967" w:author="Ben Fels" w:date="2024-12-16T22:06:00Z" w16du:dateUtc="2024-12-16T21:06:00Z"/>
              <w:lang w:val="en-US"/>
            </w:rPr>
          </w:rPrChange>
        </w:rPr>
      </w:pPr>
      <w:del w:id="1968"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69"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70" w:author="Ben Fels" w:date="2024-12-16T22:05:00Z" w16du:dateUtc="2024-12-16T21:05:00Z"/>
          <w:rPrChange w:id="1971" w:author="Ben Fels" w:date="2024-12-21T18:08:00Z" w16du:dateUtc="2024-12-21T17:08:00Z">
            <w:rPr>
              <w:del w:id="1972" w:author="Ben Fels" w:date="2024-12-16T22:05:00Z" w16du:dateUtc="2024-12-16T21:05:00Z"/>
              <w:lang w:val="en-US"/>
            </w:rPr>
          </w:rPrChange>
        </w:rPr>
      </w:pPr>
      <w:del w:id="1973" w:author="Ben Fels" w:date="2024-12-16T22:05:00Z" w16du:dateUtc="2024-12-16T21:05:00Z">
        <w:r w:rsidRPr="00664C71" w:rsidDel="00651FF7">
          <w:rPr>
            <w:rPrChange w:id="1974" w:author="Ben Fels" w:date="2024-12-21T18:08:00Z" w16du:dateUtc="2024-12-21T17:08:00Z">
              <w:rPr>
                <w:lang w:val="en-US"/>
              </w:rPr>
            </w:rPrChange>
          </w:rPr>
          <w:delText xml:space="preserve">1: </w:delText>
        </w:r>
        <w:r w:rsidR="00210B38" w:rsidRPr="00664C71" w:rsidDel="00651FF7">
          <w:rPr>
            <w:rPrChange w:id="1975"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76" w:author="Ben Fels" w:date="2024-12-16T22:05:00Z" w16du:dateUtc="2024-12-16T21:05:00Z"/>
          <w:rPrChange w:id="1977" w:author="Ben Fels" w:date="2024-12-21T18:08:00Z" w16du:dateUtc="2024-12-21T17:08:00Z">
            <w:rPr>
              <w:del w:id="1978" w:author="Ben Fels" w:date="2024-12-16T22:05:00Z" w16du:dateUtc="2024-12-16T21:05:00Z"/>
              <w:lang w:val="en-US"/>
            </w:rPr>
          </w:rPrChange>
        </w:rPr>
      </w:pPr>
      <w:del w:id="1979" w:author="Ben Fels" w:date="2024-12-16T22:05:00Z" w16du:dateUtc="2024-12-16T21:05:00Z">
        <w:r w:rsidRPr="00664C71" w:rsidDel="00651FF7">
          <w:rPr>
            <w:rPrChange w:id="1980"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81" w:author="Ben Fels" w:date="2024-12-16T22:05:00Z" w16du:dateUtc="2024-12-16T21:05:00Z"/>
          <w:rPrChange w:id="1982" w:author="Ben Fels" w:date="2024-12-21T18:08:00Z" w16du:dateUtc="2024-12-21T17:08:00Z">
            <w:rPr>
              <w:del w:id="1983" w:author="Ben Fels" w:date="2024-12-16T22:05:00Z" w16du:dateUtc="2024-12-16T21:05:00Z"/>
              <w:lang w:val="en-US"/>
            </w:rPr>
          </w:rPrChange>
        </w:rPr>
      </w:pPr>
      <w:del w:id="1984" w:author="Ben Fels" w:date="2024-12-16T22:05:00Z" w16du:dateUtc="2024-12-16T21:05:00Z">
        <w:r w:rsidRPr="00664C71" w:rsidDel="00651FF7">
          <w:rPr>
            <w:rPrChange w:id="1985" w:author="Ben Fels" w:date="2024-12-21T18:08:00Z" w16du:dateUtc="2024-12-21T17:08:00Z">
              <w:rPr>
                <w:lang w:val="en-US"/>
              </w:rPr>
            </w:rPrChange>
          </w:rPr>
          <w:delText>annotation of claims, premises, support and attack relation</w:delText>
        </w:r>
        <w:r w:rsidR="00010C75" w:rsidRPr="00664C71" w:rsidDel="00651FF7">
          <w:rPr>
            <w:rPrChange w:id="1986" w:author="Ben Fels" w:date="2024-12-21T18:08:00Z" w16du:dateUtc="2024-12-21T17:08:00Z">
              <w:rPr>
                <w:lang w:val="en-US"/>
              </w:rPr>
            </w:rPrChange>
          </w:rPr>
          <w:delText xml:space="preserve"> (argument components and argumentative relations)</w:delText>
        </w:r>
        <w:r w:rsidRPr="00664C71" w:rsidDel="00651FF7">
          <w:rPr>
            <w:rPrChange w:id="1987"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88"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89"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90"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91"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92"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93" w:author="Ben Fels" w:date="2024-12-16T22:05:00Z" w16du:dateUtc="2024-12-16T21:05:00Z"/>
          <w:rPrChange w:id="1994" w:author="Ben Fels" w:date="2024-12-21T18:08:00Z" w16du:dateUtc="2024-12-21T17:08:00Z">
            <w:rPr>
              <w:del w:id="1995" w:author="Ben Fels" w:date="2024-12-16T22:05:00Z" w16du:dateUtc="2024-12-16T21:05:00Z"/>
              <w:lang w:val="en-US"/>
            </w:rPr>
          </w:rPrChange>
        </w:rPr>
      </w:pPr>
      <w:del w:id="1996" w:author="Ben Fels" w:date="2024-12-16T22:05:00Z" w16du:dateUtc="2024-12-16T21:05:00Z">
        <w:r w:rsidRPr="00664C71" w:rsidDel="00651FF7">
          <w:rPr>
            <w:rPrChange w:id="1997" w:author="Ben Fels" w:date="2024-12-21T18:08:00Z" w16du:dateUtc="2024-12-21T17:08:00Z">
              <w:rPr>
                <w:lang w:val="en-US"/>
              </w:rPr>
            </w:rPrChange>
          </w:rPr>
          <w:delText>3 annotators, 90 persuasive essays</w:delText>
        </w:r>
        <w:r w:rsidR="006011D7" w:rsidRPr="00664C71" w:rsidDel="00651FF7">
          <w:rPr>
            <w:rPrChange w:id="1998"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99"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000"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001" w:author="Ben Fels" w:date="2024-12-16T22:05:00Z" w16du:dateUtc="2024-12-16T21:05:00Z"/>
        </w:rPr>
      </w:pPr>
      <w:del w:id="2002"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003" w:author="Ben Fels" w:date="2024-12-16T22:05:00Z" w16du:dateUtc="2024-12-16T21:05:00Z"/>
        </w:rPr>
      </w:pPr>
      <w:del w:id="2004"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005" w:author="Ben Fels" w:date="2024-12-16T22:05:00Z" w16du:dateUtc="2024-12-16T21:05:00Z"/>
          <w:highlight w:val="magenta"/>
        </w:rPr>
      </w:pPr>
      <w:del w:id="2006"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007" w:author="Ben Fels" w:date="2024-12-16T22:06:00Z" w16du:dateUtc="2024-12-16T21:06:00Z"/>
          <w:highlight w:val="magenta"/>
        </w:rPr>
      </w:pPr>
      <w:del w:id="2008"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009" w:author="Ben Fels" w:date="2024-12-16T22:06:00Z" w16du:dateUtc="2024-12-16T21:06:00Z"/>
          <w:rPrChange w:id="2010" w:author="Ben Fels" w:date="2024-12-21T18:08:00Z" w16du:dateUtc="2024-12-21T17:08:00Z">
            <w:rPr>
              <w:del w:id="2011" w:author="Ben Fels" w:date="2024-12-16T22:06:00Z" w16du:dateUtc="2024-12-16T21:06:00Z"/>
              <w:lang w:val="en-US"/>
            </w:rPr>
          </w:rPrChange>
        </w:rPr>
      </w:pPr>
      <w:del w:id="2012" w:author="Ben Fels" w:date="2024-12-16T22:06:00Z" w16du:dateUtc="2024-12-16T21:06:00Z">
        <w:r w:rsidRPr="00664C71" w:rsidDel="007A763E">
          <w:rPr>
            <w:rPrChange w:id="2013" w:author="Ben Fels" w:date="2024-12-21T18:08:00Z" w16du:dateUtc="2024-12-21T17:08:00Z">
              <w:rPr>
                <w:lang w:val="en-US"/>
              </w:rPr>
            </w:rPrChange>
          </w:rPr>
          <w:delText xml:space="preserve">2: </w:delText>
        </w:r>
        <w:r w:rsidR="00EC4AFB" w:rsidRPr="00664C71" w:rsidDel="007A763E">
          <w:rPr>
            <w:rPrChange w:id="2014" w:author="Ben Fels" w:date="2024-12-21T18:08:00Z" w16du:dateUtc="2024-12-21T17:08:00Z">
              <w:rPr>
                <w:lang w:val="en-US"/>
              </w:rPr>
            </w:rPrChange>
          </w:rPr>
          <w:delText>Argument Annotated Essay</w:delText>
        </w:r>
        <w:r w:rsidR="00DE1063" w:rsidRPr="00664C71" w:rsidDel="007A763E">
          <w:rPr>
            <w:rPrChange w:id="2015" w:author="Ben Fels" w:date="2024-12-21T18:08:00Z" w16du:dateUtc="2024-12-21T17:08:00Z">
              <w:rPr>
                <w:lang w:val="en-US"/>
              </w:rPr>
            </w:rPrChange>
          </w:rPr>
          <w:delText xml:space="preserve"> Corpus</w:delText>
        </w:r>
        <w:r w:rsidR="00EC4AFB" w:rsidRPr="00664C71" w:rsidDel="007A763E">
          <w:rPr>
            <w:rPrChange w:id="2016" w:author="Ben Fels" w:date="2024-12-21T18:08:00Z" w16du:dateUtc="2024-12-21T17:08:00Z">
              <w:rPr>
                <w:lang w:val="en-US"/>
              </w:rPr>
            </w:rPrChange>
          </w:rPr>
          <w:delText xml:space="preserve"> (version 2)</w:delText>
        </w:r>
        <w:r w:rsidR="00DE1063" w:rsidRPr="00664C71" w:rsidDel="007A763E">
          <w:rPr>
            <w:rPrChange w:id="2017" w:author="Ben Fels" w:date="2024-12-21T18:08:00Z" w16du:dateUtc="2024-12-21T17:08:00Z">
              <w:rPr>
                <w:lang w:val="en-US"/>
              </w:rPr>
            </w:rPrChange>
          </w:rPr>
          <w:delText xml:space="preserve"> AAEC</w:delText>
        </w:r>
        <w:r w:rsidR="00EC4AFB" w:rsidRPr="00664C71" w:rsidDel="007A763E">
          <w:rPr>
            <w:rPrChange w:id="2018"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019"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020"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021" w:author="Ben Fels" w:date="2024-12-16T22:05:00Z" w16du:dateUtc="2024-12-16T21:05:00Z"/>
        </w:rPr>
      </w:pPr>
      <w:del w:id="2022"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23" w:author="Ben Fels" w:date="2024-12-16T22:06:00Z" w16du:dateUtc="2024-12-16T21:06:00Z"/>
        </w:rPr>
      </w:pPr>
      <w:del w:id="2024"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25" w:author="Ben Fels" w:date="2024-12-16T22:06:00Z" w16du:dateUtc="2024-12-16T21:06:00Z"/>
        </w:rPr>
      </w:pPr>
      <w:del w:id="2026"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27" w:author="Ben Fels" w:date="2024-12-16T22:06:00Z" w16du:dateUtc="2024-12-16T21:06:00Z"/>
          <w:rPrChange w:id="2028" w:author="Ben Fels" w:date="2024-12-21T18:08:00Z" w16du:dateUtc="2024-12-21T17:08:00Z">
            <w:rPr>
              <w:del w:id="2029" w:author="Ben Fels" w:date="2024-12-16T22:06:00Z" w16du:dateUtc="2024-12-16T21:06:00Z"/>
              <w:lang w:val="en-US"/>
            </w:rPr>
          </w:rPrChange>
        </w:rPr>
      </w:pPr>
      <w:del w:id="2030" w:author="Ben Fels" w:date="2024-12-16T22:06:00Z" w16du:dateUtc="2024-12-16T21:06:00Z">
        <w:r w:rsidRPr="00664C71" w:rsidDel="007A763E">
          <w:rPr>
            <w:rPrChange w:id="2031"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32" w:author="Ben Fels" w:date="2024-12-16T22:06:00Z" w16du:dateUtc="2024-12-16T21:06:00Z"/>
        </w:rPr>
      </w:pPr>
      <w:del w:id="2033"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34" w:author="Ben Fels" w:date="2024-12-16T22:06:00Z" w16du:dateUtc="2024-12-16T21:06:00Z"/>
          <w:rPrChange w:id="2035" w:author="Ben Fels" w:date="2024-12-21T18:08:00Z" w16du:dateUtc="2024-12-21T17:08:00Z">
            <w:rPr>
              <w:del w:id="2036" w:author="Ben Fels" w:date="2024-12-16T22:06:00Z" w16du:dateUtc="2024-12-16T21:06:00Z"/>
              <w:lang w:val="en-US"/>
            </w:rPr>
          </w:rPrChange>
        </w:rPr>
      </w:pPr>
      <w:del w:id="2037" w:author="Ben Fels" w:date="2024-12-16T22:06:00Z" w16du:dateUtc="2024-12-16T21:06:00Z">
        <w:r w:rsidRPr="00664C71" w:rsidDel="007A763E">
          <w:rPr>
            <w:rPrChange w:id="2038"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39" w:author="Ben Fels" w:date="2024-12-16T22:06:00Z" w16du:dateUtc="2024-12-16T21:06:00Z"/>
        </w:rPr>
      </w:pPr>
      <w:del w:id="2040"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41" w:author="Ben Fels" w:date="2024-12-16T22:06:00Z" w16du:dateUtc="2024-12-16T21:06:00Z"/>
        </w:rPr>
      </w:pPr>
      <w:del w:id="2042"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43" w:author="Ben Fels" w:date="2024-12-16T22:06:00Z" w16du:dateUtc="2024-12-16T21:06:00Z"/>
        </w:rPr>
      </w:pPr>
      <w:del w:id="2044"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45" w:author="Ben Fels" w:date="2024-12-16T22:06:00Z" w16du:dateUtc="2024-12-16T21:06:00Z"/>
          <w:rPrChange w:id="2046" w:author="Ben Fels" w:date="2024-12-21T18:08:00Z" w16du:dateUtc="2024-12-21T17:08:00Z">
            <w:rPr>
              <w:del w:id="2047" w:author="Ben Fels" w:date="2024-12-16T22:06:00Z" w16du:dateUtc="2024-12-16T21:06:00Z"/>
              <w:lang w:val="en-US"/>
            </w:rPr>
          </w:rPrChange>
        </w:rPr>
      </w:pPr>
      <w:del w:id="2048" w:author="Ben Fels" w:date="2024-12-16T22:06:00Z" w16du:dateUtc="2024-12-16T21:06:00Z">
        <w:r w:rsidRPr="00664C71" w:rsidDel="007A763E">
          <w:rPr>
            <w:rPrChange w:id="2049" w:author="Ben Fels" w:date="2024-12-21T18:08:00Z" w16du:dateUtc="2024-12-21T17:08:00Z">
              <w:rPr>
                <w:lang w:val="en-US"/>
              </w:rPr>
            </w:rPrChange>
          </w:rPr>
          <w:delText xml:space="preserve">  </w:delText>
        </w:r>
        <w:r w:rsidR="00E9195C" w:rsidRPr="00664C71" w:rsidDel="007A763E">
          <w:rPr>
            <w:rPrChange w:id="2050" w:author="Ben Fels" w:date="2024-12-21T18:08:00Z" w16du:dateUtc="2024-12-21T17:08:00Z">
              <w:rPr>
                <w:lang w:val="en-US"/>
              </w:rPr>
            </w:rPrChange>
          </w:rPr>
          <w:delText>Essays annotated by the expert annotator were used as training data (80%)</w:delText>
        </w:r>
        <w:r w:rsidR="00FA20B9" w:rsidRPr="00664C71" w:rsidDel="007A763E">
          <w:rPr>
            <w:rPrChange w:id="2051"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52" w:author="Ben Fels" w:date="2024-12-16T22:06:00Z" w16du:dateUtc="2024-12-16T21:06:00Z"/>
          <w:rPrChange w:id="2053" w:author="Ben Fels" w:date="2024-12-21T18:08:00Z" w16du:dateUtc="2024-12-21T17:08:00Z">
            <w:rPr>
              <w:del w:id="2054" w:author="Ben Fels" w:date="2024-12-16T22:06:00Z" w16du:dateUtc="2024-12-16T21:06:00Z"/>
              <w:lang w:val="en-US"/>
            </w:rPr>
          </w:rPrChange>
        </w:rPr>
      </w:pPr>
      <w:del w:id="2055" w:author="Ben Fels" w:date="2024-12-16T22:06:00Z" w16du:dateUtc="2024-12-16T21:06:00Z">
        <w:r w:rsidRPr="00664C71" w:rsidDel="007A763E">
          <w:rPr>
            <w:rPrChange w:id="2056"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57"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58"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59" w:author="Ben Fels" w:date="2024-12-21T18:08:00Z" w16du:dateUtc="2024-12-21T17:08:00Z">
              <w:rPr>
                <w:lang w:val="en-US"/>
              </w:rPr>
            </w:rPrChange>
          </w:rPr>
          <w:delText xml:space="preserve"> </w:delText>
        </w:r>
        <w:r w:rsidRPr="00664C71" w:rsidDel="007A763E">
          <w:rPr>
            <w:rPrChange w:id="2060"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61" w:author="Ben Fels" w:date="2024-12-16T22:06:00Z" w16du:dateUtc="2024-12-16T21:06:00Z"/>
          <w:i/>
        </w:rPr>
      </w:pPr>
      <w:del w:id="2062"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63" w:author="Ben Fels" w:date="2024-12-16T22:06:00Z" w16du:dateUtc="2024-12-16T21:06:00Z"/>
        </w:rPr>
      </w:pPr>
      <w:del w:id="2064"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65" w:author="Ben Fels" w:date="2024-12-16T22:06:00Z" w16du:dateUtc="2024-12-16T21:06:00Z"/>
        </w:rPr>
      </w:pPr>
      <w:del w:id="2066"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67" w:author="Ben Fels" w:date="2024-12-16T22:06:00Z" w16du:dateUtc="2024-12-16T21:06:00Z"/>
          <w:rPrChange w:id="2068" w:author="Ben Fels" w:date="2024-12-21T18:08:00Z" w16du:dateUtc="2024-12-21T17:08:00Z">
            <w:rPr>
              <w:del w:id="2069" w:author="Ben Fels" w:date="2024-12-16T22:06:00Z" w16du:dateUtc="2024-12-16T21:06:00Z"/>
              <w:lang w:val="en-US"/>
            </w:rPr>
          </w:rPrChange>
        </w:rPr>
      </w:pPr>
      <w:del w:id="2070" w:author="Ben Fels" w:date="2024-12-16T22:06:00Z" w16du:dateUtc="2024-12-16T21:06:00Z">
        <w:r w:rsidRPr="00664C71" w:rsidDel="007A763E">
          <w:rPr>
            <w:rPrChange w:id="2071" w:author="Ben Fels" w:date="2024-12-21T18:08:00Z" w16du:dateUtc="2024-12-21T17:08:00Z">
              <w:rPr>
                <w:lang w:val="en-US"/>
              </w:rPr>
            </w:rPrChange>
          </w:rPr>
          <w:delText xml:space="preserve">123 </w:delText>
        </w:r>
        <w:r w:rsidR="0053346D" w:rsidRPr="00664C71" w:rsidDel="007A763E">
          <w:rPr>
            <w:rPrChange w:id="2072"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73" w:author="Ben Fels" w:date="2024-12-16T22:06:00Z" w16du:dateUtc="2024-12-16T21:06:00Z"/>
        </w:rPr>
      </w:pPr>
      <w:del w:id="2074"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75" w:author="Ben Fels" w:date="2024-12-16T22:06:00Z" w16du:dateUtc="2024-12-16T21:06:00Z"/>
        </w:rPr>
      </w:pPr>
      <w:del w:id="2076"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77" w:author="Ben Fels" w:date="2024-12-16T22:06:00Z" w16du:dateUtc="2024-12-16T21:06:00Z"/>
        </w:rPr>
      </w:pPr>
      <w:del w:id="2078"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79" w:author="Ben Fels" w:date="2024-12-16T22:06:00Z" w16du:dateUtc="2024-12-16T21:06:00Z"/>
        </w:rPr>
      </w:pPr>
      <w:del w:id="2080"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81" w:author="Ben Fels" w:date="2024-12-16T22:06:00Z" w16du:dateUtc="2024-12-16T21:06:00Z"/>
        </w:rPr>
      </w:pPr>
      <w:del w:id="2082"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83" w:author="Ben Fels" w:date="2024-12-16T22:06:00Z" w16du:dateUtc="2024-12-16T21:06:00Z"/>
        </w:rPr>
      </w:pPr>
      <w:del w:id="2084"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85"/>
        <w:r w:rsidR="00F22D69" w:rsidDel="007A763E">
          <w:delText>Cohen</w:delText>
        </w:r>
        <w:r w:rsidR="006628EB" w:rsidDel="007A763E">
          <w:delText>´s kappa</w:delText>
        </w:r>
        <w:commentRangeEnd w:id="2085"/>
        <w:r w:rsidR="00196550" w:rsidDel="007A763E">
          <w:rPr>
            <w:rStyle w:val="Kommentarzeichen"/>
          </w:rPr>
          <w:commentReference w:id="2085"/>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86" w:author="Ben Fels" w:date="2024-12-16T22:06:00Z" w16du:dateUtc="2024-12-16T21:06:00Z"/>
        </w:rPr>
      </w:pPr>
      <w:del w:id="2087"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88" w:author="Ben Fels" w:date="2024-12-16T22:06:00Z" w16du:dateUtc="2024-12-16T21:06:00Z"/>
        </w:rPr>
      </w:pPr>
      <w:del w:id="2089"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90" w:author="Ben Fels" w:date="2024-12-16T22:06:00Z" w16du:dateUtc="2024-12-16T21:06:00Z"/>
        </w:rPr>
      </w:pPr>
      <w:del w:id="2091"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92" w:author="Ben Fels" w:date="2024-12-16T22:14:00Z" w16du:dateUtc="2024-12-16T21:14:00Z"/>
        </w:rPr>
      </w:pPr>
    </w:p>
    <w:p w14:paraId="6B48C4C6" w14:textId="6DF6A9A2" w:rsidR="00246FB5" w:rsidRPr="00664C71" w:rsidDel="00C06D73" w:rsidRDefault="00916D7C" w:rsidP="009A54C3">
      <w:pPr>
        <w:pStyle w:val="berschrift2"/>
        <w:rPr>
          <w:del w:id="2093" w:author="Ben Fels" w:date="2024-12-16T22:14:00Z" w16du:dateUtc="2024-12-16T21:14:00Z"/>
          <w:rPrChange w:id="2094" w:author="Ben Fels" w:date="2024-12-21T18:08:00Z" w16du:dateUtc="2024-12-21T17:08:00Z">
            <w:rPr>
              <w:del w:id="2095" w:author="Ben Fels" w:date="2024-12-16T22:14:00Z" w16du:dateUtc="2024-12-16T21:14:00Z"/>
              <w:lang w:val="en-US"/>
            </w:rPr>
          </w:rPrChange>
        </w:rPr>
      </w:pPr>
      <w:del w:id="2096" w:author="Ben Fels" w:date="2024-12-16T22:14:00Z" w16du:dateUtc="2024-12-16T21:14:00Z">
        <w:r w:rsidRPr="00664C71" w:rsidDel="00C06D73">
          <w:rPr>
            <w:rPrChange w:id="2097"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98" w:author="Ben Fels" w:date="2024-12-16T22:14:00Z" w16du:dateUtc="2024-12-16T21:14:00Z"/>
          <w:rPrChange w:id="2099" w:author="Ben Fels" w:date="2024-12-21T18:08:00Z" w16du:dateUtc="2024-12-21T17:08:00Z">
            <w:rPr>
              <w:del w:id="2100" w:author="Ben Fels" w:date="2024-12-16T22:14:00Z" w16du:dateUtc="2024-12-16T21:14:00Z"/>
              <w:lang w:val="en-US"/>
            </w:rPr>
          </w:rPrChange>
        </w:rPr>
      </w:pPr>
      <w:del w:id="2101" w:author="Ben Fels" w:date="2024-12-16T22:14:00Z" w16du:dateUtc="2024-12-16T21:14:00Z">
        <w:r w:rsidRPr="00664C71" w:rsidDel="00C06D73">
          <w:rPr>
            <w:rPrChange w:id="2102"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103"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104"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105"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106" w:author="Ben Fels" w:date="2024-12-16T22:14:00Z" w16du:dateUtc="2024-12-16T21:14:00Z"/>
          <w:rPrChange w:id="2107" w:author="Ben Fels" w:date="2024-12-21T18:08:00Z" w16du:dateUtc="2024-12-21T17:08:00Z">
            <w:rPr>
              <w:del w:id="2108" w:author="Ben Fels" w:date="2024-12-16T22:14:00Z" w16du:dateUtc="2024-12-16T21:14:00Z"/>
              <w:lang w:val="en-US"/>
            </w:rPr>
          </w:rPrChange>
        </w:rPr>
      </w:pPr>
      <w:del w:id="2109" w:author="Ben Fels" w:date="2024-12-16T22:14:00Z" w16du:dateUtc="2024-12-16T21:14:00Z">
        <w:r w:rsidRPr="00664C71" w:rsidDel="00C06D73">
          <w:rPr>
            <w:highlight w:val="cyan"/>
            <w:rPrChange w:id="2110" w:author="Ben Fels" w:date="2024-12-21T18:08:00Z" w16du:dateUtc="2024-12-21T17:08:00Z">
              <w:rPr>
                <w:highlight w:val="cyan"/>
                <w:lang w:val="en-US"/>
              </w:rPr>
            </w:rPrChange>
          </w:rPr>
          <w:delText>Mochales Palau, R., &amp; Moens, M.-F</w:delText>
        </w:r>
        <w:commentRangeStart w:id="2111"/>
        <w:r w:rsidRPr="00664C71" w:rsidDel="00C06D73">
          <w:rPr>
            <w:highlight w:val="cyan"/>
            <w:rPrChange w:id="2112" w:author="Ben Fels" w:date="2024-12-21T18:08:00Z" w16du:dateUtc="2024-12-21T17:08:00Z">
              <w:rPr>
                <w:highlight w:val="cyan"/>
                <w:lang w:val="en-US"/>
              </w:rPr>
            </w:rPrChange>
          </w:rPr>
          <w:delText xml:space="preserve">. (2009). </w:delText>
        </w:r>
        <w:commentRangeEnd w:id="2111"/>
        <w:r w:rsidR="00650BC2" w:rsidDel="00C06D73">
          <w:rPr>
            <w:rStyle w:val="Kommentarzeichen"/>
          </w:rPr>
          <w:commentReference w:id="2111"/>
        </w:r>
        <w:r w:rsidRPr="00664C71" w:rsidDel="00C06D73">
          <w:rPr>
            <w:highlight w:val="cyan"/>
            <w:rPrChange w:id="2113"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114" w:author="Ben Fels" w:date="2024-12-16T22:14:00Z" w16du:dateUtc="2024-12-16T21:14:00Z"/>
          <w:rPrChange w:id="2115" w:author="Ben Fels" w:date="2024-12-16T22:10:00Z" w16du:dateUtc="2024-12-16T21:10:00Z">
            <w:rPr>
              <w:del w:id="2116" w:author="Ben Fels" w:date="2024-12-16T22:14:00Z" w16du:dateUtc="2024-12-16T21:14:00Z"/>
              <w:lang w:val="en-US"/>
            </w:rPr>
          </w:rPrChange>
        </w:rPr>
      </w:pPr>
      <w:del w:id="2117" w:author="Ben Fels" w:date="2024-12-16T22:14:00Z" w16du:dateUtc="2024-12-16T21:14:00Z">
        <w:r w:rsidRPr="001A4072" w:rsidDel="00C06D73">
          <w:rPr>
            <w:rPrChange w:id="2118" w:author="Ben Fels" w:date="2024-12-16T22:10:00Z" w16du:dateUtc="2024-12-16T21:10:00Z">
              <w:rPr>
                <w:lang w:val="en-US"/>
              </w:rPr>
            </w:rPrChange>
          </w:rPr>
          <w:delText>F</w:delText>
        </w:r>
        <w:r w:rsidR="00981C70" w:rsidRPr="001A4072" w:rsidDel="00C06D73">
          <w:rPr>
            <w:rPrChange w:id="2119"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120"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121"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122" w:author="Ben Fels" w:date="2024-12-16T22:14:00Z" w16du:dateUtc="2024-12-16T21:14:00Z"/>
        </w:rPr>
      </w:pPr>
      <w:del w:id="2123"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24" w:name="_Toc187929407"/>
      <w:r>
        <w:t>Fragestellung</w:t>
      </w:r>
      <w:bookmarkEnd w:id="2124"/>
    </w:p>
    <w:p w14:paraId="105BCF30" w14:textId="32485173" w:rsidR="00A2162F" w:rsidRPr="00022D06" w:rsidDel="003F455C" w:rsidRDefault="00A2162F" w:rsidP="00A2162F">
      <w:pPr>
        <w:autoSpaceDE w:val="0"/>
        <w:autoSpaceDN w:val="0"/>
        <w:adjustRightInd w:val="0"/>
        <w:spacing w:after="0" w:line="240" w:lineRule="auto"/>
        <w:rPr>
          <w:del w:id="2125" w:author="Ben Fels" w:date="2024-12-16T22:14:00Z" w16du:dateUtc="2024-12-16T21:14:00Z"/>
          <w:rFonts w:ascii="IBMPlexSans-Regular" w:hAnsi="IBMPlexSans-Regular" w:cs="IBMPlexSans-Regular"/>
          <w:sz w:val="28"/>
          <w:szCs w:val="28"/>
          <w:highlight w:val="cyan"/>
          <w:lang w:val="en-US"/>
        </w:rPr>
      </w:pPr>
      <w:del w:id="2126"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27" w:author="Ben Fels" w:date="2024-12-16T22:14:00Z" w16du:dateUtc="2024-12-16T21:14:00Z"/>
          <w:lang w:val="en-US"/>
        </w:rPr>
      </w:pPr>
    </w:p>
    <w:p w14:paraId="60AD669A" w14:textId="2D98670A" w:rsidR="00F13E2D" w:rsidRPr="009464AD" w:rsidDel="003F455C" w:rsidRDefault="00F13E2D" w:rsidP="00AC796D">
      <w:pPr>
        <w:rPr>
          <w:del w:id="2128" w:author="Ben Fels" w:date="2024-12-16T22:14:00Z" w16du:dateUtc="2024-12-16T21:14:00Z"/>
          <w:b/>
          <w:lang w:val="en-US"/>
        </w:rPr>
      </w:pPr>
      <w:del w:id="2129"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30"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31"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32" w:author="Ben Fels" w:date="2024-12-21T12:02:00Z" w16du:dateUtc="2024-12-21T11:02:00Z"/>
        </w:rPr>
      </w:pPr>
    </w:p>
    <w:p w14:paraId="52B92A07" w14:textId="39AA5423" w:rsidR="00CF7AE6" w:rsidRPr="00CF7AE6" w:rsidDel="00EB3762" w:rsidRDefault="00CF7AE6" w:rsidP="00CF7AE6">
      <w:pPr>
        <w:rPr>
          <w:del w:id="2133" w:author="Ben Fels" w:date="2024-12-21T12:02:00Z" w16du:dateUtc="2024-12-21T11:02:00Z"/>
        </w:rPr>
      </w:pPr>
    </w:p>
    <w:p w14:paraId="248E40D0" w14:textId="7A55141F" w:rsidR="002379BD" w:rsidDel="00EB3762" w:rsidRDefault="002379BD" w:rsidP="00CF7AE6">
      <w:pPr>
        <w:rPr>
          <w:del w:id="2134"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35" w:name="_Toc187929408"/>
      <w:r>
        <w:lastRenderedPageBreak/>
        <w:t xml:space="preserve">Literaturverzeichnis / </w:t>
      </w:r>
      <w:commentRangeStart w:id="2136"/>
      <w:r>
        <w:t>Quellenv</w:t>
      </w:r>
      <w:commentRangeEnd w:id="2136"/>
      <w:r w:rsidR="000A16D0">
        <w:rPr>
          <w:rStyle w:val="Kommentarzeichen"/>
          <w:rFonts w:eastAsiaTheme="minorHAnsi" w:cstheme="minorBidi"/>
          <w:color w:val="auto"/>
        </w:rPr>
        <w:commentReference w:id="2136"/>
      </w:r>
      <w:r>
        <w:t>erzeichnis</w:t>
      </w:r>
      <w:bookmarkEnd w:id="2135"/>
    </w:p>
    <w:p w14:paraId="30E4F55F" w14:textId="77777777" w:rsidR="00EB4235" w:rsidRPr="00E777A1" w:rsidRDefault="002F409C" w:rsidP="00EB4235">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EB4235" w:rsidRPr="00E777A1">
        <w:rPr>
          <w:rFonts w:cs="Arial"/>
          <w:lang w:val="en-US"/>
        </w:rPr>
        <w:t xml:space="preserve">Anadkat (OpenAI), S. (2023). </w:t>
      </w:r>
      <w:r w:rsidR="00EB4235" w:rsidRPr="00E777A1">
        <w:rPr>
          <w:rFonts w:cs="Arial"/>
          <w:i/>
          <w:iCs/>
          <w:lang w:val="en-US"/>
        </w:rPr>
        <w:t>How to make your completions outputs consistent with the new seed parameter</w:t>
      </w:r>
      <w:r w:rsidR="00EB4235" w:rsidRPr="00E777A1">
        <w:rPr>
          <w:rFonts w:cs="Arial"/>
          <w:lang w:val="en-US"/>
        </w:rPr>
        <w:t>. https://cookbook.openai.com/examples/reproducible_outputs_with_the_seed_parameter</w:t>
      </w:r>
    </w:p>
    <w:p w14:paraId="5AA6182C" w14:textId="77777777" w:rsidR="00EB4235" w:rsidRPr="00E777A1" w:rsidRDefault="00EB4235" w:rsidP="00EB4235">
      <w:pPr>
        <w:pStyle w:val="Literaturverzeichnis"/>
        <w:rPr>
          <w:rFonts w:cs="Arial"/>
          <w:lang w:val="en-US"/>
        </w:rPr>
      </w:pPr>
      <w:r w:rsidRPr="00E777A1">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777A1">
        <w:rPr>
          <w:rFonts w:cs="Arial"/>
          <w:i/>
          <w:iCs/>
          <w:lang w:val="en-US"/>
        </w:rPr>
        <w:t>Language Models are Few-Shot Learners</w:t>
      </w:r>
      <w:r w:rsidRPr="00E777A1">
        <w:rPr>
          <w:rFonts w:cs="Arial"/>
          <w:lang w:val="en-US"/>
        </w:rPr>
        <w:t xml:space="preserve"> (arXiv:2005.14165). </w:t>
      </w:r>
      <w:proofErr w:type="spellStart"/>
      <w:r w:rsidRPr="00E777A1">
        <w:rPr>
          <w:rFonts w:cs="Arial"/>
          <w:lang w:val="en-US"/>
        </w:rPr>
        <w:t>arXiv</w:t>
      </w:r>
      <w:proofErr w:type="spellEnd"/>
      <w:r w:rsidRPr="00E777A1">
        <w:rPr>
          <w:rFonts w:cs="Arial"/>
          <w:lang w:val="en-US"/>
        </w:rPr>
        <w:t>. http://arxiv.org/abs/2005.14165</w:t>
      </w:r>
    </w:p>
    <w:p w14:paraId="30FA47F2" w14:textId="77777777" w:rsidR="00EB4235" w:rsidRPr="00E777A1" w:rsidRDefault="00EB4235" w:rsidP="00EB4235">
      <w:pPr>
        <w:pStyle w:val="Literaturverzeichnis"/>
        <w:rPr>
          <w:rFonts w:cs="Arial"/>
          <w:lang w:val="en-US"/>
        </w:rPr>
      </w:pPr>
      <w:r w:rsidRPr="00E777A1">
        <w:rPr>
          <w:rFonts w:cs="Arial"/>
          <w:lang w:val="en-US"/>
        </w:rPr>
        <w:t xml:space="preserve">Cabrio, E., &amp; Villata, S. (2018). Five Years of Argument Mining: A Data-driven Analysis. </w:t>
      </w:r>
      <w:r w:rsidRPr="00E777A1">
        <w:rPr>
          <w:rFonts w:cs="Arial"/>
          <w:i/>
          <w:iCs/>
          <w:lang w:val="en-US"/>
        </w:rPr>
        <w:t>Proceedings of the Twenty-Seventh International Joint Conference on Artificial Intelligence</w:t>
      </w:r>
      <w:r w:rsidRPr="00E777A1">
        <w:rPr>
          <w:rFonts w:cs="Arial"/>
          <w:lang w:val="en-US"/>
        </w:rPr>
        <w:t>, 5427–5433. https://doi.org/10.24963/ijcai.2018/766</w:t>
      </w:r>
    </w:p>
    <w:p w14:paraId="0CA6E157" w14:textId="77777777" w:rsidR="00EB4235" w:rsidRPr="00E777A1" w:rsidRDefault="00EB4235" w:rsidP="00EB4235">
      <w:pPr>
        <w:pStyle w:val="Literaturverzeichnis"/>
        <w:rPr>
          <w:rFonts w:cs="Arial"/>
          <w:lang w:val="en-US"/>
        </w:rPr>
      </w:pPr>
      <w:r w:rsidRPr="00E777A1">
        <w:rPr>
          <w:rFonts w:cs="Arial"/>
          <w:lang w:val="en-US"/>
        </w:rPr>
        <w:t xml:space="preserve">Chen, B., &amp; Cherry, C. (2014). A Systematic Comparison of Smoothing Techniques for Sentence-Level BLEU. </w:t>
      </w:r>
      <w:r w:rsidRPr="00E777A1">
        <w:rPr>
          <w:rFonts w:cs="Arial"/>
          <w:i/>
          <w:iCs/>
          <w:lang w:val="en-US"/>
        </w:rPr>
        <w:t>Proceedings of the Ninth Workshop on Statistical Machine Translation</w:t>
      </w:r>
      <w:r w:rsidRPr="00E777A1">
        <w:rPr>
          <w:rFonts w:cs="Arial"/>
          <w:lang w:val="en-US"/>
        </w:rPr>
        <w:t>, 362–367. https://doi.org/10.3115/v1/W14-3346</w:t>
      </w:r>
    </w:p>
    <w:p w14:paraId="791F7296" w14:textId="77777777" w:rsidR="00EB4235" w:rsidRPr="00E777A1" w:rsidRDefault="00EB4235" w:rsidP="00EB4235">
      <w:pPr>
        <w:pStyle w:val="Literaturverzeichnis"/>
        <w:rPr>
          <w:rFonts w:cs="Arial"/>
          <w:lang w:val="en-US"/>
        </w:rPr>
      </w:pPr>
      <w:r w:rsidRPr="00E777A1">
        <w:rPr>
          <w:rFonts w:cs="Arial"/>
          <w:lang w:val="en-US"/>
        </w:rPr>
        <w:t xml:space="preserve">Cheng, L., Bing, L., He, R., Yu, Q., Zhang, Y., &amp; Si, L. (2022). IAM: A Comprehensive and Large-Scale Dataset for Integrated Argument Mining Tasks. </w:t>
      </w:r>
      <w:r w:rsidRPr="00E777A1">
        <w:rPr>
          <w:rFonts w:cs="Arial"/>
          <w:i/>
          <w:iCs/>
          <w:lang w:val="en-US"/>
        </w:rPr>
        <w:t>Proceedings of the 60th Annual Meeting of the Association for Computational Linguistics (Volume 1: Long Papers)</w:t>
      </w:r>
      <w:r w:rsidRPr="00E777A1">
        <w:rPr>
          <w:rFonts w:cs="Arial"/>
          <w:lang w:val="en-US"/>
        </w:rPr>
        <w:t>, 2277–2287. https://doi.org/10.18653/v1/2022.acl-long.162</w:t>
      </w:r>
    </w:p>
    <w:p w14:paraId="467BD63C" w14:textId="77777777" w:rsidR="00EB4235" w:rsidRPr="00E777A1" w:rsidRDefault="00EB4235" w:rsidP="00EB4235">
      <w:pPr>
        <w:pStyle w:val="Literaturverzeichnis"/>
        <w:rPr>
          <w:rFonts w:cs="Arial"/>
          <w:lang w:val="en-US"/>
        </w:rPr>
      </w:pPr>
      <w:proofErr w:type="spellStart"/>
      <w:r w:rsidRPr="00E777A1">
        <w:rPr>
          <w:rFonts w:cs="Arial"/>
          <w:lang w:val="en-US"/>
        </w:rPr>
        <w:t>Géron</w:t>
      </w:r>
      <w:proofErr w:type="spellEnd"/>
      <w:r w:rsidRPr="00E777A1">
        <w:rPr>
          <w:rFonts w:cs="Arial"/>
          <w:lang w:val="en-US"/>
        </w:rPr>
        <w:t xml:space="preserve">, A. (2022). </w:t>
      </w:r>
      <w:r w:rsidRPr="00E777A1">
        <w:rPr>
          <w:rFonts w:cs="Arial"/>
          <w:i/>
          <w:iCs/>
          <w:lang w:val="en-US"/>
        </w:rPr>
        <w:t xml:space="preserve">Hands-On Machine Learning with Scikit-Learn, </w:t>
      </w:r>
      <w:proofErr w:type="spellStart"/>
      <w:r w:rsidRPr="00E777A1">
        <w:rPr>
          <w:rFonts w:cs="Arial"/>
          <w:i/>
          <w:iCs/>
          <w:lang w:val="en-US"/>
        </w:rPr>
        <w:t>Keras</w:t>
      </w:r>
      <w:proofErr w:type="spellEnd"/>
      <w:r w:rsidRPr="00E777A1">
        <w:rPr>
          <w:rFonts w:cs="Arial"/>
          <w:i/>
          <w:iCs/>
          <w:lang w:val="en-US"/>
        </w:rPr>
        <w:t>, and TensorFlow</w:t>
      </w:r>
      <w:r w:rsidRPr="00E777A1">
        <w:rPr>
          <w:rFonts w:cs="Arial"/>
          <w:lang w:val="en-US"/>
        </w:rPr>
        <w:t xml:space="preserve"> (3. </w:t>
      </w:r>
      <w:proofErr w:type="spellStart"/>
      <w:r w:rsidRPr="00E777A1">
        <w:rPr>
          <w:rFonts w:cs="Arial"/>
          <w:lang w:val="en-US"/>
        </w:rPr>
        <w:t>Aufl</w:t>
      </w:r>
      <w:proofErr w:type="spellEnd"/>
      <w:r w:rsidRPr="00E777A1">
        <w:rPr>
          <w:rFonts w:cs="Arial"/>
          <w:lang w:val="en-US"/>
        </w:rPr>
        <w:t>.). O’Reilly Media, Inc.</w:t>
      </w:r>
    </w:p>
    <w:p w14:paraId="17D68B73" w14:textId="77777777" w:rsidR="00EB4235" w:rsidRPr="00E777A1" w:rsidRDefault="00EB4235" w:rsidP="00EB4235">
      <w:pPr>
        <w:pStyle w:val="Literaturverzeichnis"/>
        <w:rPr>
          <w:rFonts w:cs="Arial"/>
          <w:lang w:val="en-US"/>
        </w:rPr>
      </w:pPr>
      <w:r w:rsidRPr="00E777A1">
        <w:rPr>
          <w:rFonts w:cs="Arial"/>
          <w:lang w:val="en-US"/>
        </w:rPr>
        <w:t xml:space="preserve">Google. (2024). </w:t>
      </w:r>
      <w:r w:rsidRPr="00E777A1">
        <w:rPr>
          <w:rFonts w:cs="Arial"/>
          <w:i/>
          <w:iCs/>
          <w:lang w:val="en-US"/>
        </w:rPr>
        <w:t>Prompt design strategies</w:t>
      </w:r>
      <w:r w:rsidRPr="00E777A1">
        <w:rPr>
          <w:rFonts w:cs="Arial"/>
          <w:lang w:val="en-US"/>
        </w:rPr>
        <w:t>. https://ai.google.dev/gemini-api/docs/prompting-strategies</w:t>
      </w:r>
    </w:p>
    <w:p w14:paraId="1CB0717A" w14:textId="77777777" w:rsidR="00EB4235" w:rsidRPr="00E777A1" w:rsidRDefault="00EB4235" w:rsidP="00EB4235">
      <w:pPr>
        <w:pStyle w:val="Literaturverzeichnis"/>
        <w:rPr>
          <w:rFonts w:cs="Arial"/>
          <w:lang w:val="en-US"/>
        </w:rPr>
      </w:pPr>
      <w:r w:rsidRPr="00EB4235">
        <w:rPr>
          <w:rFonts w:cs="Arial"/>
        </w:rPr>
        <w:t xml:space="preserve">Han, S., Wang, M., Zhang, J., Li, D., &amp; Duan, J. (2024). </w:t>
      </w:r>
      <w:r w:rsidRPr="00E777A1">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777A1">
        <w:rPr>
          <w:rFonts w:cs="Arial"/>
          <w:i/>
          <w:iCs/>
          <w:lang w:val="en-US"/>
        </w:rPr>
        <w:t>Electronics</w:t>
      </w:r>
      <w:r w:rsidRPr="00E777A1">
        <w:rPr>
          <w:rFonts w:cs="Arial"/>
          <w:lang w:val="en-US"/>
        </w:rPr>
        <w:t xml:space="preserve">, </w:t>
      </w:r>
      <w:r w:rsidRPr="00E777A1">
        <w:rPr>
          <w:rFonts w:cs="Arial"/>
          <w:i/>
          <w:iCs/>
          <w:lang w:val="en-US"/>
        </w:rPr>
        <w:t>13</w:t>
      </w:r>
      <w:r w:rsidRPr="00E777A1">
        <w:rPr>
          <w:rFonts w:cs="Arial"/>
          <w:lang w:val="en-US"/>
        </w:rPr>
        <w:t>(24), 5040. https://doi.org/10.3390/electronics13245040</w:t>
      </w:r>
    </w:p>
    <w:p w14:paraId="37FE1FBA" w14:textId="77777777" w:rsidR="00EB4235" w:rsidRPr="00E777A1" w:rsidRDefault="00EB4235" w:rsidP="00EB4235">
      <w:pPr>
        <w:pStyle w:val="Literaturverzeichnis"/>
        <w:rPr>
          <w:rFonts w:cs="Arial"/>
          <w:lang w:val="en-US"/>
        </w:rPr>
      </w:pPr>
      <w:r w:rsidRPr="00E777A1">
        <w:rPr>
          <w:rFonts w:cs="Arial"/>
          <w:lang w:val="en-US"/>
        </w:rPr>
        <w:t xml:space="preserve">Kochmar, E. (2022). </w:t>
      </w:r>
      <w:r w:rsidRPr="00E777A1">
        <w:rPr>
          <w:rFonts w:cs="Arial"/>
          <w:i/>
          <w:iCs/>
          <w:lang w:val="en-US"/>
        </w:rPr>
        <w:t>Getting started with Natural Language Processing</w:t>
      </w:r>
      <w:r w:rsidRPr="00E777A1">
        <w:rPr>
          <w:rFonts w:cs="Arial"/>
          <w:lang w:val="en-US"/>
        </w:rPr>
        <w:t>. Manning Publications.</w:t>
      </w:r>
    </w:p>
    <w:p w14:paraId="2B13E436" w14:textId="77777777" w:rsidR="00EB4235" w:rsidRPr="00E777A1" w:rsidRDefault="00EB4235" w:rsidP="00EB4235">
      <w:pPr>
        <w:pStyle w:val="Literaturverzeichnis"/>
        <w:rPr>
          <w:rFonts w:cs="Arial"/>
          <w:lang w:val="en-US"/>
        </w:rPr>
      </w:pPr>
      <w:r w:rsidRPr="00E777A1">
        <w:rPr>
          <w:rFonts w:cs="Arial"/>
          <w:lang w:val="en-US"/>
        </w:rPr>
        <w:t xml:space="preserve">Lawrence, J., &amp; Reed, C. (2020). Argument Mining: A Survey. </w:t>
      </w:r>
      <w:r w:rsidRPr="00E777A1">
        <w:rPr>
          <w:rFonts w:cs="Arial"/>
          <w:i/>
          <w:iCs/>
          <w:lang w:val="en-US"/>
        </w:rPr>
        <w:t>Computational Linguistics</w:t>
      </w:r>
      <w:r w:rsidRPr="00E777A1">
        <w:rPr>
          <w:rFonts w:cs="Arial"/>
          <w:lang w:val="en-US"/>
        </w:rPr>
        <w:t xml:space="preserve">, </w:t>
      </w:r>
      <w:r w:rsidRPr="00E777A1">
        <w:rPr>
          <w:rFonts w:cs="Arial"/>
          <w:i/>
          <w:iCs/>
          <w:lang w:val="en-US"/>
        </w:rPr>
        <w:t>45</w:t>
      </w:r>
      <w:r w:rsidRPr="00E777A1">
        <w:rPr>
          <w:rFonts w:cs="Arial"/>
          <w:lang w:val="en-US"/>
        </w:rPr>
        <w:t>(4), 765–818. https://doi.org/10.1162/coli_a_00364</w:t>
      </w:r>
    </w:p>
    <w:p w14:paraId="3526A397" w14:textId="77777777" w:rsidR="00EB4235" w:rsidRPr="00E777A1" w:rsidRDefault="00EB4235" w:rsidP="00EB4235">
      <w:pPr>
        <w:pStyle w:val="Literaturverzeichnis"/>
        <w:rPr>
          <w:rFonts w:cs="Arial"/>
          <w:lang w:val="en-US"/>
        </w:rPr>
      </w:pPr>
      <w:r w:rsidRPr="00EB4235">
        <w:rPr>
          <w:rFonts w:cs="Arial"/>
        </w:rPr>
        <w:t xml:space="preserve">Lu, R.-S., Lin, C.-C., &amp; </w:t>
      </w:r>
      <w:proofErr w:type="spellStart"/>
      <w:r w:rsidRPr="00EB4235">
        <w:rPr>
          <w:rFonts w:cs="Arial"/>
        </w:rPr>
        <w:t>Tsao</w:t>
      </w:r>
      <w:proofErr w:type="spellEnd"/>
      <w:r w:rsidRPr="00EB4235">
        <w:rPr>
          <w:rFonts w:cs="Arial"/>
        </w:rPr>
        <w:t xml:space="preserve">, H.-Y. (2024). </w:t>
      </w:r>
      <w:r w:rsidRPr="00E777A1">
        <w:rPr>
          <w:rFonts w:cs="Arial"/>
          <w:lang w:val="en-US"/>
        </w:rPr>
        <w:t xml:space="preserve">Empowering Large Language Models to Leverage Domain-Specific Knowledge in E-Learning. </w:t>
      </w:r>
      <w:r w:rsidRPr="00E777A1">
        <w:rPr>
          <w:rFonts w:cs="Arial"/>
          <w:i/>
          <w:iCs/>
          <w:lang w:val="en-US"/>
        </w:rPr>
        <w:t>Applied Sciences</w:t>
      </w:r>
      <w:r w:rsidRPr="00E777A1">
        <w:rPr>
          <w:rFonts w:cs="Arial"/>
          <w:lang w:val="en-US"/>
        </w:rPr>
        <w:t xml:space="preserve">, </w:t>
      </w:r>
      <w:r w:rsidRPr="00E777A1">
        <w:rPr>
          <w:rFonts w:cs="Arial"/>
          <w:i/>
          <w:iCs/>
          <w:lang w:val="en-US"/>
        </w:rPr>
        <w:t>14</w:t>
      </w:r>
      <w:r w:rsidRPr="00E777A1">
        <w:rPr>
          <w:rFonts w:cs="Arial"/>
          <w:lang w:val="en-US"/>
        </w:rPr>
        <w:t>(12), 5264. https://doi.org/10.3390/app14125264</w:t>
      </w:r>
    </w:p>
    <w:p w14:paraId="265EA5A2" w14:textId="77777777" w:rsidR="00EB4235" w:rsidRPr="00E777A1" w:rsidRDefault="00EB4235" w:rsidP="00EB4235">
      <w:pPr>
        <w:pStyle w:val="Literaturverzeichnis"/>
        <w:rPr>
          <w:rFonts w:cs="Arial"/>
          <w:lang w:val="en-US"/>
        </w:rPr>
      </w:pPr>
      <w:r w:rsidRPr="00E777A1">
        <w:rPr>
          <w:rFonts w:cs="Arial"/>
          <w:lang w:val="en-US"/>
        </w:rPr>
        <w:t xml:space="preserve">Maharjan, J., </w:t>
      </w:r>
      <w:proofErr w:type="spellStart"/>
      <w:r w:rsidRPr="00E777A1">
        <w:rPr>
          <w:rFonts w:cs="Arial"/>
          <w:lang w:val="en-US"/>
        </w:rPr>
        <w:t>Garikipati</w:t>
      </w:r>
      <w:proofErr w:type="spellEnd"/>
      <w:r w:rsidRPr="00E777A1">
        <w:rPr>
          <w:rFonts w:cs="Arial"/>
          <w:lang w:val="en-US"/>
        </w:rPr>
        <w:t xml:space="preserve">, A., Singh, N. P., Cyrus, L., Sharma, M., Ciobanu, M., Barnes, G., Thapa, R., Mao, Q., &amp; Das, R. (2024). </w:t>
      </w:r>
      <w:proofErr w:type="spellStart"/>
      <w:r w:rsidRPr="00E777A1">
        <w:rPr>
          <w:rFonts w:cs="Arial"/>
          <w:lang w:val="en-US"/>
        </w:rPr>
        <w:t>OpenMedLM</w:t>
      </w:r>
      <w:proofErr w:type="spellEnd"/>
      <w:r w:rsidRPr="00E777A1">
        <w:rPr>
          <w:rFonts w:cs="Arial"/>
          <w:lang w:val="en-US"/>
        </w:rPr>
        <w:t xml:space="preserve">: Prompt engineering can out-perform fine-tuning in medical question-answering with open-source large language models. </w:t>
      </w:r>
      <w:r w:rsidRPr="00E777A1">
        <w:rPr>
          <w:rFonts w:cs="Arial"/>
          <w:i/>
          <w:iCs/>
          <w:lang w:val="en-US"/>
        </w:rPr>
        <w:t>Scientific Reports</w:t>
      </w:r>
      <w:r w:rsidRPr="00E777A1">
        <w:rPr>
          <w:rFonts w:cs="Arial"/>
          <w:lang w:val="en-US"/>
        </w:rPr>
        <w:t xml:space="preserve">, </w:t>
      </w:r>
      <w:r w:rsidRPr="00E777A1">
        <w:rPr>
          <w:rFonts w:cs="Arial"/>
          <w:i/>
          <w:iCs/>
          <w:lang w:val="en-US"/>
        </w:rPr>
        <w:t>14</w:t>
      </w:r>
      <w:r w:rsidRPr="00E777A1">
        <w:rPr>
          <w:rFonts w:cs="Arial"/>
          <w:lang w:val="en-US"/>
        </w:rPr>
        <w:t>(1), 14156. https://doi.org/10.1038/s41598-024-64827-6</w:t>
      </w:r>
    </w:p>
    <w:p w14:paraId="18050029" w14:textId="77777777" w:rsidR="00EB4235" w:rsidRPr="00E777A1" w:rsidRDefault="00EB4235" w:rsidP="00EB4235">
      <w:pPr>
        <w:pStyle w:val="Literaturverzeichnis"/>
        <w:rPr>
          <w:rFonts w:cs="Arial"/>
          <w:lang w:val="en-US"/>
        </w:rPr>
      </w:pPr>
      <w:r w:rsidRPr="00E777A1">
        <w:rPr>
          <w:rFonts w:cs="Arial"/>
          <w:lang w:val="en-US"/>
        </w:rPr>
        <w:t xml:space="preserve">Meta. (2024). </w:t>
      </w:r>
      <w:r w:rsidRPr="00E777A1">
        <w:rPr>
          <w:rFonts w:cs="Arial"/>
          <w:i/>
          <w:iCs/>
          <w:lang w:val="en-US"/>
        </w:rPr>
        <w:t>Prompting</w:t>
      </w:r>
      <w:r w:rsidRPr="00E777A1">
        <w:rPr>
          <w:rFonts w:cs="Arial"/>
          <w:lang w:val="en-US"/>
        </w:rPr>
        <w:t>. How-to Guides. https://www.llama.com/docs/how-to-guides/prompting/</w:t>
      </w:r>
    </w:p>
    <w:p w14:paraId="12E3E33D" w14:textId="77777777" w:rsidR="00EB4235" w:rsidRPr="00E777A1" w:rsidRDefault="00EB4235" w:rsidP="00EB4235">
      <w:pPr>
        <w:pStyle w:val="Literaturverzeichnis"/>
        <w:rPr>
          <w:rFonts w:cs="Arial"/>
          <w:lang w:val="en-US"/>
        </w:rPr>
      </w:pPr>
      <w:r w:rsidRPr="00E777A1">
        <w:rPr>
          <w:rFonts w:cs="Arial"/>
          <w:lang w:val="en-US"/>
        </w:rPr>
        <w:t xml:space="preserve">OpenAI. (2024a). </w:t>
      </w:r>
      <w:r w:rsidRPr="00E777A1">
        <w:rPr>
          <w:rFonts w:cs="Arial"/>
          <w:i/>
          <w:iCs/>
          <w:lang w:val="en-US"/>
        </w:rPr>
        <w:t>Chat. Temperature</w:t>
      </w:r>
      <w:r w:rsidRPr="00E777A1">
        <w:rPr>
          <w:rFonts w:cs="Arial"/>
          <w:lang w:val="en-US"/>
        </w:rPr>
        <w:t>. OpenAI Platform. API Reference. https://platform.openai.com/docs/api-reference/chat/create</w:t>
      </w:r>
    </w:p>
    <w:p w14:paraId="4B91536E" w14:textId="77777777" w:rsidR="00EB4235" w:rsidRPr="00E777A1" w:rsidRDefault="00EB4235" w:rsidP="00EB4235">
      <w:pPr>
        <w:pStyle w:val="Literaturverzeichnis"/>
        <w:rPr>
          <w:rFonts w:cs="Arial"/>
          <w:lang w:val="en-US"/>
        </w:rPr>
      </w:pPr>
      <w:r w:rsidRPr="00E777A1">
        <w:rPr>
          <w:rFonts w:cs="Arial"/>
          <w:lang w:val="en-US"/>
        </w:rPr>
        <w:t xml:space="preserve">OpenAI. (2024b). </w:t>
      </w:r>
      <w:r w:rsidRPr="00E777A1">
        <w:rPr>
          <w:rFonts w:cs="Arial"/>
          <w:i/>
          <w:iCs/>
          <w:lang w:val="en-US"/>
        </w:rPr>
        <w:t>GPT-4o mini: Advancing cost-efficient intelligence</w:t>
      </w:r>
      <w:r w:rsidRPr="00E777A1">
        <w:rPr>
          <w:rFonts w:cs="Arial"/>
          <w:lang w:val="en-US"/>
        </w:rPr>
        <w:t>. Openai.Com. https://openai.com/index/gpt-4o-mini-advancing-cost-efficient-intelligence/</w:t>
      </w:r>
    </w:p>
    <w:p w14:paraId="213A8C9D" w14:textId="77777777" w:rsidR="00EB4235" w:rsidRPr="00E777A1" w:rsidRDefault="00EB4235" w:rsidP="00EB4235">
      <w:pPr>
        <w:pStyle w:val="Literaturverzeichnis"/>
        <w:rPr>
          <w:rFonts w:cs="Arial"/>
          <w:lang w:val="en-US"/>
        </w:rPr>
      </w:pPr>
      <w:r w:rsidRPr="00E777A1">
        <w:rPr>
          <w:rFonts w:cs="Arial"/>
          <w:lang w:val="en-US"/>
        </w:rPr>
        <w:t xml:space="preserve">OpenAI. (2024c). </w:t>
      </w:r>
      <w:r w:rsidRPr="00E777A1">
        <w:rPr>
          <w:rFonts w:cs="Arial"/>
          <w:i/>
          <w:iCs/>
          <w:lang w:val="en-US"/>
        </w:rPr>
        <w:t>Models</w:t>
      </w:r>
      <w:r w:rsidRPr="00E777A1">
        <w:rPr>
          <w:rFonts w:cs="Arial"/>
          <w:lang w:val="en-US"/>
        </w:rPr>
        <w:t>. OpenAI Platform. https://platform.openai.com/docs/models/</w:t>
      </w:r>
    </w:p>
    <w:p w14:paraId="5E311ADB" w14:textId="77777777" w:rsidR="00EB4235" w:rsidRPr="00EB4235" w:rsidRDefault="00EB4235" w:rsidP="00EB4235">
      <w:pPr>
        <w:pStyle w:val="Literaturverzeichnis"/>
        <w:rPr>
          <w:rFonts w:cs="Arial"/>
        </w:rPr>
      </w:pPr>
      <w:r w:rsidRPr="00E777A1">
        <w:rPr>
          <w:rFonts w:cs="Arial"/>
          <w:lang w:val="en-US"/>
        </w:rPr>
        <w:t xml:space="preserve">OpenAI. (2024d). </w:t>
      </w:r>
      <w:r w:rsidRPr="00E777A1">
        <w:rPr>
          <w:rFonts w:cs="Arial"/>
          <w:i/>
          <w:iCs/>
          <w:lang w:val="en-US"/>
        </w:rPr>
        <w:t>Optimizing LLM Accuracy</w:t>
      </w:r>
      <w:r w:rsidRPr="00E777A1">
        <w:rPr>
          <w:rFonts w:cs="Arial"/>
          <w:lang w:val="en-US"/>
        </w:rPr>
        <w:t xml:space="preserve">. </w:t>
      </w:r>
      <w:r w:rsidRPr="00EB4235">
        <w:rPr>
          <w:rFonts w:cs="Arial"/>
        </w:rPr>
        <w:t xml:space="preserve">OpenAI </w:t>
      </w:r>
      <w:proofErr w:type="spellStart"/>
      <w:r w:rsidRPr="00EB4235">
        <w:rPr>
          <w:rFonts w:cs="Arial"/>
        </w:rPr>
        <w:t>Platform</w:t>
      </w:r>
      <w:proofErr w:type="spellEnd"/>
      <w:r w:rsidRPr="00EB4235">
        <w:rPr>
          <w:rFonts w:cs="Arial"/>
        </w:rPr>
        <w:t>. Docs. https://platform.openai.com/docs/guides/optimizing-llm-accuracy</w:t>
      </w:r>
    </w:p>
    <w:p w14:paraId="1CE029C3" w14:textId="77777777" w:rsidR="00EB4235" w:rsidRPr="00E777A1" w:rsidRDefault="00EB4235" w:rsidP="00EB4235">
      <w:pPr>
        <w:pStyle w:val="Literaturverzeichnis"/>
        <w:rPr>
          <w:rFonts w:cs="Arial"/>
          <w:lang w:val="en-US"/>
        </w:rPr>
      </w:pPr>
      <w:r w:rsidRPr="00EB4235">
        <w:rPr>
          <w:rFonts w:cs="Arial"/>
        </w:rPr>
        <w:t xml:space="preserve">OpenAI. (2024e). </w:t>
      </w:r>
      <w:r w:rsidRPr="00E777A1">
        <w:rPr>
          <w:rFonts w:cs="Arial"/>
          <w:i/>
          <w:iCs/>
          <w:lang w:val="en-US"/>
        </w:rPr>
        <w:t>Prompt engineering</w:t>
      </w:r>
      <w:r w:rsidRPr="00E777A1">
        <w:rPr>
          <w:rFonts w:cs="Arial"/>
          <w:lang w:val="en-US"/>
        </w:rPr>
        <w:t>. OpenAI Platform. Docs. https://platform.openai.com/docs/guides/prompt-engineering</w:t>
      </w:r>
    </w:p>
    <w:p w14:paraId="5EAEEE63" w14:textId="77777777" w:rsidR="00EB4235" w:rsidRPr="00E777A1" w:rsidRDefault="00EB4235" w:rsidP="00EB4235">
      <w:pPr>
        <w:pStyle w:val="Literaturverzeichnis"/>
        <w:rPr>
          <w:rFonts w:cs="Arial"/>
          <w:lang w:val="en-US"/>
        </w:rPr>
      </w:pPr>
      <w:r w:rsidRPr="00E777A1">
        <w:rPr>
          <w:rFonts w:cs="Arial"/>
          <w:lang w:val="en-US"/>
        </w:rPr>
        <w:t xml:space="preserve">OpenAI. (2024f). </w:t>
      </w:r>
      <w:r w:rsidRPr="00E777A1">
        <w:rPr>
          <w:rFonts w:cs="Arial"/>
          <w:i/>
          <w:iCs/>
          <w:lang w:val="en-US"/>
        </w:rPr>
        <w:t>Structured Outputs</w:t>
      </w:r>
      <w:r w:rsidRPr="00E777A1">
        <w:rPr>
          <w:rFonts w:cs="Arial"/>
          <w:lang w:val="en-US"/>
        </w:rPr>
        <w:t>. Docs. https://platform.openai.com/docs/guides/structured-outputs</w:t>
      </w:r>
    </w:p>
    <w:p w14:paraId="77FC2FEB" w14:textId="77777777" w:rsidR="00EB4235" w:rsidRPr="00E777A1" w:rsidRDefault="00EB4235" w:rsidP="00EB4235">
      <w:pPr>
        <w:pStyle w:val="Literaturverzeichnis"/>
        <w:rPr>
          <w:rFonts w:cs="Arial"/>
          <w:lang w:val="en-US"/>
        </w:rPr>
      </w:pPr>
      <w:r w:rsidRPr="00E777A1">
        <w:rPr>
          <w:rFonts w:cs="Arial"/>
          <w:lang w:val="en-US"/>
        </w:rPr>
        <w:t xml:space="preserve">OpenAI. (2025a). </w:t>
      </w:r>
      <w:r w:rsidRPr="00E777A1">
        <w:rPr>
          <w:rFonts w:cs="Arial"/>
          <w:i/>
          <w:iCs/>
          <w:lang w:val="en-US"/>
        </w:rPr>
        <w:t>Advanced usage</w:t>
      </w:r>
      <w:r w:rsidRPr="00E777A1">
        <w:rPr>
          <w:rFonts w:cs="Arial"/>
          <w:lang w:val="en-US"/>
        </w:rPr>
        <w:t>. OpenAI Platform. https://platform.openai.com</w:t>
      </w:r>
    </w:p>
    <w:p w14:paraId="20C7300D" w14:textId="77777777" w:rsidR="00EB4235" w:rsidRPr="00E777A1" w:rsidRDefault="00EB4235" w:rsidP="00EB4235">
      <w:pPr>
        <w:pStyle w:val="Literaturverzeichnis"/>
        <w:rPr>
          <w:rFonts w:cs="Arial"/>
          <w:lang w:val="en-US"/>
        </w:rPr>
      </w:pPr>
      <w:r w:rsidRPr="00E777A1">
        <w:rPr>
          <w:rFonts w:cs="Arial"/>
          <w:lang w:val="en-US"/>
        </w:rPr>
        <w:t xml:space="preserve">OpenAI. (2025b). </w:t>
      </w:r>
      <w:r w:rsidRPr="00E777A1">
        <w:rPr>
          <w:rFonts w:cs="Arial"/>
          <w:i/>
          <w:iCs/>
          <w:lang w:val="en-US"/>
        </w:rPr>
        <w:t>Batch API</w:t>
      </w:r>
      <w:r w:rsidRPr="00E777A1">
        <w:rPr>
          <w:rFonts w:cs="Arial"/>
          <w:lang w:val="en-US"/>
        </w:rPr>
        <w:t>. OpenAI Platform. https://platform.openai.com/docs/guides/batch/batch-api</w:t>
      </w:r>
    </w:p>
    <w:p w14:paraId="148B28EF" w14:textId="77777777" w:rsidR="00EB4235" w:rsidRPr="00E777A1" w:rsidRDefault="00EB4235" w:rsidP="00EB4235">
      <w:pPr>
        <w:pStyle w:val="Literaturverzeichnis"/>
        <w:rPr>
          <w:rFonts w:cs="Arial"/>
          <w:lang w:val="en-US"/>
        </w:rPr>
      </w:pPr>
      <w:r w:rsidRPr="00E777A1">
        <w:rPr>
          <w:rFonts w:cs="Arial"/>
          <w:lang w:val="en-US"/>
        </w:rPr>
        <w:t xml:space="preserve">OpenAI. (2025c). </w:t>
      </w:r>
      <w:r w:rsidRPr="00E777A1">
        <w:rPr>
          <w:rFonts w:cs="Arial"/>
          <w:i/>
          <w:iCs/>
          <w:lang w:val="en-US"/>
        </w:rPr>
        <w:t>Pricing</w:t>
      </w:r>
      <w:r w:rsidRPr="00E777A1">
        <w:rPr>
          <w:rFonts w:cs="Arial"/>
          <w:lang w:val="en-US"/>
        </w:rPr>
        <w:t>. https://openai.com/api/pricing/</w:t>
      </w:r>
    </w:p>
    <w:p w14:paraId="39AE13DE" w14:textId="77777777" w:rsidR="00EB4235" w:rsidRPr="00E777A1" w:rsidRDefault="00EB4235" w:rsidP="00EB4235">
      <w:pPr>
        <w:pStyle w:val="Literaturverzeichnis"/>
        <w:rPr>
          <w:rFonts w:cs="Arial"/>
          <w:lang w:val="en-US"/>
        </w:rPr>
      </w:pPr>
      <w:r w:rsidRPr="00E777A1">
        <w:rPr>
          <w:rFonts w:cs="Arial"/>
          <w:lang w:val="en-US"/>
        </w:rPr>
        <w:t xml:space="preserve">OpenAI. (2025d). </w:t>
      </w:r>
      <w:r w:rsidRPr="00E777A1">
        <w:rPr>
          <w:rFonts w:cs="Arial"/>
          <w:i/>
          <w:iCs/>
          <w:lang w:val="en-US"/>
        </w:rPr>
        <w:t>Rate limits</w:t>
      </w:r>
      <w:r w:rsidRPr="00E777A1">
        <w:rPr>
          <w:rFonts w:cs="Arial"/>
          <w:lang w:val="en-US"/>
        </w:rPr>
        <w:t>. OpenAI Platform. https://platform.openai.com/docs/guides/rate-limits?context=tier-free</w:t>
      </w:r>
    </w:p>
    <w:p w14:paraId="663D0A95" w14:textId="77777777" w:rsidR="00EB4235" w:rsidRPr="00EB4235" w:rsidRDefault="00EB4235" w:rsidP="00EB4235">
      <w:pPr>
        <w:pStyle w:val="Literaturverzeichnis"/>
        <w:rPr>
          <w:rFonts w:cs="Arial"/>
        </w:rPr>
      </w:pPr>
      <w:proofErr w:type="spellStart"/>
      <w:r w:rsidRPr="00EB4235">
        <w:rPr>
          <w:rFonts w:cs="Arial"/>
        </w:rPr>
        <w:t>Ozdemir</w:t>
      </w:r>
      <w:proofErr w:type="spellEnd"/>
      <w:r w:rsidRPr="00EB4235">
        <w:rPr>
          <w:rFonts w:cs="Arial"/>
        </w:rPr>
        <w:t xml:space="preserve">, S. (2024). </w:t>
      </w:r>
      <w:r w:rsidRPr="00EB4235">
        <w:rPr>
          <w:rFonts w:cs="Arial"/>
          <w:i/>
          <w:iCs/>
        </w:rPr>
        <w:t>Praxiseinstieg Large Language Models: Strategien und Best Practices für den Einsatz von ChatGPT und anderen LLMs</w:t>
      </w:r>
      <w:r w:rsidRPr="00EB4235">
        <w:rPr>
          <w:rFonts w:cs="Arial"/>
        </w:rPr>
        <w:t xml:space="preserve"> (F. Langenau, Übers.; 1. Aufl., deutsche Ausgabe). O’Reilly.</w:t>
      </w:r>
    </w:p>
    <w:p w14:paraId="4ECBD54A" w14:textId="77777777" w:rsidR="00EB4235" w:rsidRPr="00E777A1" w:rsidRDefault="00EB4235" w:rsidP="00EB4235">
      <w:pPr>
        <w:pStyle w:val="Literaturverzeichnis"/>
        <w:rPr>
          <w:rFonts w:cs="Arial"/>
          <w:lang w:val="en-US"/>
        </w:rPr>
      </w:pPr>
      <w:proofErr w:type="spellStart"/>
      <w:r w:rsidRPr="00EB4235">
        <w:rPr>
          <w:rFonts w:cs="Arial"/>
        </w:rPr>
        <w:t>Papineni</w:t>
      </w:r>
      <w:proofErr w:type="spellEnd"/>
      <w:r w:rsidRPr="00EB4235">
        <w:rPr>
          <w:rFonts w:cs="Arial"/>
        </w:rPr>
        <w:t xml:space="preserve">, K., </w:t>
      </w:r>
      <w:proofErr w:type="spellStart"/>
      <w:r w:rsidRPr="00EB4235">
        <w:rPr>
          <w:rFonts w:cs="Arial"/>
        </w:rPr>
        <w:t>Roukos</w:t>
      </w:r>
      <w:proofErr w:type="spellEnd"/>
      <w:r w:rsidRPr="00EB4235">
        <w:rPr>
          <w:rFonts w:cs="Arial"/>
        </w:rPr>
        <w:t xml:space="preserve">, S., Ward, T., &amp; Zhu, W.-J. (2002). </w:t>
      </w:r>
      <w:r w:rsidRPr="00E777A1">
        <w:rPr>
          <w:rFonts w:cs="Arial"/>
          <w:lang w:val="en-US"/>
        </w:rPr>
        <w:t xml:space="preserve">BLEU: A method for automatic evaluation of machine translation. </w:t>
      </w:r>
      <w:r w:rsidRPr="00E777A1">
        <w:rPr>
          <w:rFonts w:cs="Arial"/>
          <w:i/>
          <w:iCs/>
          <w:lang w:val="en-US"/>
        </w:rPr>
        <w:t xml:space="preserve">Proceedings of the 40th Annual Meeting on Association for Computational </w:t>
      </w:r>
      <w:proofErr w:type="gramStart"/>
      <w:r w:rsidRPr="00E777A1">
        <w:rPr>
          <w:rFonts w:cs="Arial"/>
          <w:i/>
          <w:iCs/>
          <w:lang w:val="en-US"/>
        </w:rPr>
        <w:t>Linguistics  -</w:t>
      </w:r>
      <w:proofErr w:type="gramEnd"/>
      <w:r w:rsidRPr="00E777A1">
        <w:rPr>
          <w:rFonts w:cs="Arial"/>
          <w:i/>
          <w:iCs/>
          <w:lang w:val="en-US"/>
        </w:rPr>
        <w:t xml:space="preserve"> ACL ’02</w:t>
      </w:r>
      <w:r w:rsidRPr="00E777A1">
        <w:rPr>
          <w:rFonts w:cs="Arial"/>
          <w:lang w:val="en-US"/>
        </w:rPr>
        <w:t>, 311–318. https://doi.org/10.3115/1073083.1073135</w:t>
      </w:r>
    </w:p>
    <w:p w14:paraId="7CC24594" w14:textId="77777777" w:rsidR="00EB4235" w:rsidRPr="00E777A1" w:rsidRDefault="00EB4235" w:rsidP="00EB4235">
      <w:pPr>
        <w:pStyle w:val="Literaturverzeichnis"/>
        <w:rPr>
          <w:rFonts w:cs="Arial"/>
          <w:lang w:val="en-US"/>
        </w:rPr>
      </w:pPr>
      <w:r w:rsidRPr="00E777A1">
        <w:rPr>
          <w:rFonts w:cs="Arial"/>
          <w:lang w:val="en-US"/>
        </w:rPr>
        <w:t xml:space="preserve">Patil, R., &amp; Gudivada, V. (2024). A Review of Current Trends, Techniques, and Challenges in Large Language Models (LLMs). </w:t>
      </w:r>
      <w:r w:rsidRPr="00E777A1">
        <w:rPr>
          <w:rFonts w:cs="Arial"/>
          <w:i/>
          <w:iCs/>
          <w:lang w:val="en-US"/>
        </w:rPr>
        <w:t>Applied Sciences</w:t>
      </w:r>
      <w:r w:rsidRPr="00E777A1">
        <w:rPr>
          <w:rFonts w:cs="Arial"/>
          <w:lang w:val="en-US"/>
        </w:rPr>
        <w:t xml:space="preserve">, </w:t>
      </w:r>
      <w:r w:rsidRPr="00E777A1">
        <w:rPr>
          <w:rFonts w:cs="Arial"/>
          <w:i/>
          <w:iCs/>
          <w:lang w:val="en-US"/>
        </w:rPr>
        <w:t>14</w:t>
      </w:r>
      <w:r w:rsidRPr="00E777A1">
        <w:rPr>
          <w:rFonts w:cs="Arial"/>
          <w:lang w:val="en-US"/>
        </w:rPr>
        <w:t>(5), 2074. https://doi.org/10.3390/app14052074</w:t>
      </w:r>
    </w:p>
    <w:p w14:paraId="43F44CD4" w14:textId="77777777" w:rsidR="00EB4235" w:rsidRPr="00E777A1" w:rsidRDefault="00EB4235" w:rsidP="00EB4235">
      <w:pPr>
        <w:pStyle w:val="Literaturverzeichnis"/>
        <w:rPr>
          <w:rFonts w:cs="Arial"/>
          <w:lang w:val="en-US"/>
        </w:rPr>
      </w:pPr>
      <w:proofErr w:type="spellStart"/>
      <w:r w:rsidRPr="00E777A1">
        <w:rPr>
          <w:rFonts w:cs="Arial"/>
          <w:lang w:val="en-US"/>
        </w:rPr>
        <w:t>Peldszus</w:t>
      </w:r>
      <w:proofErr w:type="spellEnd"/>
      <w:r w:rsidRPr="00E777A1">
        <w:rPr>
          <w:rFonts w:cs="Arial"/>
          <w:lang w:val="en-US"/>
        </w:rPr>
        <w:t xml:space="preserve">, A., &amp; </w:t>
      </w:r>
      <w:proofErr w:type="spellStart"/>
      <w:r w:rsidRPr="00E777A1">
        <w:rPr>
          <w:rFonts w:cs="Arial"/>
          <w:lang w:val="en-US"/>
        </w:rPr>
        <w:t>Stede</w:t>
      </w:r>
      <w:proofErr w:type="spellEnd"/>
      <w:r w:rsidRPr="00E777A1">
        <w:rPr>
          <w:rFonts w:cs="Arial"/>
          <w:lang w:val="en-US"/>
        </w:rPr>
        <w:t xml:space="preserve">, M. (2013). From Argument Diagrams to Argumentation Mining in Texts: A Survey. </w:t>
      </w:r>
      <w:r w:rsidRPr="00E777A1">
        <w:rPr>
          <w:rFonts w:cs="Arial"/>
          <w:i/>
          <w:iCs/>
          <w:lang w:val="en-US"/>
        </w:rPr>
        <w:t>International Journal of Cognitive Informatics and Natural Intelligence</w:t>
      </w:r>
      <w:r w:rsidRPr="00E777A1">
        <w:rPr>
          <w:rFonts w:cs="Arial"/>
          <w:lang w:val="en-US"/>
        </w:rPr>
        <w:t xml:space="preserve">, </w:t>
      </w:r>
      <w:r w:rsidRPr="00E777A1">
        <w:rPr>
          <w:rFonts w:cs="Arial"/>
          <w:i/>
          <w:iCs/>
          <w:lang w:val="en-US"/>
        </w:rPr>
        <w:t>7</w:t>
      </w:r>
      <w:r w:rsidRPr="00E777A1">
        <w:rPr>
          <w:rFonts w:cs="Arial"/>
          <w:lang w:val="en-US"/>
        </w:rPr>
        <w:t>(1), 1–31. https://doi.org/10.4018/jcini.2013010101</w:t>
      </w:r>
    </w:p>
    <w:p w14:paraId="0E3449D8" w14:textId="77777777" w:rsidR="00EB4235" w:rsidRPr="00E777A1" w:rsidRDefault="00EB4235" w:rsidP="00EB4235">
      <w:pPr>
        <w:pStyle w:val="Literaturverzeichnis"/>
        <w:rPr>
          <w:rFonts w:cs="Arial"/>
          <w:lang w:val="en-US"/>
        </w:rPr>
      </w:pPr>
      <w:r w:rsidRPr="00E777A1">
        <w:rPr>
          <w:rFonts w:cs="Arial"/>
          <w:lang w:val="en-US"/>
        </w:rPr>
        <w:t xml:space="preserve">Sanders, T. (2022, Dezember 16). </w:t>
      </w:r>
      <w:r w:rsidRPr="00E777A1">
        <w:rPr>
          <w:rFonts w:cs="Arial"/>
          <w:i/>
          <w:iCs/>
          <w:lang w:val="en-US"/>
        </w:rPr>
        <w:t xml:space="preserve">How to count tokens with </w:t>
      </w:r>
      <w:proofErr w:type="spellStart"/>
      <w:r w:rsidRPr="00E777A1">
        <w:rPr>
          <w:rFonts w:cs="Arial"/>
          <w:i/>
          <w:iCs/>
          <w:lang w:val="en-US"/>
        </w:rPr>
        <w:t>Tiktoken</w:t>
      </w:r>
      <w:proofErr w:type="spellEnd"/>
      <w:r w:rsidRPr="00E777A1">
        <w:rPr>
          <w:rFonts w:cs="Arial"/>
          <w:lang w:val="en-US"/>
        </w:rPr>
        <w:t>. OpenAI Cookbook. https://cookbook.openai.com/examples/how_to_count_tokens_with_tiktoken</w:t>
      </w:r>
    </w:p>
    <w:p w14:paraId="07019B5E" w14:textId="77777777" w:rsidR="00EB4235" w:rsidRPr="00E777A1" w:rsidRDefault="00EB4235" w:rsidP="00EB4235">
      <w:pPr>
        <w:pStyle w:val="Literaturverzeichnis"/>
        <w:rPr>
          <w:rFonts w:cs="Arial"/>
          <w:lang w:val="en-US"/>
        </w:rPr>
      </w:pPr>
      <w:r w:rsidRPr="00E777A1">
        <w:rPr>
          <w:rFonts w:cs="Arial"/>
          <w:lang w:val="en-US"/>
        </w:rPr>
        <w:t xml:space="preserve">Stab, C., &amp; </w:t>
      </w:r>
      <w:proofErr w:type="spellStart"/>
      <w:r w:rsidRPr="00E777A1">
        <w:rPr>
          <w:rFonts w:cs="Arial"/>
          <w:lang w:val="en-US"/>
        </w:rPr>
        <w:t>Gurevych</w:t>
      </w:r>
      <w:proofErr w:type="spellEnd"/>
      <w:r w:rsidRPr="00E777A1">
        <w:rPr>
          <w:rFonts w:cs="Arial"/>
          <w:lang w:val="en-US"/>
        </w:rPr>
        <w:t xml:space="preserve">, I. (2014). </w:t>
      </w:r>
      <w:r w:rsidRPr="00E777A1">
        <w:rPr>
          <w:rFonts w:cs="Arial"/>
          <w:i/>
          <w:iCs/>
          <w:lang w:val="en-US"/>
        </w:rPr>
        <w:t>Annotating Argument Components and Relations in Persuasive Essays</w:t>
      </w:r>
      <w:r w:rsidRPr="00E777A1">
        <w:rPr>
          <w:rFonts w:cs="Arial"/>
          <w:lang w:val="en-US"/>
        </w:rPr>
        <w:t>.</w:t>
      </w:r>
    </w:p>
    <w:p w14:paraId="63B22BF4" w14:textId="77777777" w:rsidR="00EB4235" w:rsidRPr="00E777A1" w:rsidRDefault="00EB4235" w:rsidP="00EB4235">
      <w:pPr>
        <w:pStyle w:val="Literaturverzeichnis"/>
        <w:rPr>
          <w:rFonts w:cs="Arial"/>
          <w:lang w:val="en-US"/>
        </w:rPr>
      </w:pPr>
      <w:r w:rsidRPr="00E777A1">
        <w:rPr>
          <w:rFonts w:cs="Arial"/>
          <w:lang w:val="en-US"/>
        </w:rPr>
        <w:t xml:space="preserve">Stab, C., &amp; </w:t>
      </w:r>
      <w:proofErr w:type="spellStart"/>
      <w:r w:rsidRPr="00E777A1">
        <w:rPr>
          <w:rFonts w:cs="Arial"/>
          <w:lang w:val="en-US"/>
        </w:rPr>
        <w:t>Gurevych</w:t>
      </w:r>
      <w:proofErr w:type="spellEnd"/>
      <w:r w:rsidRPr="00E777A1">
        <w:rPr>
          <w:rFonts w:cs="Arial"/>
          <w:lang w:val="en-US"/>
        </w:rPr>
        <w:t xml:space="preserve">, I. (2017a). </w:t>
      </w:r>
      <w:r w:rsidRPr="00E777A1">
        <w:rPr>
          <w:rFonts w:cs="Arial"/>
          <w:i/>
          <w:iCs/>
          <w:lang w:val="en-US"/>
        </w:rPr>
        <w:t>Argument Annotated Essays (version 2)</w:t>
      </w:r>
      <w:r w:rsidRPr="00E777A1">
        <w:rPr>
          <w:rFonts w:cs="Arial"/>
          <w:lang w:val="en-US"/>
        </w:rPr>
        <w:t xml:space="preserve"> [Dataset]. https://tudatalib.ulb.tu-darmstadt.de/handle/tudatalib/2422</w:t>
      </w:r>
    </w:p>
    <w:p w14:paraId="454D226E" w14:textId="77777777" w:rsidR="00EB4235" w:rsidRPr="00E777A1" w:rsidRDefault="00EB4235" w:rsidP="00EB4235">
      <w:pPr>
        <w:pStyle w:val="Literaturverzeichnis"/>
        <w:rPr>
          <w:rFonts w:cs="Arial"/>
          <w:lang w:val="en-US"/>
        </w:rPr>
      </w:pPr>
      <w:r w:rsidRPr="00E777A1">
        <w:rPr>
          <w:rFonts w:cs="Arial"/>
          <w:lang w:val="en-US"/>
        </w:rPr>
        <w:t xml:space="preserve">Stab, C., &amp; </w:t>
      </w:r>
      <w:proofErr w:type="spellStart"/>
      <w:r w:rsidRPr="00E777A1">
        <w:rPr>
          <w:rFonts w:cs="Arial"/>
          <w:lang w:val="en-US"/>
        </w:rPr>
        <w:t>Gurevych</w:t>
      </w:r>
      <w:proofErr w:type="spellEnd"/>
      <w:r w:rsidRPr="00E777A1">
        <w:rPr>
          <w:rFonts w:cs="Arial"/>
          <w:lang w:val="en-US"/>
        </w:rPr>
        <w:t xml:space="preserve">, I. (2017b). Parsing Argumentation Structures in Persuasive Essays. </w:t>
      </w:r>
      <w:r w:rsidRPr="00E777A1">
        <w:rPr>
          <w:rFonts w:cs="Arial"/>
          <w:i/>
          <w:iCs/>
          <w:lang w:val="en-US"/>
        </w:rPr>
        <w:t>Computational Linguistics</w:t>
      </w:r>
      <w:r w:rsidRPr="00E777A1">
        <w:rPr>
          <w:rFonts w:cs="Arial"/>
          <w:lang w:val="en-US"/>
        </w:rPr>
        <w:t xml:space="preserve">, </w:t>
      </w:r>
      <w:r w:rsidRPr="00E777A1">
        <w:rPr>
          <w:rFonts w:cs="Arial"/>
          <w:i/>
          <w:iCs/>
          <w:lang w:val="en-US"/>
        </w:rPr>
        <w:t>43</w:t>
      </w:r>
      <w:r w:rsidRPr="00E777A1">
        <w:rPr>
          <w:rFonts w:cs="Arial"/>
          <w:lang w:val="en-US"/>
        </w:rPr>
        <w:t>(3), 619–659. https://doi.org/10.1162/COLI_a_00295</w:t>
      </w:r>
    </w:p>
    <w:p w14:paraId="3B2EBA4A" w14:textId="77777777" w:rsidR="00EB4235" w:rsidRPr="00E777A1" w:rsidRDefault="00EB4235" w:rsidP="00EB4235">
      <w:pPr>
        <w:pStyle w:val="Literaturverzeichnis"/>
        <w:rPr>
          <w:rFonts w:cs="Arial"/>
          <w:lang w:val="en-US"/>
        </w:rPr>
      </w:pPr>
      <w:r w:rsidRPr="00E777A1">
        <w:rPr>
          <w:rFonts w:cs="Arial"/>
          <w:lang w:val="en-US"/>
        </w:rPr>
        <w:t xml:space="preserve">Trad, F., &amp; Chehab, A. (2024). Prompt Engineering or Fine-Tuning? A Case Study on Phishing Detection with Large Language Models. </w:t>
      </w:r>
      <w:r w:rsidRPr="00E777A1">
        <w:rPr>
          <w:rFonts w:cs="Arial"/>
          <w:i/>
          <w:iCs/>
          <w:lang w:val="en-US"/>
        </w:rPr>
        <w:t>Machine Learning and Knowledge Extraction</w:t>
      </w:r>
      <w:r w:rsidRPr="00E777A1">
        <w:rPr>
          <w:rFonts w:cs="Arial"/>
          <w:lang w:val="en-US"/>
        </w:rPr>
        <w:t xml:space="preserve">, </w:t>
      </w:r>
      <w:r w:rsidRPr="00E777A1">
        <w:rPr>
          <w:rFonts w:cs="Arial"/>
          <w:i/>
          <w:iCs/>
          <w:lang w:val="en-US"/>
        </w:rPr>
        <w:t>6</w:t>
      </w:r>
      <w:r w:rsidRPr="00E777A1">
        <w:rPr>
          <w:rFonts w:cs="Arial"/>
          <w:lang w:val="en-US"/>
        </w:rPr>
        <w:t>(1), 367–384. https://doi.org/10.3390/make6010018</w:t>
      </w:r>
    </w:p>
    <w:p w14:paraId="0AAD8B0B" w14:textId="77777777" w:rsidR="00EB4235" w:rsidRPr="00EB4235" w:rsidRDefault="00EB4235" w:rsidP="00EB4235">
      <w:pPr>
        <w:pStyle w:val="Literaturverzeichnis"/>
        <w:rPr>
          <w:rFonts w:cs="Arial"/>
        </w:rPr>
      </w:pPr>
      <w:r w:rsidRPr="00E777A1">
        <w:rPr>
          <w:rFonts w:cs="Arial"/>
          <w:lang w:val="en-US"/>
        </w:rPr>
        <w:t xml:space="preserve">Tunstall, L., Werra, L. von, Wolf, T., &amp; </w:t>
      </w:r>
      <w:proofErr w:type="spellStart"/>
      <w:r w:rsidRPr="00E777A1">
        <w:rPr>
          <w:rFonts w:cs="Arial"/>
          <w:lang w:val="en-US"/>
        </w:rPr>
        <w:t>Géron</w:t>
      </w:r>
      <w:proofErr w:type="spellEnd"/>
      <w:r w:rsidRPr="00E777A1">
        <w:rPr>
          <w:rFonts w:cs="Arial"/>
          <w:lang w:val="en-US"/>
        </w:rPr>
        <w:t xml:space="preserve">, A. (2023). </w:t>
      </w:r>
      <w:r w:rsidRPr="00EB4235">
        <w:rPr>
          <w:rFonts w:cs="Arial"/>
          <w:i/>
          <w:iCs/>
        </w:rPr>
        <w:t xml:space="preserve">Natural Language Processing mit Transformern: Sprachanwendungen mit </w:t>
      </w:r>
      <w:proofErr w:type="spellStart"/>
      <w:r w:rsidRPr="00EB4235">
        <w:rPr>
          <w:rFonts w:cs="Arial"/>
          <w:i/>
          <w:iCs/>
        </w:rPr>
        <w:t>Hugging</w:t>
      </w:r>
      <w:proofErr w:type="spellEnd"/>
      <w:r w:rsidRPr="00EB4235">
        <w:rPr>
          <w:rFonts w:cs="Arial"/>
          <w:i/>
          <w:iCs/>
        </w:rPr>
        <w:t xml:space="preserve"> Face erstellen</w:t>
      </w:r>
      <w:r w:rsidRPr="00EB4235">
        <w:rPr>
          <w:rFonts w:cs="Arial"/>
        </w:rPr>
        <w:t xml:space="preserve"> (M. </w:t>
      </w:r>
      <w:proofErr w:type="spellStart"/>
      <w:r w:rsidRPr="00EB4235">
        <w:rPr>
          <w:rFonts w:cs="Arial"/>
        </w:rPr>
        <w:t>Fraaß</w:t>
      </w:r>
      <w:proofErr w:type="spellEnd"/>
      <w:r w:rsidRPr="00EB4235">
        <w:rPr>
          <w:rFonts w:cs="Arial"/>
        </w:rPr>
        <w:t>, Übers.; 2. Aufl.). O’Reilly.</w:t>
      </w:r>
    </w:p>
    <w:p w14:paraId="3EBBD686" w14:textId="77777777" w:rsidR="00EB4235" w:rsidRPr="00E777A1" w:rsidRDefault="00EB4235" w:rsidP="00EB4235">
      <w:pPr>
        <w:pStyle w:val="Literaturverzeichnis"/>
        <w:rPr>
          <w:rFonts w:cs="Arial"/>
          <w:lang w:val="en-US"/>
        </w:rPr>
      </w:pPr>
      <w:r w:rsidRPr="00EB4235">
        <w:rPr>
          <w:rFonts w:cs="Arial"/>
        </w:rPr>
        <w:t xml:space="preserve">Wei, J., Wang, X., Schuurmans, D., </w:t>
      </w:r>
      <w:proofErr w:type="spellStart"/>
      <w:r w:rsidRPr="00EB4235">
        <w:rPr>
          <w:rFonts w:cs="Arial"/>
        </w:rPr>
        <w:t>Bosma</w:t>
      </w:r>
      <w:proofErr w:type="spellEnd"/>
      <w:r w:rsidRPr="00EB4235">
        <w:rPr>
          <w:rFonts w:cs="Arial"/>
        </w:rPr>
        <w:t xml:space="preserve">, M., </w:t>
      </w:r>
      <w:proofErr w:type="spellStart"/>
      <w:r w:rsidRPr="00EB4235">
        <w:rPr>
          <w:rFonts w:cs="Arial"/>
        </w:rPr>
        <w:t>Ichter</w:t>
      </w:r>
      <w:proofErr w:type="spellEnd"/>
      <w:r w:rsidRPr="00EB4235">
        <w:rPr>
          <w:rFonts w:cs="Arial"/>
        </w:rPr>
        <w:t xml:space="preserve">, B., Xia, F., Chi, E., Le, Q., &amp; Zhou, D. (2023). </w:t>
      </w:r>
      <w:r w:rsidRPr="00E777A1">
        <w:rPr>
          <w:rFonts w:cs="Arial"/>
          <w:i/>
          <w:iCs/>
          <w:lang w:val="en-US"/>
        </w:rPr>
        <w:t>Chain-of-Thought Prompting Elicits Reasoning in Large Language Models</w:t>
      </w:r>
      <w:r w:rsidRPr="00E777A1">
        <w:rPr>
          <w:rFonts w:cs="Arial"/>
          <w:lang w:val="en-US"/>
        </w:rPr>
        <w:t xml:space="preserve"> (arXiv:2201.11903). </w:t>
      </w:r>
      <w:proofErr w:type="spellStart"/>
      <w:r w:rsidRPr="00E777A1">
        <w:rPr>
          <w:rFonts w:cs="Arial"/>
          <w:lang w:val="en-US"/>
        </w:rPr>
        <w:t>arXiv</w:t>
      </w:r>
      <w:proofErr w:type="spellEnd"/>
      <w:r w:rsidRPr="00E777A1">
        <w:rPr>
          <w:rFonts w:cs="Arial"/>
          <w:lang w:val="en-US"/>
        </w:rPr>
        <w:t>. http://arxiv.org/abs/2201.11903</w:t>
      </w:r>
    </w:p>
    <w:p w14:paraId="4721AEFE" w14:textId="77777777" w:rsidR="00EB4235" w:rsidRPr="00E777A1" w:rsidRDefault="00EB4235" w:rsidP="00EB4235">
      <w:pPr>
        <w:pStyle w:val="Literaturverzeichnis"/>
        <w:rPr>
          <w:rFonts w:cs="Arial"/>
          <w:lang w:val="en-US"/>
        </w:rPr>
      </w:pPr>
      <w:proofErr w:type="spellStart"/>
      <w:r w:rsidRPr="00EB4235">
        <w:rPr>
          <w:rFonts w:cs="Arial"/>
        </w:rPr>
        <w:t>Yeginbergen</w:t>
      </w:r>
      <w:proofErr w:type="spellEnd"/>
      <w:r w:rsidRPr="00EB4235">
        <w:rPr>
          <w:rFonts w:cs="Arial"/>
        </w:rPr>
        <w:t xml:space="preserve">, A., </w:t>
      </w:r>
      <w:proofErr w:type="spellStart"/>
      <w:r w:rsidRPr="00EB4235">
        <w:rPr>
          <w:rFonts w:cs="Arial"/>
        </w:rPr>
        <w:t>Oronoz</w:t>
      </w:r>
      <w:proofErr w:type="spellEnd"/>
      <w:r w:rsidRPr="00EB4235">
        <w:rPr>
          <w:rFonts w:cs="Arial"/>
        </w:rPr>
        <w:t xml:space="preserve">, M., &amp; </w:t>
      </w:r>
      <w:proofErr w:type="spellStart"/>
      <w:r w:rsidRPr="00EB4235">
        <w:rPr>
          <w:rFonts w:cs="Arial"/>
        </w:rPr>
        <w:t>Agerri</w:t>
      </w:r>
      <w:proofErr w:type="spellEnd"/>
      <w:r w:rsidRPr="00EB4235">
        <w:rPr>
          <w:rFonts w:cs="Arial"/>
        </w:rPr>
        <w:t xml:space="preserve">, R. (2024). </w:t>
      </w:r>
      <w:r w:rsidRPr="00E777A1">
        <w:rPr>
          <w:rFonts w:cs="Arial"/>
          <w:lang w:val="en-US"/>
        </w:rPr>
        <w:t xml:space="preserve">Argument Mining in Data Scarce Settings: Cross-lingual Transfer and Few-shot Techniques. </w:t>
      </w:r>
      <w:r w:rsidRPr="00E777A1">
        <w:rPr>
          <w:rFonts w:cs="Arial"/>
          <w:i/>
          <w:iCs/>
          <w:lang w:val="en-US"/>
        </w:rPr>
        <w:t>Proceedings of the 62nd Annual Meeting of the Association for Computational Linguistics (Volume 1: Long Papers)</w:t>
      </w:r>
      <w:r w:rsidRPr="00E777A1">
        <w:rPr>
          <w:rFonts w:cs="Arial"/>
          <w:lang w:val="en-US"/>
        </w:rPr>
        <w:t>, 11687–11699. https://doi.org/10.18653/v1/2024.acl-long.628</w:t>
      </w:r>
    </w:p>
    <w:p w14:paraId="71AE7E49" w14:textId="6312D90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137" w:name="_Toc187929409"/>
      <w:r w:rsidRPr="00D44F48">
        <w:lastRenderedPageBreak/>
        <w:t>Anhänge &amp; Projektdokumentation</w:t>
      </w:r>
      <w:bookmarkEnd w:id="2137"/>
    </w:p>
    <w:p w14:paraId="1A1AB6CB" w14:textId="6384CA5A" w:rsidR="002E1F8F" w:rsidRDefault="002E1F8F" w:rsidP="002E1F8F">
      <w:r w:rsidRPr="004B4879">
        <w:rPr>
          <w:highlight w:val="yellow"/>
          <w:rPrChange w:id="2138"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39" w:name="_Toc187929410"/>
      <w:r>
        <w:t>Modellvergleich</w:t>
      </w:r>
      <w:bookmarkEnd w:id="2139"/>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C17180"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C17180"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C17180"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C17180"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C17180"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C17180"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40" w:author="Ben Fels" w:date="2024-12-22T11:41:00Z" w16du:dateUtc="2024-12-22T10:41:00Z"/>
        </w:rPr>
      </w:pPr>
    </w:p>
    <w:p w14:paraId="22CF2F80" w14:textId="16BEF577" w:rsidR="005F44ED" w:rsidRDefault="005F44ED">
      <w:pPr>
        <w:pStyle w:val="berschrift2"/>
      </w:pPr>
      <w:bookmarkStart w:id="2141" w:name="_Toc187929411"/>
      <w:ins w:id="2142" w:author="Ben Fels" w:date="2024-12-22T11:41:00Z" w16du:dateUtc="2024-12-22T10:41:00Z">
        <w:r>
          <w:lastRenderedPageBreak/>
          <w:t xml:space="preserve">Prompt </w:t>
        </w:r>
        <w:r w:rsidR="007F7952">
          <w:t>Templates</w:t>
        </w:r>
      </w:ins>
      <w:bookmarkEnd w:id="2141"/>
    </w:p>
    <w:p w14:paraId="6B04A080" w14:textId="170F5D59" w:rsidR="00662763" w:rsidRPr="00662763" w:rsidRDefault="00662763" w:rsidP="00662763">
      <w:pPr>
        <w:rPr>
          <w:ins w:id="2143"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164"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1"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8"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9"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22"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581"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12" w:author="Ben Fels" w:date="2025-01-15T07:11:00Z" w:initials="BF">
    <w:p w14:paraId="484F7D57" w14:textId="77777777" w:rsidR="00FF727B" w:rsidRDefault="00FF727B" w:rsidP="00FF727B">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24" w:author="Ben Fels" w:date="2025-01-15T07:24:00Z" w:initials="BF">
    <w:p w14:paraId="677A16A7" w14:textId="77777777" w:rsidR="00B9084A" w:rsidRDefault="00B9084A" w:rsidP="00B9084A">
      <w:pPr>
        <w:pStyle w:val="Kommentartext"/>
      </w:pPr>
      <w:r>
        <w:rPr>
          <w:rStyle w:val="Kommentarzeichen"/>
        </w:rPr>
        <w:annotationRef/>
      </w:r>
      <w:r>
        <w:t>Passt hier m.E. nicht ganz so gut dazu</w:t>
      </w:r>
    </w:p>
  </w:comment>
  <w:comment w:id="646" w:author="Ben Fels" w:date="2025-01-15T08:03:00Z" w:initials="BF">
    <w:p w14:paraId="09887ABC" w14:textId="77777777" w:rsidR="00001ED8" w:rsidRDefault="00001ED8" w:rsidP="00001ED8">
      <w:pPr>
        <w:pStyle w:val="Kommentartext"/>
      </w:pPr>
      <w:r>
        <w:rPr>
          <w:rStyle w:val="Kommentarzeichen"/>
        </w:rPr>
        <w:annotationRef/>
      </w:r>
      <w:r>
        <w:t>Seitenzahl der Quelle prüfen</w:t>
      </w:r>
    </w:p>
  </w:comment>
  <w:comment w:id="651" w:author="Ben Fels" w:date="2025-01-15T07:27:00Z" w:initials="BF">
    <w:p w14:paraId="382D53A7" w14:textId="267907A3" w:rsidR="00403AC4" w:rsidRDefault="00403AC4" w:rsidP="00403AC4">
      <w:pPr>
        <w:pStyle w:val="Kommentartext"/>
      </w:pPr>
      <w:r>
        <w:rPr>
          <w:rStyle w:val="Kommentarzeichen"/>
        </w:rPr>
        <w:annotationRef/>
      </w:r>
      <w:r>
        <w:t>Rechtschreibung prüfen und bestenfalls eine Quelle hierfür finden.</w:t>
      </w:r>
    </w:p>
  </w:comment>
  <w:comment w:id="689"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694"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703"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969"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16"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017"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018" w:author="Ben Fels" w:date="2025-01-12T15:29:00Z" w:initials="BF">
    <w:p w14:paraId="5D090800" w14:textId="78FEF647" w:rsidR="00F94E0E" w:rsidRDefault="00F94E0E" w:rsidP="00F94E0E">
      <w:pPr>
        <w:pStyle w:val="Kommentartext"/>
      </w:pPr>
      <w:r>
        <w:rPr>
          <w:rStyle w:val="Kommentarzeichen"/>
        </w:rPr>
        <w:annotationRef/>
      </w:r>
      <w:r>
        <w:t>s.o.</w:t>
      </w:r>
    </w:p>
  </w:comment>
  <w:comment w:id="1019"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020"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022" w:author="Ben Fels" w:date="2025-01-17T14:14:00Z" w:initials="BF">
    <w:p w14:paraId="695437DF" w14:textId="77777777" w:rsidR="0036667B" w:rsidRDefault="0036667B" w:rsidP="0036667B">
      <w:pPr>
        <w:pStyle w:val="Kommentartext"/>
      </w:pPr>
      <w:r>
        <w:rPr>
          <w:rStyle w:val="Kommentarzeichen"/>
        </w:rPr>
        <w:annotationRef/>
      </w:r>
      <w:r>
        <w:t xml:space="preserve">Weist auf geringen recall hin </w:t>
      </w:r>
    </w:p>
  </w:comment>
  <w:comment w:id="1069"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73"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102"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211"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59"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318" w:author="Ben Fels" w:date="2024-10-11T11:09:00Z" w:initials="BF">
    <w:p w14:paraId="3525A9B8" w14:textId="3A5DBAAD" w:rsidR="0010647F" w:rsidRDefault="0010647F" w:rsidP="0010647F">
      <w:pPr>
        <w:pStyle w:val="Kommentartext"/>
      </w:pPr>
      <w:r>
        <w:rPr>
          <w:rStyle w:val="Kommentarzeichen"/>
        </w:rPr>
        <w:annotationRef/>
      </w:r>
      <w:r>
        <w:t>Allgemeines Buch als Quelle, ggf. bessere Quelle finden</w:t>
      </w:r>
    </w:p>
  </w:comment>
  <w:comment w:id="1340"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54"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605"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85"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111"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136"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484F7D57" w15:done="0"/>
  <w15:commentEx w15:paraId="677A16A7" w15:done="0"/>
  <w15:commentEx w15:paraId="09887ABC" w15:done="0"/>
  <w15:commentEx w15:paraId="382D53A7"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695437DF" w15:done="0"/>
  <w15:commentEx w15:paraId="2F73160B" w15:done="0"/>
  <w15:commentEx w15:paraId="1CA5B6CE" w15:done="0"/>
  <w15:commentEx w15:paraId="01E8F5CB"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23A83DDB" w16cex:dateUtc="2025-01-15T06:11:00Z"/>
  <w16cex:commentExtensible w16cex:durableId="42AD76E1" w16cex:dateUtc="2025-01-15T06:24:00Z"/>
  <w16cex:commentExtensible w16cex:durableId="2BB1FC92" w16cex:dateUtc="2025-01-15T07:03:00Z"/>
  <w16cex:commentExtensible w16cex:durableId="708D1B61" w16cex:dateUtc="2025-01-15T06:2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526AA139" w16cex:dateUtc="2025-01-02T10:58:00Z"/>
  <w16cex:commentExtensible w16cex:durableId="1C962EE1" w16cex:dateUtc="2025-01-02T10:49:00Z"/>
  <w16cex:commentExtensible w16cex:durableId="6C6B8973" w16cex:dateUtc="2024-12-22T11:17: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484F7D57" w16cid:durableId="23A83DDB"/>
  <w16cid:commentId w16cid:paraId="677A16A7" w16cid:durableId="42AD76E1"/>
  <w16cid:commentId w16cid:paraId="09887ABC" w16cid:durableId="2BB1FC92"/>
  <w16cid:commentId w16cid:paraId="382D53A7" w16cid:durableId="708D1B61"/>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695437DF" w16cid:durableId="5A1A8571"/>
  <w16cid:commentId w16cid:paraId="2F73160B" w16cid:durableId="526AA139"/>
  <w16cid:commentId w16cid:paraId="1CA5B6CE" w16cid:durableId="1C962EE1"/>
  <w16cid:commentId w16cid:paraId="01E8F5CB" w16cid:durableId="6C6B8973"/>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C1195" w14:textId="77777777" w:rsidR="00B22306" w:rsidRDefault="00B22306" w:rsidP="00FD56D1">
      <w:pPr>
        <w:spacing w:after="0" w:line="240" w:lineRule="auto"/>
      </w:pPr>
      <w:r>
        <w:separator/>
      </w:r>
    </w:p>
  </w:endnote>
  <w:endnote w:type="continuationSeparator" w:id="0">
    <w:p w14:paraId="2C5CAA9B" w14:textId="77777777" w:rsidR="00B22306" w:rsidRDefault="00B22306"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18903B" w14:textId="77777777" w:rsidR="00B22306" w:rsidRDefault="00B22306" w:rsidP="00FD56D1">
      <w:pPr>
        <w:spacing w:after="0" w:line="240" w:lineRule="auto"/>
      </w:pPr>
      <w:r>
        <w:separator/>
      </w:r>
    </w:p>
  </w:footnote>
  <w:footnote w:type="continuationSeparator" w:id="0">
    <w:p w14:paraId="0CB50226" w14:textId="77777777" w:rsidR="00B22306" w:rsidRDefault="00B22306"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4037A"/>
    <w:rsid w:val="00040C64"/>
    <w:rsid w:val="000428B9"/>
    <w:rsid w:val="00042C75"/>
    <w:rsid w:val="0004322C"/>
    <w:rsid w:val="0004336D"/>
    <w:rsid w:val="000441C8"/>
    <w:rsid w:val="0004433F"/>
    <w:rsid w:val="00044487"/>
    <w:rsid w:val="00044E8B"/>
    <w:rsid w:val="00045489"/>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17F"/>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CC1"/>
    <w:rsid w:val="00064773"/>
    <w:rsid w:val="00066536"/>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F5E"/>
    <w:rsid w:val="000949E2"/>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BF8"/>
    <w:rsid w:val="000D48F0"/>
    <w:rsid w:val="000D539C"/>
    <w:rsid w:val="000D7307"/>
    <w:rsid w:val="000D73E1"/>
    <w:rsid w:val="000E12BD"/>
    <w:rsid w:val="000E19D8"/>
    <w:rsid w:val="000E2577"/>
    <w:rsid w:val="000E34DC"/>
    <w:rsid w:val="000E4FCA"/>
    <w:rsid w:val="000E5127"/>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48C"/>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4C1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5AA"/>
    <w:rsid w:val="0015490B"/>
    <w:rsid w:val="00154BD4"/>
    <w:rsid w:val="00154E51"/>
    <w:rsid w:val="001552AF"/>
    <w:rsid w:val="0015569E"/>
    <w:rsid w:val="00155869"/>
    <w:rsid w:val="00156262"/>
    <w:rsid w:val="001567B8"/>
    <w:rsid w:val="00156934"/>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0F3F"/>
    <w:rsid w:val="001713AB"/>
    <w:rsid w:val="0017354B"/>
    <w:rsid w:val="00174375"/>
    <w:rsid w:val="001746D3"/>
    <w:rsid w:val="0017497C"/>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0255"/>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933"/>
    <w:rsid w:val="00201BE0"/>
    <w:rsid w:val="00201E41"/>
    <w:rsid w:val="00202801"/>
    <w:rsid w:val="00202808"/>
    <w:rsid w:val="0020310B"/>
    <w:rsid w:val="00203269"/>
    <w:rsid w:val="002040E7"/>
    <w:rsid w:val="0020469F"/>
    <w:rsid w:val="00204D5B"/>
    <w:rsid w:val="00204D6A"/>
    <w:rsid w:val="00204DCC"/>
    <w:rsid w:val="00206467"/>
    <w:rsid w:val="00206631"/>
    <w:rsid w:val="0020785D"/>
    <w:rsid w:val="00210484"/>
    <w:rsid w:val="00210865"/>
    <w:rsid w:val="00210939"/>
    <w:rsid w:val="00210B38"/>
    <w:rsid w:val="00210CAE"/>
    <w:rsid w:val="00211CB7"/>
    <w:rsid w:val="002121D1"/>
    <w:rsid w:val="00212B8C"/>
    <w:rsid w:val="0021345F"/>
    <w:rsid w:val="00214E64"/>
    <w:rsid w:val="002152C9"/>
    <w:rsid w:val="00215583"/>
    <w:rsid w:val="00215630"/>
    <w:rsid w:val="00217233"/>
    <w:rsid w:val="002179EF"/>
    <w:rsid w:val="002206C5"/>
    <w:rsid w:val="00220721"/>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6FB5"/>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390"/>
    <w:rsid w:val="002769FE"/>
    <w:rsid w:val="00276A0B"/>
    <w:rsid w:val="00277475"/>
    <w:rsid w:val="002803D0"/>
    <w:rsid w:val="002829B7"/>
    <w:rsid w:val="00282AE0"/>
    <w:rsid w:val="00282C76"/>
    <w:rsid w:val="00283177"/>
    <w:rsid w:val="00283A6D"/>
    <w:rsid w:val="00283FA4"/>
    <w:rsid w:val="00284288"/>
    <w:rsid w:val="002854F4"/>
    <w:rsid w:val="0028784F"/>
    <w:rsid w:val="002901C5"/>
    <w:rsid w:val="002908AB"/>
    <w:rsid w:val="00291087"/>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95"/>
    <w:rsid w:val="002B0AED"/>
    <w:rsid w:val="002B0CEF"/>
    <w:rsid w:val="002B21CD"/>
    <w:rsid w:val="002B2730"/>
    <w:rsid w:val="002B27E3"/>
    <w:rsid w:val="002B2F61"/>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14F"/>
    <w:rsid w:val="002D2615"/>
    <w:rsid w:val="002D26E5"/>
    <w:rsid w:val="002D303D"/>
    <w:rsid w:val="002D354F"/>
    <w:rsid w:val="002D38EF"/>
    <w:rsid w:val="002D3BB6"/>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6767"/>
    <w:rsid w:val="002E72E6"/>
    <w:rsid w:val="002F066A"/>
    <w:rsid w:val="002F0878"/>
    <w:rsid w:val="002F0969"/>
    <w:rsid w:val="002F0D45"/>
    <w:rsid w:val="002F1C43"/>
    <w:rsid w:val="002F2FE7"/>
    <w:rsid w:val="002F33D6"/>
    <w:rsid w:val="002F359C"/>
    <w:rsid w:val="002F409C"/>
    <w:rsid w:val="002F40FF"/>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7A0"/>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667B"/>
    <w:rsid w:val="003676E5"/>
    <w:rsid w:val="00370EB9"/>
    <w:rsid w:val="0037160D"/>
    <w:rsid w:val="003723AD"/>
    <w:rsid w:val="003726C3"/>
    <w:rsid w:val="003726F7"/>
    <w:rsid w:val="003731C2"/>
    <w:rsid w:val="003740E8"/>
    <w:rsid w:val="00374B64"/>
    <w:rsid w:val="00375107"/>
    <w:rsid w:val="003769C1"/>
    <w:rsid w:val="00376C29"/>
    <w:rsid w:val="003771D8"/>
    <w:rsid w:val="003773D8"/>
    <w:rsid w:val="0038201E"/>
    <w:rsid w:val="003826D9"/>
    <w:rsid w:val="00383CBA"/>
    <w:rsid w:val="003840ED"/>
    <w:rsid w:val="00384116"/>
    <w:rsid w:val="0038462E"/>
    <w:rsid w:val="00385494"/>
    <w:rsid w:val="00385810"/>
    <w:rsid w:val="00386A96"/>
    <w:rsid w:val="00386CD0"/>
    <w:rsid w:val="00386DA0"/>
    <w:rsid w:val="00386FF1"/>
    <w:rsid w:val="00387583"/>
    <w:rsid w:val="00387EC2"/>
    <w:rsid w:val="0039087B"/>
    <w:rsid w:val="003912EF"/>
    <w:rsid w:val="003929D4"/>
    <w:rsid w:val="00392AC3"/>
    <w:rsid w:val="003938F6"/>
    <w:rsid w:val="00393A95"/>
    <w:rsid w:val="00393B58"/>
    <w:rsid w:val="00393D94"/>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F47"/>
    <w:rsid w:val="003A2571"/>
    <w:rsid w:val="003A274E"/>
    <w:rsid w:val="003A3B5A"/>
    <w:rsid w:val="003A5172"/>
    <w:rsid w:val="003A58D4"/>
    <w:rsid w:val="003A5C51"/>
    <w:rsid w:val="003A5E27"/>
    <w:rsid w:val="003A5EC9"/>
    <w:rsid w:val="003A61D8"/>
    <w:rsid w:val="003A64B5"/>
    <w:rsid w:val="003A6852"/>
    <w:rsid w:val="003A6B6F"/>
    <w:rsid w:val="003A6CA4"/>
    <w:rsid w:val="003A7433"/>
    <w:rsid w:val="003A78A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B7D3B"/>
    <w:rsid w:val="003C1254"/>
    <w:rsid w:val="003C1D9A"/>
    <w:rsid w:val="003C2FAA"/>
    <w:rsid w:val="003C332D"/>
    <w:rsid w:val="003C4443"/>
    <w:rsid w:val="003C44B9"/>
    <w:rsid w:val="003C5439"/>
    <w:rsid w:val="003C543B"/>
    <w:rsid w:val="003C55B1"/>
    <w:rsid w:val="003C5B73"/>
    <w:rsid w:val="003D0473"/>
    <w:rsid w:val="003D0F9B"/>
    <w:rsid w:val="003D1077"/>
    <w:rsid w:val="003D15A1"/>
    <w:rsid w:val="003D1670"/>
    <w:rsid w:val="003D26AC"/>
    <w:rsid w:val="003D3027"/>
    <w:rsid w:val="003D3ACB"/>
    <w:rsid w:val="003D3C6C"/>
    <w:rsid w:val="003D40B0"/>
    <w:rsid w:val="003D4A55"/>
    <w:rsid w:val="003D4B90"/>
    <w:rsid w:val="003D5592"/>
    <w:rsid w:val="003D5D57"/>
    <w:rsid w:val="003D5DEC"/>
    <w:rsid w:val="003D6603"/>
    <w:rsid w:val="003E3441"/>
    <w:rsid w:val="003E3AF3"/>
    <w:rsid w:val="003E3BA3"/>
    <w:rsid w:val="003E3BC8"/>
    <w:rsid w:val="003E3FD8"/>
    <w:rsid w:val="003E41A4"/>
    <w:rsid w:val="003E440C"/>
    <w:rsid w:val="003E4762"/>
    <w:rsid w:val="003E4C2A"/>
    <w:rsid w:val="003E5C66"/>
    <w:rsid w:val="003E6C29"/>
    <w:rsid w:val="003E7056"/>
    <w:rsid w:val="003E7A71"/>
    <w:rsid w:val="003F027F"/>
    <w:rsid w:val="003F0B26"/>
    <w:rsid w:val="003F15F7"/>
    <w:rsid w:val="003F347A"/>
    <w:rsid w:val="003F3F0B"/>
    <w:rsid w:val="003F455C"/>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FF"/>
    <w:rsid w:val="004075C1"/>
    <w:rsid w:val="00407710"/>
    <w:rsid w:val="00407B48"/>
    <w:rsid w:val="00407C0C"/>
    <w:rsid w:val="00407E05"/>
    <w:rsid w:val="004102B3"/>
    <w:rsid w:val="004102C1"/>
    <w:rsid w:val="0041172E"/>
    <w:rsid w:val="00411AE1"/>
    <w:rsid w:val="00412987"/>
    <w:rsid w:val="004135CC"/>
    <w:rsid w:val="0041371D"/>
    <w:rsid w:val="004150A5"/>
    <w:rsid w:val="00415299"/>
    <w:rsid w:val="004166BE"/>
    <w:rsid w:val="004168F4"/>
    <w:rsid w:val="00416C01"/>
    <w:rsid w:val="00416C7E"/>
    <w:rsid w:val="00416C96"/>
    <w:rsid w:val="00417E1B"/>
    <w:rsid w:val="00420520"/>
    <w:rsid w:val="00420F88"/>
    <w:rsid w:val="00421EF9"/>
    <w:rsid w:val="0042203E"/>
    <w:rsid w:val="00422061"/>
    <w:rsid w:val="004229DF"/>
    <w:rsid w:val="00422C52"/>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65A3"/>
    <w:rsid w:val="00457386"/>
    <w:rsid w:val="00457418"/>
    <w:rsid w:val="004602C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5EAE"/>
    <w:rsid w:val="00475F7D"/>
    <w:rsid w:val="00477121"/>
    <w:rsid w:val="0047771E"/>
    <w:rsid w:val="00477856"/>
    <w:rsid w:val="004779F9"/>
    <w:rsid w:val="004806B5"/>
    <w:rsid w:val="00480A26"/>
    <w:rsid w:val="00480ADD"/>
    <w:rsid w:val="00481400"/>
    <w:rsid w:val="00481F0C"/>
    <w:rsid w:val="004826A0"/>
    <w:rsid w:val="0048290F"/>
    <w:rsid w:val="00484BE1"/>
    <w:rsid w:val="004851D6"/>
    <w:rsid w:val="00485B60"/>
    <w:rsid w:val="00485C0C"/>
    <w:rsid w:val="00485C68"/>
    <w:rsid w:val="0048688E"/>
    <w:rsid w:val="00486FE0"/>
    <w:rsid w:val="00490397"/>
    <w:rsid w:val="00490F19"/>
    <w:rsid w:val="00491188"/>
    <w:rsid w:val="0049162B"/>
    <w:rsid w:val="004919E0"/>
    <w:rsid w:val="00491A04"/>
    <w:rsid w:val="004930E1"/>
    <w:rsid w:val="00493D6C"/>
    <w:rsid w:val="00494350"/>
    <w:rsid w:val="00495002"/>
    <w:rsid w:val="00495748"/>
    <w:rsid w:val="00495912"/>
    <w:rsid w:val="00495AC8"/>
    <w:rsid w:val="00497347"/>
    <w:rsid w:val="004A0037"/>
    <w:rsid w:val="004A0436"/>
    <w:rsid w:val="004A0F4F"/>
    <w:rsid w:val="004A1650"/>
    <w:rsid w:val="004A1D82"/>
    <w:rsid w:val="004A2F86"/>
    <w:rsid w:val="004A414C"/>
    <w:rsid w:val="004A42B8"/>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E05"/>
    <w:rsid w:val="004B3FB2"/>
    <w:rsid w:val="004B4807"/>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5D3B"/>
    <w:rsid w:val="004F6040"/>
    <w:rsid w:val="004F6CFB"/>
    <w:rsid w:val="004F78B9"/>
    <w:rsid w:val="005003F5"/>
    <w:rsid w:val="00500497"/>
    <w:rsid w:val="00500B6A"/>
    <w:rsid w:val="00500E6A"/>
    <w:rsid w:val="00501AEC"/>
    <w:rsid w:val="00502D3D"/>
    <w:rsid w:val="005032B9"/>
    <w:rsid w:val="00503AE4"/>
    <w:rsid w:val="00503FDA"/>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118"/>
    <w:rsid w:val="005172B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3B8D"/>
    <w:rsid w:val="005478BC"/>
    <w:rsid w:val="00550443"/>
    <w:rsid w:val="00550C81"/>
    <w:rsid w:val="00552BD2"/>
    <w:rsid w:val="00552BDB"/>
    <w:rsid w:val="00552D86"/>
    <w:rsid w:val="005537D3"/>
    <w:rsid w:val="00554204"/>
    <w:rsid w:val="0055472E"/>
    <w:rsid w:val="00555261"/>
    <w:rsid w:val="0055701E"/>
    <w:rsid w:val="0055773B"/>
    <w:rsid w:val="00560169"/>
    <w:rsid w:val="00562FE9"/>
    <w:rsid w:val="0056315B"/>
    <w:rsid w:val="00563DAE"/>
    <w:rsid w:val="00563E34"/>
    <w:rsid w:val="00563F3A"/>
    <w:rsid w:val="005645A2"/>
    <w:rsid w:val="005648B7"/>
    <w:rsid w:val="00564B09"/>
    <w:rsid w:val="00564CC8"/>
    <w:rsid w:val="00566035"/>
    <w:rsid w:val="005662F2"/>
    <w:rsid w:val="005664E8"/>
    <w:rsid w:val="0056662A"/>
    <w:rsid w:val="0056734C"/>
    <w:rsid w:val="00567591"/>
    <w:rsid w:val="005675EE"/>
    <w:rsid w:val="00570631"/>
    <w:rsid w:val="00570712"/>
    <w:rsid w:val="00571197"/>
    <w:rsid w:val="00571EEF"/>
    <w:rsid w:val="005725A7"/>
    <w:rsid w:val="00573E38"/>
    <w:rsid w:val="00574189"/>
    <w:rsid w:val="00574BE6"/>
    <w:rsid w:val="005755D9"/>
    <w:rsid w:val="0057574C"/>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279"/>
    <w:rsid w:val="0059342E"/>
    <w:rsid w:val="005939BB"/>
    <w:rsid w:val="0059494E"/>
    <w:rsid w:val="00594D94"/>
    <w:rsid w:val="00595E82"/>
    <w:rsid w:val="00595F38"/>
    <w:rsid w:val="005963E1"/>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B059B"/>
    <w:rsid w:val="005B19A3"/>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E7"/>
    <w:rsid w:val="005E2FBA"/>
    <w:rsid w:val="005E3FBE"/>
    <w:rsid w:val="005E4059"/>
    <w:rsid w:val="005E6A18"/>
    <w:rsid w:val="005F0478"/>
    <w:rsid w:val="005F06C2"/>
    <w:rsid w:val="005F1CE4"/>
    <w:rsid w:val="005F1D1A"/>
    <w:rsid w:val="005F21F6"/>
    <w:rsid w:val="005F2D2E"/>
    <w:rsid w:val="005F30A4"/>
    <w:rsid w:val="005F44A5"/>
    <w:rsid w:val="005F44ED"/>
    <w:rsid w:val="005F4696"/>
    <w:rsid w:val="005F6576"/>
    <w:rsid w:val="005F691C"/>
    <w:rsid w:val="005F69EC"/>
    <w:rsid w:val="0060062A"/>
    <w:rsid w:val="006011D7"/>
    <w:rsid w:val="00601509"/>
    <w:rsid w:val="00603740"/>
    <w:rsid w:val="00604159"/>
    <w:rsid w:val="006041FB"/>
    <w:rsid w:val="00604EC2"/>
    <w:rsid w:val="00604F6A"/>
    <w:rsid w:val="00605200"/>
    <w:rsid w:val="006057B2"/>
    <w:rsid w:val="00605C4B"/>
    <w:rsid w:val="0060601B"/>
    <w:rsid w:val="0060678A"/>
    <w:rsid w:val="00607BA9"/>
    <w:rsid w:val="00607F2F"/>
    <w:rsid w:val="00612136"/>
    <w:rsid w:val="00612E30"/>
    <w:rsid w:val="00612EBC"/>
    <w:rsid w:val="00613042"/>
    <w:rsid w:val="006136CF"/>
    <w:rsid w:val="006146D5"/>
    <w:rsid w:val="006146DB"/>
    <w:rsid w:val="006150AA"/>
    <w:rsid w:val="006151DE"/>
    <w:rsid w:val="006151E3"/>
    <w:rsid w:val="00615417"/>
    <w:rsid w:val="00615AF5"/>
    <w:rsid w:val="0061650C"/>
    <w:rsid w:val="006167B1"/>
    <w:rsid w:val="00617FD7"/>
    <w:rsid w:val="006202D8"/>
    <w:rsid w:val="0062142E"/>
    <w:rsid w:val="006219D8"/>
    <w:rsid w:val="0062214A"/>
    <w:rsid w:val="0062282A"/>
    <w:rsid w:val="00622CDA"/>
    <w:rsid w:val="006234AC"/>
    <w:rsid w:val="006247FF"/>
    <w:rsid w:val="0062504F"/>
    <w:rsid w:val="006253F8"/>
    <w:rsid w:val="00625650"/>
    <w:rsid w:val="00626695"/>
    <w:rsid w:val="00626CD6"/>
    <w:rsid w:val="00626DD9"/>
    <w:rsid w:val="006274DC"/>
    <w:rsid w:val="0062762B"/>
    <w:rsid w:val="00631D42"/>
    <w:rsid w:val="00632B5F"/>
    <w:rsid w:val="00633544"/>
    <w:rsid w:val="006337D1"/>
    <w:rsid w:val="0063400D"/>
    <w:rsid w:val="0063441A"/>
    <w:rsid w:val="0063569E"/>
    <w:rsid w:val="006364A3"/>
    <w:rsid w:val="00636B7C"/>
    <w:rsid w:val="00636E9B"/>
    <w:rsid w:val="006372F0"/>
    <w:rsid w:val="00637777"/>
    <w:rsid w:val="006421C1"/>
    <w:rsid w:val="00642363"/>
    <w:rsid w:val="006429E7"/>
    <w:rsid w:val="00642CE5"/>
    <w:rsid w:val="00642FEC"/>
    <w:rsid w:val="00643A9C"/>
    <w:rsid w:val="00643F0B"/>
    <w:rsid w:val="006441D4"/>
    <w:rsid w:val="006452A6"/>
    <w:rsid w:val="006452EC"/>
    <w:rsid w:val="00645987"/>
    <w:rsid w:val="00645B20"/>
    <w:rsid w:val="00645B67"/>
    <w:rsid w:val="006462FF"/>
    <w:rsid w:val="00646FC8"/>
    <w:rsid w:val="006501E1"/>
    <w:rsid w:val="00650BC2"/>
    <w:rsid w:val="00650C83"/>
    <w:rsid w:val="00651842"/>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818"/>
    <w:rsid w:val="00662763"/>
    <w:rsid w:val="006628EB"/>
    <w:rsid w:val="00662BF2"/>
    <w:rsid w:val="0066378B"/>
    <w:rsid w:val="00663FF7"/>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8A"/>
    <w:rsid w:val="006921D3"/>
    <w:rsid w:val="00692743"/>
    <w:rsid w:val="0069356D"/>
    <w:rsid w:val="00693EF0"/>
    <w:rsid w:val="00694E1F"/>
    <w:rsid w:val="00695097"/>
    <w:rsid w:val="00695564"/>
    <w:rsid w:val="0069646E"/>
    <w:rsid w:val="00696711"/>
    <w:rsid w:val="00696C8A"/>
    <w:rsid w:val="006976CD"/>
    <w:rsid w:val="00697ED8"/>
    <w:rsid w:val="006A015C"/>
    <w:rsid w:val="006A0198"/>
    <w:rsid w:val="006A1A45"/>
    <w:rsid w:val="006A26C1"/>
    <w:rsid w:val="006A3622"/>
    <w:rsid w:val="006A427F"/>
    <w:rsid w:val="006A4527"/>
    <w:rsid w:val="006A5767"/>
    <w:rsid w:val="006A5F0A"/>
    <w:rsid w:val="006A5F96"/>
    <w:rsid w:val="006A66F6"/>
    <w:rsid w:val="006A7365"/>
    <w:rsid w:val="006B0454"/>
    <w:rsid w:val="006B1593"/>
    <w:rsid w:val="006B219E"/>
    <w:rsid w:val="006B2411"/>
    <w:rsid w:val="006B277F"/>
    <w:rsid w:val="006B2994"/>
    <w:rsid w:val="006B2B9F"/>
    <w:rsid w:val="006B328D"/>
    <w:rsid w:val="006B32E4"/>
    <w:rsid w:val="006B3770"/>
    <w:rsid w:val="006B3EFC"/>
    <w:rsid w:val="006B48C7"/>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B3E"/>
    <w:rsid w:val="006E7FED"/>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4620"/>
    <w:rsid w:val="0071500A"/>
    <w:rsid w:val="007158CF"/>
    <w:rsid w:val="007159F2"/>
    <w:rsid w:val="00715EC1"/>
    <w:rsid w:val="0071647B"/>
    <w:rsid w:val="00717851"/>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30409"/>
    <w:rsid w:val="007317C2"/>
    <w:rsid w:val="00731D78"/>
    <w:rsid w:val="00732099"/>
    <w:rsid w:val="0073273D"/>
    <w:rsid w:val="00732C52"/>
    <w:rsid w:val="0073318E"/>
    <w:rsid w:val="007337FC"/>
    <w:rsid w:val="00733976"/>
    <w:rsid w:val="00733A74"/>
    <w:rsid w:val="00735AC5"/>
    <w:rsid w:val="007377D8"/>
    <w:rsid w:val="007378FE"/>
    <w:rsid w:val="00737CD8"/>
    <w:rsid w:val="00741F25"/>
    <w:rsid w:val="00744545"/>
    <w:rsid w:val="00745761"/>
    <w:rsid w:val="00745F72"/>
    <w:rsid w:val="0074673F"/>
    <w:rsid w:val="00746B2B"/>
    <w:rsid w:val="00746CF9"/>
    <w:rsid w:val="00747A58"/>
    <w:rsid w:val="00747E63"/>
    <w:rsid w:val="00750260"/>
    <w:rsid w:val="007509B8"/>
    <w:rsid w:val="00750A22"/>
    <w:rsid w:val="00751D23"/>
    <w:rsid w:val="00753053"/>
    <w:rsid w:val="00754E88"/>
    <w:rsid w:val="0075552C"/>
    <w:rsid w:val="007559D4"/>
    <w:rsid w:val="00755D98"/>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44E"/>
    <w:rsid w:val="00771845"/>
    <w:rsid w:val="0077256B"/>
    <w:rsid w:val="007727C9"/>
    <w:rsid w:val="00772A69"/>
    <w:rsid w:val="00772BB6"/>
    <w:rsid w:val="007741B2"/>
    <w:rsid w:val="007757CB"/>
    <w:rsid w:val="00775FD8"/>
    <w:rsid w:val="00777574"/>
    <w:rsid w:val="00777B05"/>
    <w:rsid w:val="00777C95"/>
    <w:rsid w:val="00777E80"/>
    <w:rsid w:val="00780360"/>
    <w:rsid w:val="007809C7"/>
    <w:rsid w:val="00781552"/>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E052B"/>
    <w:rsid w:val="007E1360"/>
    <w:rsid w:val="007E2B44"/>
    <w:rsid w:val="007E380B"/>
    <w:rsid w:val="007E3928"/>
    <w:rsid w:val="007E3FE6"/>
    <w:rsid w:val="007E618F"/>
    <w:rsid w:val="007F0EC6"/>
    <w:rsid w:val="007F0F62"/>
    <w:rsid w:val="007F3EA1"/>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07F43"/>
    <w:rsid w:val="008107DD"/>
    <w:rsid w:val="0081164D"/>
    <w:rsid w:val="008126DE"/>
    <w:rsid w:val="00812C36"/>
    <w:rsid w:val="00812CDA"/>
    <w:rsid w:val="00812EEA"/>
    <w:rsid w:val="00815B4D"/>
    <w:rsid w:val="008172ED"/>
    <w:rsid w:val="00817657"/>
    <w:rsid w:val="00817A98"/>
    <w:rsid w:val="00820037"/>
    <w:rsid w:val="00820604"/>
    <w:rsid w:val="00820B99"/>
    <w:rsid w:val="00821D0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7D1"/>
    <w:rsid w:val="00875D6A"/>
    <w:rsid w:val="00875E62"/>
    <w:rsid w:val="00876D8A"/>
    <w:rsid w:val="0087748B"/>
    <w:rsid w:val="008778D5"/>
    <w:rsid w:val="00877C70"/>
    <w:rsid w:val="00877DAF"/>
    <w:rsid w:val="008809DC"/>
    <w:rsid w:val="008809E9"/>
    <w:rsid w:val="00880FB2"/>
    <w:rsid w:val="00881009"/>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80E"/>
    <w:rsid w:val="00890F18"/>
    <w:rsid w:val="008917B9"/>
    <w:rsid w:val="008937FD"/>
    <w:rsid w:val="00893831"/>
    <w:rsid w:val="00893C91"/>
    <w:rsid w:val="00893D7A"/>
    <w:rsid w:val="00894C2F"/>
    <w:rsid w:val="00894CAA"/>
    <w:rsid w:val="00895A9C"/>
    <w:rsid w:val="00896368"/>
    <w:rsid w:val="00896565"/>
    <w:rsid w:val="008972E7"/>
    <w:rsid w:val="008A06AE"/>
    <w:rsid w:val="008A07C9"/>
    <w:rsid w:val="008A1502"/>
    <w:rsid w:val="008A1944"/>
    <w:rsid w:val="008A1987"/>
    <w:rsid w:val="008A3331"/>
    <w:rsid w:val="008A3763"/>
    <w:rsid w:val="008A37AB"/>
    <w:rsid w:val="008A5983"/>
    <w:rsid w:val="008A5CF9"/>
    <w:rsid w:val="008A60F7"/>
    <w:rsid w:val="008A63F8"/>
    <w:rsid w:val="008A7451"/>
    <w:rsid w:val="008B1328"/>
    <w:rsid w:val="008B186B"/>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B92"/>
    <w:rsid w:val="00922DF5"/>
    <w:rsid w:val="0092531F"/>
    <w:rsid w:val="00925718"/>
    <w:rsid w:val="00926BA5"/>
    <w:rsid w:val="009308A8"/>
    <w:rsid w:val="009309B1"/>
    <w:rsid w:val="009313F1"/>
    <w:rsid w:val="00931568"/>
    <w:rsid w:val="00931A51"/>
    <w:rsid w:val="00931E7D"/>
    <w:rsid w:val="00932D03"/>
    <w:rsid w:val="00932D82"/>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0FE2"/>
    <w:rsid w:val="00970FF1"/>
    <w:rsid w:val="0097103E"/>
    <w:rsid w:val="009715B6"/>
    <w:rsid w:val="00971EC0"/>
    <w:rsid w:val="009731C3"/>
    <w:rsid w:val="00973A45"/>
    <w:rsid w:val="00973AA3"/>
    <w:rsid w:val="0097426F"/>
    <w:rsid w:val="009742EE"/>
    <w:rsid w:val="009743F5"/>
    <w:rsid w:val="00974A7D"/>
    <w:rsid w:val="00975C80"/>
    <w:rsid w:val="00976E6E"/>
    <w:rsid w:val="00976EBE"/>
    <w:rsid w:val="0097711D"/>
    <w:rsid w:val="009771F7"/>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D0D"/>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1E46"/>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C73B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D64"/>
    <w:rsid w:val="009F1957"/>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20610"/>
    <w:rsid w:val="00A21583"/>
    <w:rsid w:val="00A2162F"/>
    <w:rsid w:val="00A21F60"/>
    <w:rsid w:val="00A22162"/>
    <w:rsid w:val="00A222A1"/>
    <w:rsid w:val="00A2252A"/>
    <w:rsid w:val="00A22644"/>
    <w:rsid w:val="00A22713"/>
    <w:rsid w:val="00A24036"/>
    <w:rsid w:val="00A243E1"/>
    <w:rsid w:val="00A248FB"/>
    <w:rsid w:val="00A2573B"/>
    <w:rsid w:val="00A26169"/>
    <w:rsid w:val="00A26CE4"/>
    <w:rsid w:val="00A26D4A"/>
    <w:rsid w:val="00A27796"/>
    <w:rsid w:val="00A2795A"/>
    <w:rsid w:val="00A27970"/>
    <w:rsid w:val="00A30D5C"/>
    <w:rsid w:val="00A30EAF"/>
    <w:rsid w:val="00A316A4"/>
    <w:rsid w:val="00A32228"/>
    <w:rsid w:val="00A32525"/>
    <w:rsid w:val="00A32655"/>
    <w:rsid w:val="00A326A8"/>
    <w:rsid w:val="00A32CDF"/>
    <w:rsid w:val="00A346F1"/>
    <w:rsid w:val="00A3491C"/>
    <w:rsid w:val="00A349F3"/>
    <w:rsid w:val="00A34D47"/>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4018"/>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1639"/>
    <w:rsid w:val="00A72529"/>
    <w:rsid w:val="00A7271C"/>
    <w:rsid w:val="00A73977"/>
    <w:rsid w:val="00A73D94"/>
    <w:rsid w:val="00A74E28"/>
    <w:rsid w:val="00A75FA4"/>
    <w:rsid w:val="00A76B67"/>
    <w:rsid w:val="00A7767C"/>
    <w:rsid w:val="00A778C3"/>
    <w:rsid w:val="00A77CE4"/>
    <w:rsid w:val="00A811B2"/>
    <w:rsid w:val="00A81553"/>
    <w:rsid w:val="00A81A1F"/>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40F1"/>
    <w:rsid w:val="00AA48B8"/>
    <w:rsid w:val="00AA4FCE"/>
    <w:rsid w:val="00AA5703"/>
    <w:rsid w:val="00AA5E24"/>
    <w:rsid w:val="00AA604F"/>
    <w:rsid w:val="00AA6396"/>
    <w:rsid w:val="00AA64C3"/>
    <w:rsid w:val="00AA71FB"/>
    <w:rsid w:val="00AA74AE"/>
    <w:rsid w:val="00AB147D"/>
    <w:rsid w:val="00AB2E43"/>
    <w:rsid w:val="00AB38A4"/>
    <w:rsid w:val="00AB480C"/>
    <w:rsid w:val="00AB5CFC"/>
    <w:rsid w:val="00AB65F2"/>
    <w:rsid w:val="00AB67DD"/>
    <w:rsid w:val="00AB7B46"/>
    <w:rsid w:val="00AB7DA7"/>
    <w:rsid w:val="00AC0028"/>
    <w:rsid w:val="00AC06CA"/>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F6C"/>
    <w:rsid w:val="00AD03D5"/>
    <w:rsid w:val="00AD0F77"/>
    <w:rsid w:val="00AD25ED"/>
    <w:rsid w:val="00AD2883"/>
    <w:rsid w:val="00AD2E5F"/>
    <w:rsid w:val="00AD31AA"/>
    <w:rsid w:val="00AD4799"/>
    <w:rsid w:val="00AD4C62"/>
    <w:rsid w:val="00AD550E"/>
    <w:rsid w:val="00AD5E49"/>
    <w:rsid w:val="00AD6DC7"/>
    <w:rsid w:val="00AD764C"/>
    <w:rsid w:val="00AD7B99"/>
    <w:rsid w:val="00AE00E8"/>
    <w:rsid w:val="00AE1F44"/>
    <w:rsid w:val="00AE23F6"/>
    <w:rsid w:val="00AE35B2"/>
    <w:rsid w:val="00AE4917"/>
    <w:rsid w:val="00AE6A32"/>
    <w:rsid w:val="00AE6A3C"/>
    <w:rsid w:val="00AE6F36"/>
    <w:rsid w:val="00AF278D"/>
    <w:rsid w:val="00AF2FB8"/>
    <w:rsid w:val="00AF45D9"/>
    <w:rsid w:val="00AF55F9"/>
    <w:rsid w:val="00AF6152"/>
    <w:rsid w:val="00AF699E"/>
    <w:rsid w:val="00AF7D22"/>
    <w:rsid w:val="00B01172"/>
    <w:rsid w:val="00B029F6"/>
    <w:rsid w:val="00B03719"/>
    <w:rsid w:val="00B03A70"/>
    <w:rsid w:val="00B03B84"/>
    <w:rsid w:val="00B057C2"/>
    <w:rsid w:val="00B0596A"/>
    <w:rsid w:val="00B05C49"/>
    <w:rsid w:val="00B06592"/>
    <w:rsid w:val="00B06639"/>
    <w:rsid w:val="00B066CF"/>
    <w:rsid w:val="00B06D3D"/>
    <w:rsid w:val="00B1066B"/>
    <w:rsid w:val="00B12C3F"/>
    <w:rsid w:val="00B13522"/>
    <w:rsid w:val="00B1398E"/>
    <w:rsid w:val="00B13CBF"/>
    <w:rsid w:val="00B14C0A"/>
    <w:rsid w:val="00B15028"/>
    <w:rsid w:val="00B1630D"/>
    <w:rsid w:val="00B16867"/>
    <w:rsid w:val="00B1740E"/>
    <w:rsid w:val="00B1789E"/>
    <w:rsid w:val="00B17946"/>
    <w:rsid w:val="00B20BF7"/>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65E5"/>
    <w:rsid w:val="00B365FE"/>
    <w:rsid w:val="00B36738"/>
    <w:rsid w:val="00B36B38"/>
    <w:rsid w:val="00B36E3B"/>
    <w:rsid w:val="00B40158"/>
    <w:rsid w:val="00B4018E"/>
    <w:rsid w:val="00B40715"/>
    <w:rsid w:val="00B40D6B"/>
    <w:rsid w:val="00B428C1"/>
    <w:rsid w:val="00B449A1"/>
    <w:rsid w:val="00B44F05"/>
    <w:rsid w:val="00B451F9"/>
    <w:rsid w:val="00B46597"/>
    <w:rsid w:val="00B465DD"/>
    <w:rsid w:val="00B46BF1"/>
    <w:rsid w:val="00B46C22"/>
    <w:rsid w:val="00B475AA"/>
    <w:rsid w:val="00B50ACA"/>
    <w:rsid w:val="00B51C27"/>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4EB9"/>
    <w:rsid w:val="00B75B46"/>
    <w:rsid w:val="00B76E08"/>
    <w:rsid w:val="00B779AF"/>
    <w:rsid w:val="00B77F67"/>
    <w:rsid w:val="00B80272"/>
    <w:rsid w:val="00B81A72"/>
    <w:rsid w:val="00B8221D"/>
    <w:rsid w:val="00B8286A"/>
    <w:rsid w:val="00B830AC"/>
    <w:rsid w:val="00B83655"/>
    <w:rsid w:val="00B84280"/>
    <w:rsid w:val="00B8431D"/>
    <w:rsid w:val="00B84554"/>
    <w:rsid w:val="00B858F0"/>
    <w:rsid w:val="00B861A8"/>
    <w:rsid w:val="00B86AEF"/>
    <w:rsid w:val="00B876DB"/>
    <w:rsid w:val="00B90517"/>
    <w:rsid w:val="00B9084A"/>
    <w:rsid w:val="00B90A58"/>
    <w:rsid w:val="00B90B72"/>
    <w:rsid w:val="00B910E6"/>
    <w:rsid w:val="00B916B2"/>
    <w:rsid w:val="00B91FAC"/>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2D6"/>
    <w:rsid w:val="00BA2887"/>
    <w:rsid w:val="00BA334A"/>
    <w:rsid w:val="00BA4DD7"/>
    <w:rsid w:val="00BA75E2"/>
    <w:rsid w:val="00BB0C86"/>
    <w:rsid w:val="00BB1B39"/>
    <w:rsid w:val="00BB2046"/>
    <w:rsid w:val="00BB298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073"/>
    <w:rsid w:val="00BE36DB"/>
    <w:rsid w:val="00BE4644"/>
    <w:rsid w:val="00BE49DD"/>
    <w:rsid w:val="00BE512A"/>
    <w:rsid w:val="00BE5DB2"/>
    <w:rsid w:val="00BE6BDE"/>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F8E"/>
    <w:rsid w:val="00C21A51"/>
    <w:rsid w:val="00C21BBA"/>
    <w:rsid w:val="00C22C5A"/>
    <w:rsid w:val="00C22F4F"/>
    <w:rsid w:val="00C2335C"/>
    <w:rsid w:val="00C2340B"/>
    <w:rsid w:val="00C25F20"/>
    <w:rsid w:val="00C26483"/>
    <w:rsid w:val="00C267E4"/>
    <w:rsid w:val="00C30D13"/>
    <w:rsid w:val="00C3385B"/>
    <w:rsid w:val="00C338F2"/>
    <w:rsid w:val="00C343C4"/>
    <w:rsid w:val="00C34F32"/>
    <w:rsid w:val="00C350DB"/>
    <w:rsid w:val="00C351F4"/>
    <w:rsid w:val="00C36A6B"/>
    <w:rsid w:val="00C370C6"/>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823"/>
    <w:rsid w:val="00C64DCA"/>
    <w:rsid w:val="00C6584E"/>
    <w:rsid w:val="00C663BA"/>
    <w:rsid w:val="00C675CD"/>
    <w:rsid w:val="00C719BE"/>
    <w:rsid w:val="00C73095"/>
    <w:rsid w:val="00C73330"/>
    <w:rsid w:val="00C74548"/>
    <w:rsid w:val="00C7600E"/>
    <w:rsid w:val="00C76172"/>
    <w:rsid w:val="00C762D6"/>
    <w:rsid w:val="00C81BEC"/>
    <w:rsid w:val="00C81FC9"/>
    <w:rsid w:val="00C839AA"/>
    <w:rsid w:val="00C83B3D"/>
    <w:rsid w:val="00C85ADA"/>
    <w:rsid w:val="00C908D7"/>
    <w:rsid w:val="00C90B0A"/>
    <w:rsid w:val="00C9130F"/>
    <w:rsid w:val="00C92758"/>
    <w:rsid w:val="00C92CEE"/>
    <w:rsid w:val="00C93254"/>
    <w:rsid w:val="00C94EC0"/>
    <w:rsid w:val="00C967ED"/>
    <w:rsid w:val="00C96BD6"/>
    <w:rsid w:val="00C96DF5"/>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D53"/>
    <w:rsid w:val="00CB12E4"/>
    <w:rsid w:val="00CB359D"/>
    <w:rsid w:val="00CB42EF"/>
    <w:rsid w:val="00CB48EB"/>
    <w:rsid w:val="00CB4B83"/>
    <w:rsid w:val="00CB4BFF"/>
    <w:rsid w:val="00CB4CF6"/>
    <w:rsid w:val="00CB5525"/>
    <w:rsid w:val="00CB57F4"/>
    <w:rsid w:val="00CB5C9C"/>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BBC"/>
    <w:rsid w:val="00CC7EB5"/>
    <w:rsid w:val="00CD0164"/>
    <w:rsid w:val="00CD1725"/>
    <w:rsid w:val="00CD2487"/>
    <w:rsid w:val="00CD387E"/>
    <w:rsid w:val="00CD3A06"/>
    <w:rsid w:val="00CD4345"/>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3BED"/>
    <w:rsid w:val="00D1402E"/>
    <w:rsid w:val="00D149A3"/>
    <w:rsid w:val="00D16D3F"/>
    <w:rsid w:val="00D17305"/>
    <w:rsid w:val="00D207C6"/>
    <w:rsid w:val="00D218B1"/>
    <w:rsid w:val="00D21C8D"/>
    <w:rsid w:val="00D23882"/>
    <w:rsid w:val="00D24379"/>
    <w:rsid w:val="00D24A1A"/>
    <w:rsid w:val="00D25430"/>
    <w:rsid w:val="00D2576A"/>
    <w:rsid w:val="00D264F3"/>
    <w:rsid w:val="00D26DEC"/>
    <w:rsid w:val="00D27617"/>
    <w:rsid w:val="00D2769B"/>
    <w:rsid w:val="00D302C5"/>
    <w:rsid w:val="00D30B49"/>
    <w:rsid w:val="00D30FE3"/>
    <w:rsid w:val="00D3144E"/>
    <w:rsid w:val="00D31470"/>
    <w:rsid w:val="00D3152B"/>
    <w:rsid w:val="00D31E52"/>
    <w:rsid w:val="00D3251E"/>
    <w:rsid w:val="00D32CE4"/>
    <w:rsid w:val="00D3480A"/>
    <w:rsid w:val="00D358CF"/>
    <w:rsid w:val="00D36BF5"/>
    <w:rsid w:val="00D401D5"/>
    <w:rsid w:val="00D40C37"/>
    <w:rsid w:val="00D416A4"/>
    <w:rsid w:val="00D41AB8"/>
    <w:rsid w:val="00D4250D"/>
    <w:rsid w:val="00D42F0F"/>
    <w:rsid w:val="00D431BA"/>
    <w:rsid w:val="00D431F0"/>
    <w:rsid w:val="00D43596"/>
    <w:rsid w:val="00D436EA"/>
    <w:rsid w:val="00D43867"/>
    <w:rsid w:val="00D43A40"/>
    <w:rsid w:val="00D4435C"/>
    <w:rsid w:val="00D44F0D"/>
    <w:rsid w:val="00D44F48"/>
    <w:rsid w:val="00D4541A"/>
    <w:rsid w:val="00D45B34"/>
    <w:rsid w:val="00D45CE2"/>
    <w:rsid w:val="00D46024"/>
    <w:rsid w:val="00D460FE"/>
    <w:rsid w:val="00D4677A"/>
    <w:rsid w:val="00D47172"/>
    <w:rsid w:val="00D47D87"/>
    <w:rsid w:val="00D47ED8"/>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2379"/>
    <w:rsid w:val="00D731FE"/>
    <w:rsid w:val="00D736C6"/>
    <w:rsid w:val="00D74459"/>
    <w:rsid w:val="00D7446A"/>
    <w:rsid w:val="00D74825"/>
    <w:rsid w:val="00D75510"/>
    <w:rsid w:val="00D75655"/>
    <w:rsid w:val="00D75BEA"/>
    <w:rsid w:val="00D7685B"/>
    <w:rsid w:val="00D76BED"/>
    <w:rsid w:val="00D76CF8"/>
    <w:rsid w:val="00D779A6"/>
    <w:rsid w:val="00D77B59"/>
    <w:rsid w:val="00D814BB"/>
    <w:rsid w:val="00D834CD"/>
    <w:rsid w:val="00D84009"/>
    <w:rsid w:val="00D852AD"/>
    <w:rsid w:val="00D85D5B"/>
    <w:rsid w:val="00D8752A"/>
    <w:rsid w:val="00D87A19"/>
    <w:rsid w:val="00D90236"/>
    <w:rsid w:val="00D90878"/>
    <w:rsid w:val="00D90D4C"/>
    <w:rsid w:val="00D90E7E"/>
    <w:rsid w:val="00D90FF7"/>
    <w:rsid w:val="00D912E4"/>
    <w:rsid w:val="00D91DD3"/>
    <w:rsid w:val="00D92400"/>
    <w:rsid w:val="00D92997"/>
    <w:rsid w:val="00D93EB3"/>
    <w:rsid w:val="00D93F95"/>
    <w:rsid w:val="00D941F1"/>
    <w:rsid w:val="00D94487"/>
    <w:rsid w:val="00D95442"/>
    <w:rsid w:val="00D9615E"/>
    <w:rsid w:val="00D964EA"/>
    <w:rsid w:val="00D97020"/>
    <w:rsid w:val="00D970F8"/>
    <w:rsid w:val="00DA0623"/>
    <w:rsid w:val="00DA11DF"/>
    <w:rsid w:val="00DA2A10"/>
    <w:rsid w:val="00DA4157"/>
    <w:rsid w:val="00DA47D5"/>
    <w:rsid w:val="00DA52F9"/>
    <w:rsid w:val="00DA539D"/>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4BAF"/>
    <w:rsid w:val="00DD4BC2"/>
    <w:rsid w:val="00DD4CC8"/>
    <w:rsid w:val="00DD57EA"/>
    <w:rsid w:val="00DD5C7C"/>
    <w:rsid w:val="00DD60CD"/>
    <w:rsid w:val="00DD6E1A"/>
    <w:rsid w:val="00DE0A08"/>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1EA"/>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7D5"/>
    <w:rsid w:val="00DF7867"/>
    <w:rsid w:val="00DF79FF"/>
    <w:rsid w:val="00DF7A0F"/>
    <w:rsid w:val="00DF7E30"/>
    <w:rsid w:val="00E001C8"/>
    <w:rsid w:val="00E00945"/>
    <w:rsid w:val="00E0108D"/>
    <w:rsid w:val="00E02129"/>
    <w:rsid w:val="00E022D3"/>
    <w:rsid w:val="00E02325"/>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5235"/>
    <w:rsid w:val="00E256F4"/>
    <w:rsid w:val="00E25817"/>
    <w:rsid w:val="00E25BB4"/>
    <w:rsid w:val="00E26042"/>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59A2"/>
    <w:rsid w:val="00E461E9"/>
    <w:rsid w:val="00E4634A"/>
    <w:rsid w:val="00E46632"/>
    <w:rsid w:val="00E50625"/>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DE"/>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52E3"/>
    <w:rsid w:val="00EA53B4"/>
    <w:rsid w:val="00EA53E6"/>
    <w:rsid w:val="00EA53EB"/>
    <w:rsid w:val="00EA62FA"/>
    <w:rsid w:val="00EA7250"/>
    <w:rsid w:val="00EA7327"/>
    <w:rsid w:val="00EA754A"/>
    <w:rsid w:val="00EA7E90"/>
    <w:rsid w:val="00EB0439"/>
    <w:rsid w:val="00EB05CA"/>
    <w:rsid w:val="00EB1314"/>
    <w:rsid w:val="00EB1F25"/>
    <w:rsid w:val="00EB3762"/>
    <w:rsid w:val="00EB396C"/>
    <w:rsid w:val="00EB3CB5"/>
    <w:rsid w:val="00EB409F"/>
    <w:rsid w:val="00EB4235"/>
    <w:rsid w:val="00EB4438"/>
    <w:rsid w:val="00EB48AB"/>
    <w:rsid w:val="00EB4D37"/>
    <w:rsid w:val="00EB544A"/>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E8F"/>
    <w:rsid w:val="00F02077"/>
    <w:rsid w:val="00F049CF"/>
    <w:rsid w:val="00F05175"/>
    <w:rsid w:val="00F05206"/>
    <w:rsid w:val="00F05279"/>
    <w:rsid w:val="00F055DA"/>
    <w:rsid w:val="00F060A1"/>
    <w:rsid w:val="00F067F0"/>
    <w:rsid w:val="00F072E1"/>
    <w:rsid w:val="00F07BB9"/>
    <w:rsid w:val="00F07C85"/>
    <w:rsid w:val="00F07DC8"/>
    <w:rsid w:val="00F10D8A"/>
    <w:rsid w:val="00F11230"/>
    <w:rsid w:val="00F1124F"/>
    <w:rsid w:val="00F1146E"/>
    <w:rsid w:val="00F13E2D"/>
    <w:rsid w:val="00F1478E"/>
    <w:rsid w:val="00F14C09"/>
    <w:rsid w:val="00F1568A"/>
    <w:rsid w:val="00F156DC"/>
    <w:rsid w:val="00F15CFB"/>
    <w:rsid w:val="00F2178F"/>
    <w:rsid w:val="00F2255E"/>
    <w:rsid w:val="00F2297D"/>
    <w:rsid w:val="00F22992"/>
    <w:rsid w:val="00F22D69"/>
    <w:rsid w:val="00F22E1C"/>
    <w:rsid w:val="00F23849"/>
    <w:rsid w:val="00F238EF"/>
    <w:rsid w:val="00F242E3"/>
    <w:rsid w:val="00F26600"/>
    <w:rsid w:val="00F268C7"/>
    <w:rsid w:val="00F26AC1"/>
    <w:rsid w:val="00F302FA"/>
    <w:rsid w:val="00F30F89"/>
    <w:rsid w:val="00F310BC"/>
    <w:rsid w:val="00F318C3"/>
    <w:rsid w:val="00F325A4"/>
    <w:rsid w:val="00F32771"/>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388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8F"/>
    <w:rsid w:val="00F74623"/>
    <w:rsid w:val="00F74FD5"/>
    <w:rsid w:val="00F750C2"/>
    <w:rsid w:val="00F75F5F"/>
    <w:rsid w:val="00F7737C"/>
    <w:rsid w:val="00F7782D"/>
    <w:rsid w:val="00F8001C"/>
    <w:rsid w:val="00F8066B"/>
    <w:rsid w:val="00F80FE5"/>
    <w:rsid w:val="00F823F6"/>
    <w:rsid w:val="00F824D5"/>
    <w:rsid w:val="00F8373B"/>
    <w:rsid w:val="00F84302"/>
    <w:rsid w:val="00F85647"/>
    <w:rsid w:val="00F8641A"/>
    <w:rsid w:val="00F86991"/>
    <w:rsid w:val="00F86CE9"/>
    <w:rsid w:val="00F8755F"/>
    <w:rsid w:val="00F87758"/>
    <w:rsid w:val="00F87933"/>
    <w:rsid w:val="00F8793F"/>
    <w:rsid w:val="00F916EF"/>
    <w:rsid w:val="00F91F36"/>
    <w:rsid w:val="00F92199"/>
    <w:rsid w:val="00F92AF4"/>
    <w:rsid w:val="00F93D27"/>
    <w:rsid w:val="00F94E0E"/>
    <w:rsid w:val="00F9666F"/>
    <w:rsid w:val="00F96EA9"/>
    <w:rsid w:val="00FA083B"/>
    <w:rsid w:val="00FA18ED"/>
    <w:rsid w:val="00FA1E3F"/>
    <w:rsid w:val="00FA20B9"/>
    <w:rsid w:val="00FA2FDF"/>
    <w:rsid w:val="00FA3616"/>
    <w:rsid w:val="00FA3CDD"/>
    <w:rsid w:val="00FA40D9"/>
    <w:rsid w:val="00FA4398"/>
    <w:rsid w:val="00FA465C"/>
    <w:rsid w:val="00FA5040"/>
    <w:rsid w:val="00FA51EC"/>
    <w:rsid w:val="00FA5B6E"/>
    <w:rsid w:val="00FA5C63"/>
    <w:rsid w:val="00FA775A"/>
    <w:rsid w:val="00FA7F94"/>
    <w:rsid w:val="00FB08F1"/>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BA4"/>
    <w:rsid w:val="00FC4BB5"/>
    <w:rsid w:val="00FC5E28"/>
    <w:rsid w:val="00FC6FE4"/>
    <w:rsid w:val="00FC71F3"/>
    <w:rsid w:val="00FC7268"/>
    <w:rsid w:val="00FC7946"/>
    <w:rsid w:val="00FD0941"/>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609B"/>
    <w:rsid w:val="00FF678C"/>
    <w:rsid w:val="00FF68C4"/>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6958</Words>
  <Characters>547840</Characters>
  <Application>Microsoft Office Word</Application>
  <DocSecurity>0</DocSecurity>
  <Lines>4565</Lines>
  <Paragraphs>12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3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032</cp:revision>
  <dcterms:created xsi:type="dcterms:W3CDTF">2024-10-11T08:26:00Z</dcterms:created>
  <dcterms:modified xsi:type="dcterms:W3CDTF">2025-01-1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rt8zU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